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3438CA" w14:textId="2BA12ADF" w:rsidR="00E82A13" w:rsidRPr="00C6369F" w:rsidRDefault="002C5136" w:rsidP="00F915C7">
      <w:pPr>
        <w:spacing w:line="276" w:lineRule="auto"/>
        <w:jc w:val="both"/>
        <w:rPr>
          <w:rStyle w:val="PageNumber"/>
          <w:rFonts w:asciiTheme="majorHAnsi" w:hAnsiTheme="majorHAnsi" w:cstheme="majorHAnsi"/>
          <w:b/>
          <w:bCs/>
          <w:lang w:val="en-US"/>
        </w:rPr>
      </w:pPr>
      <w:r>
        <w:rPr>
          <w:rStyle w:val="PageNumber"/>
          <w:rFonts w:asciiTheme="majorHAnsi" w:hAnsiTheme="majorHAnsi" w:cstheme="majorHAnsi"/>
          <w:b/>
          <w:bCs/>
          <w:lang w:val="en-US"/>
        </w:rPr>
        <w:t xml:space="preserve">1 | </w:t>
      </w:r>
      <w:r w:rsidR="00C6369F" w:rsidRPr="00C6369F">
        <w:rPr>
          <w:rStyle w:val="PageNumber"/>
          <w:rFonts w:asciiTheme="majorHAnsi" w:hAnsiTheme="majorHAnsi" w:cstheme="majorHAnsi"/>
          <w:b/>
          <w:bCs/>
          <w:lang w:val="en-US"/>
        </w:rPr>
        <w:t>INTRODUCTION</w:t>
      </w:r>
    </w:p>
    <w:p w14:paraId="51EEB5B9" w14:textId="77777777" w:rsidR="00C53B2A" w:rsidRDefault="00C53B2A" w:rsidP="00F915C7">
      <w:pPr>
        <w:autoSpaceDE w:val="0"/>
        <w:autoSpaceDN w:val="0"/>
        <w:adjustRightInd w:val="0"/>
        <w:spacing w:line="276" w:lineRule="auto"/>
        <w:jc w:val="both"/>
        <w:rPr>
          <w:rStyle w:val="PageNumber"/>
          <w:rFonts w:asciiTheme="majorHAnsi" w:hAnsiTheme="majorHAnsi" w:cstheme="majorHAnsi"/>
          <w:b/>
          <w:bCs/>
          <w:lang w:val="en-US"/>
        </w:rPr>
      </w:pPr>
    </w:p>
    <w:p w14:paraId="0F02CB95" w14:textId="2EA0AA7F" w:rsidR="00C53B2A" w:rsidRDefault="00E82A13" w:rsidP="00C53B2A">
      <w:pPr>
        <w:autoSpaceDE w:val="0"/>
        <w:autoSpaceDN w:val="0"/>
        <w:adjustRightInd w:val="0"/>
        <w:spacing w:line="276" w:lineRule="auto"/>
        <w:jc w:val="both"/>
        <w:rPr>
          <w:rFonts w:asciiTheme="majorHAnsi" w:hAnsiTheme="majorHAnsi" w:cstheme="majorHAnsi"/>
          <w:kern w:val="0"/>
          <w:lang w:val="en-US"/>
        </w:rPr>
      </w:pPr>
      <w:r w:rsidRPr="006C3944">
        <w:rPr>
          <w:rStyle w:val="PageNumber"/>
          <w:rFonts w:asciiTheme="majorHAnsi" w:hAnsiTheme="majorHAnsi" w:cstheme="majorHAnsi"/>
          <w:b/>
          <w:bCs/>
          <w:lang w:val="en-US"/>
        </w:rPr>
        <w:t>[PAR1]</w:t>
      </w:r>
      <w:r w:rsidR="0047716C" w:rsidRPr="006C3944">
        <w:rPr>
          <w:rStyle w:val="PageNumber"/>
          <w:rFonts w:asciiTheme="majorHAnsi" w:hAnsiTheme="majorHAnsi" w:cstheme="majorHAnsi"/>
          <w:lang w:val="en-US"/>
        </w:rPr>
        <w:t xml:space="preserve"> </w:t>
      </w:r>
      <w:r w:rsidR="00951D33">
        <w:rPr>
          <w:rFonts w:asciiTheme="majorHAnsi" w:hAnsiTheme="majorHAnsi" w:cstheme="majorHAnsi"/>
          <w:kern w:val="0"/>
          <w:lang w:val="en-US"/>
        </w:rPr>
        <w:t xml:space="preserve">Despite often being </w:t>
      </w:r>
      <w:r w:rsidR="00AC3BEF">
        <w:rPr>
          <w:rFonts w:asciiTheme="majorHAnsi" w:hAnsiTheme="majorHAnsi" w:cstheme="majorHAnsi"/>
          <w:kern w:val="0"/>
          <w:lang w:val="en-US"/>
        </w:rPr>
        <w:t>neglected in ecolog</w:t>
      </w:r>
      <w:r w:rsidR="00486181">
        <w:rPr>
          <w:rFonts w:asciiTheme="majorHAnsi" w:hAnsiTheme="majorHAnsi" w:cstheme="majorHAnsi"/>
          <w:kern w:val="0"/>
          <w:lang w:val="en-US"/>
        </w:rPr>
        <w:t>ical</w:t>
      </w:r>
      <w:r w:rsidR="00AC3BEF">
        <w:rPr>
          <w:rFonts w:asciiTheme="majorHAnsi" w:hAnsiTheme="majorHAnsi" w:cstheme="majorHAnsi"/>
          <w:kern w:val="0"/>
          <w:lang w:val="en-US"/>
        </w:rPr>
        <w:t xml:space="preserve"> studies </w:t>
      </w:r>
      <w:r w:rsidR="000B6062">
        <w:rPr>
          <w:rFonts w:asciiTheme="majorHAnsi" w:hAnsiTheme="majorHAnsi" w:cstheme="majorHAnsi"/>
          <w:kern w:val="0"/>
          <w:lang w:val="en-US"/>
        </w:rPr>
        <w:fldChar w:fldCharType="begin"/>
      </w:r>
      <w:r w:rsidR="00793606">
        <w:rPr>
          <w:rFonts w:asciiTheme="majorHAnsi" w:hAnsiTheme="majorHAnsi" w:cstheme="majorHAnsi"/>
          <w:kern w:val="0"/>
          <w:lang w:val="en-US"/>
        </w:rPr>
        <w:instrText xml:space="preserve"> ADDIN ZOTERO_ITEM CSL_CITATION {"citationID":"QKYWozFe","properties":{"formattedCitation":"(Morley, 2012; Scholz &amp; Choudhury, 2014)","plainCitation":"(Morley, 2012; Scholz &amp; Choudhury, 2014)","noteIndex":0},"citationItems":[{"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sidR="000B6062">
        <w:rPr>
          <w:rFonts w:asciiTheme="majorHAnsi" w:hAnsiTheme="majorHAnsi" w:cstheme="majorHAnsi"/>
          <w:kern w:val="0"/>
          <w:lang w:val="en-US"/>
        </w:rPr>
        <w:fldChar w:fldCharType="separate"/>
      </w:r>
      <w:r w:rsidR="000B6062">
        <w:rPr>
          <w:rFonts w:asciiTheme="majorHAnsi" w:hAnsiTheme="majorHAnsi" w:cstheme="majorHAnsi"/>
          <w:noProof/>
          <w:kern w:val="0"/>
          <w:lang w:val="en-US"/>
        </w:rPr>
        <w:t>(Morley, 2012; Scholz &amp; Choudhury, 2014)</w:t>
      </w:r>
      <w:r w:rsidR="000B6062">
        <w:rPr>
          <w:rFonts w:asciiTheme="majorHAnsi" w:hAnsiTheme="majorHAnsi" w:cstheme="majorHAnsi"/>
          <w:kern w:val="0"/>
          <w:lang w:val="en-US"/>
        </w:rPr>
        <w:fldChar w:fldCharType="end"/>
      </w:r>
      <w:r w:rsidR="00BB4202">
        <w:rPr>
          <w:rFonts w:asciiTheme="majorHAnsi" w:hAnsiTheme="majorHAnsi" w:cstheme="majorHAnsi"/>
          <w:kern w:val="0"/>
          <w:lang w:val="en-US"/>
        </w:rPr>
        <w:t xml:space="preserve">, </w:t>
      </w:r>
      <w:r w:rsidR="00951D33">
        <w:rPr>
          <w:rFonts w:asciiTheme="majorHAnsi" w:hAnsiTheme="majorHAnsi" w:cstheme="majorHAnsi"/>
          <w:kern w:val="0"/>
          <w:lang w:val="en-US"/>
        </w:rPr>
        <w:t xml:space="preserve">parasites </w:t>
      </w:r>
      <w:r w:rsidR="00AC3BEF">
        <w:rPr>
          <w:rFonts w:asciiTheme="majorHAnsi" w:hAnsiTheme="majorHAnsi" w:cstheme="majorHAnsi"/>
          <w:kern w:val="0"/>
          <w:lang w:val="en-US"/>
        </w:rPr>
        <w:t>are</w:t>
      </w:r>
      <w:r w:rsidR="00F915C7">
        <w:rPr>
          <w:rFonts w:asciiTheme="majorHAnsi" w:hAnsiTheme="majorHAnsi" w:cstheme="majorHAnsi"/>
          <w:kern w:val="0"/>
          <w:lang w:val="en-US"/>
        </w:rPr>
        <w:t xml:space="preserve"> key </w:t>
      </w:r>
      <w:r w:rsidR="00AC3BEF">
        <w:rPr>
          <w:rFonts w:asciiTheme="majorHAnsi" w:hAnsiTheme="majorHAnsi" w:cstheme="majorHAnsi"/>
          <w:kern w:val="0"/>
          <w:lang w:val="en-US"/>
        </w:rPr>
        <w:t>component</w:t>
      </w:r>
      <w:r w:rsidR="00951D33">
        <w:rPr>
          <w:rFonts w:asciiTheme="majorHAnsi" w:hAnsiTheme="majorHAnsi" w:cstheme="majorHAnsi"/>
          <w:kern w:val="0"/>
          <w:lang w:val="en-US"/>
        </w:rPr>
        <w:t>s</w:t>
      </w:r>
      <w:r w:rsidR="00AC3BEF">
        <w:rPr>
          <w:rFonts w:asciiTheme="majorHAnsi" w:hAnsiTheme="majorHAnsi" w:cstheme="majorHAnsi"/>
          <w:kern w:val="0"/>
          <w:lang w:val="en-US"/>
        </w:rPr>
        <w:t xml:space="preserve"> of </w:t>
      </w:r>
      <w:r w:rsidR="004435EC">
        <w:rPr>
          <w:rFonts w:asciiTheme="majorHAnsi" w:hAnsiTheme="majorHAnsi" w:cstheme="majorHAnsi"/>
          <w:kern w:val="0"/>
          <w:lang w:val="en-US"/>
        </w:rPr>
        <w:t>nat</w:t>
      </w:r>
      <w:r w:rsidR="00F915C7">
        <w:rPr>
          <w:rFonts w:asciiTheme="majorHAnsi" w:hAnsiTheme="majorHAnsi" w:cstheme="majorHAnsi"/>
          <w:kern w:val="0"/>
          <w:lang w:val="en-US"/>
        </w:rPr>
        <w:t>u</w:t>
      </w:r>
      <w:r w:rsidR="004435EC">
        <w:rPr>
          <w:rFonts w:asciiTheme="majorHAnsi" w:hAnsiTheme="majorHAnsi" w:cstheme="majorHAnsi"/>
          <w:kern w:val="0"/>
          <w:lang w:val="en-US"/>
        </w:rPr>
        <w:t>ral</w:t>
      </w:r>
      <w:r w:rsidR="00850911">
        <w:rPr>
          <w:rFonts w:asciiTheme="majorHAnsi" w:hAnsiTheme="majorHAnsi" w:cstheme="majorHAnsi"/>
          <w:kern w:val="0"/>
          <w:lang w:val="en-US"/>
        </w:rPr>
        <w:t xml:space="preserve"> communities</w:t>
      </w:r>
      <w:r w:rsidR="00AC3BEF">
        <w:rPr>
          <w:rFonts w:asciiTheme="majorHAnsi" w:hAnsiTheme="majorHAnsi" w:cstheme="majorHAnsi"/>
          <w:kern w:val="0"/>
          <w:lang w:val="en-US"/>
        </w:rPr>
        <w:t xml:space="preserve"> and </w:t>
      </w:r>
      <w:r w:rsidR="0098633F">
        <w:rPr>
          <w:rFonts w:asciiTheme="majorHAnsi" w:hAnsiTheme="majorHAnsi" w:cstheme="majorHAnsi"/>
          <w:kern w:val="0"/>
          <w:lang w:val="en-US"/>
        </w:rPr>
        <w:t>e</w:t>
      </w:r>
      <w:r w:rsidR="004435EC">
        <w:rPr>
          <w:rFonts w:asciiTheme="majorHAnsi" w:hAnsiTheme="majorHAnsi" w:cstheme="majorHAnsi"/>
          <w:kern w:val="0"/>
          <w:lang w:val="en-US"/>
        </w:rPr>
        <w:t>cosystem</w:t>
      </w:r>
      <w:r w:rsidR="00C53B2A">
        <w:rPr>
          <w:rFonts w:asciiTheme="majorHAnsi" w:hAnsiTheme="majorHAnsi" w:cstheme="majorHAnsi"/>
          <w:kern w:val="0"/>
          <w:lang w:val="en-US"/>
        </w:rPr>
        <w:t xml:space="preserve"> </w:t>
      </w:r>
      <w:r w:rsidR="0098633F">
        <w:rPr>
          <w:rFonts w:asciiTheme="majorHAnsi" w:hAnsiTheme="majorHAnsi" w:cstheme="majorHAnsi"/>
          <w:kern w:val="0"/>
          <w:lang w:val="en-US"/>
        </w:rPr>
        <w:t>f</w:t>
      </w:r>
      <w:r w:rsidR="004435EC">
        <w:rPr>
          <w:rFonts w:asciiTheme="majorHAnsi" w:hAnsiTheme="majorHAnsi" w:cstheme="majorHAnsi"/>
          <w:kern w:val="0"/>
          <w:lang w:val="en-US"/>
        </w:rPr>
        <w:t>unctioning</w:t>
      </w:r>
      <w:r w:rsidR="00AC3BEF">
        <w:rPr>
          <w:rFonts w:asciiTheme="majorHAnsi" w:hAnsiTheme="majorHAnsi" w:cstheme="majorHAnsi"/>
          <w:kern w:val="0"/>
          <w:lang w:val="en-US"/>
        </w:rPr>
        <w:t xml:space="preserve"> </w:t>
      </w:r>
      <w:r w:rsidR="000D4F13">
        <w:rPr>
          <w:rFonts w:asciiTheme="majorHAnsi" w:hAnsiTheme="majorHAnsi" w:cstheme="majorHAnsi"/>
          <w:kern w:val="0"/>
          <w:lang w:val="en-US"/>
        </w:rPr>
        <w:fldChar w:fldCharType="begin"/>
      </w:r>
      <w:r w:rsidR="004435EC">
        <w:rPr>
          <w:rFonts w:asciiTheme="majorHAnsi" w:hAnsiTheme="majorHAnsi"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4435EC" w:rsidRPr="0053061F">
        <w:rPr>
          <w:rFonts w:asciiTheme="majorHAnsi" w:hAnsiTheme="majorHAnsi"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0D4F13">
        <w:rPr>
          <w:rFonts w:asciiTheme="majorHAnsi" w:hAnsiTheme="majorHAnsi" w:cstheme="majorHAnsi"/>
          <w:kern w:val="0"/>
          <w:lang w:val="en-US"/>
        </w:rPr>
        <w:fldChar w:fldCharType="separate"/>
      </w:r>
      <w:r w:rsidR="004435EC" w:rsidRPr="0053061F">
        <w:rPr>
          <w:rFonts w:asciiTheme="majorHAnsi" w:hAnsiTheme="majorHAnsi" w:cstheme="majorHAnsi"/>
          <w:noProof/>
          <w:kern w:val="0"/>
        </w:rPr>
        <w:t>(Dobson &amp; Hudson, 1986; Frainer et al., 2018; Lafferty et al., 2008; Marcogliese, 2004; Minchella &amp; Scott, 1991; Pascal et al., 2020; Poulin, 1999)</w:t>
      </w:r>
      <w:r w:rsidR="000D4F13">
        <w:rPr>
          <w:rFonts w:asciiTheme="majorHAnsi" w:hAnsiTheme="majorHAnsi" w:cstheme="majorHAnsi"/>
          <w:kern w:val="0"/>
          <w:lang w:val="en-US"/>
        </w:rPr>
        <w:fldChar w:fldCharType="end"/>
      </w:r>
      <w:r w:rsidR="004435EC" w:rsidRPr="0053061F">
        <w:rPr>
          <w:rFonts w:asciiTheme="majorHAnsi" w:hAnsiTheme="majorHAnsi" w:cstheme="majorHAnsi"/>
          <w:kern w:val="0"/>
        </w:rPr>
        <w:t>.</w:t>
      </w:r>
      <w:r w:rsidR="00F915C7" w:rsidRPr="0053061F">
        <w:rPr>
          <w:rFonts w:asciiTheme="majorHAnsi" w:hAnsiTheme="majorHAnsi" w:cstheme="majorHAnsi"/>
          <w:kern w:val="0"/>
        </w:rPr>
        <w:t xml:space="preserve"> </w:t>
      </w:r>
      <w:r w:rsidR="00FF4D80" w:rsidRPr="00FF4D80">
        <w:rPr>
          <w:rFonts w:asciiTheme="majorHAnsi" w:hAnsiTheme="majorHAnsi" w:cstheme="majorHAnsi"/>
          <w:kern w:val="0"/>
          <w:lang w:val="en-US"/>
        </w:rPr>
        <w:t xml:space="preserve">They </w:t>
      </w:r>
      <w:r w:rsidR="00FF4D80">
        <w:rPr>
          <w:rFonts w:asciiTheme="majorHAnsi" w:hAnsiTheme="majorHAnsi" w:cstheme="majorHAnsi"/>
          <w:kern w:val="0"/>
          <w:lang w:val="en-US"/>
        </w:rPr>
        <w:t xml:space="preserve">often </w:t>
      </w:r>
      <w:del w:id="0" w:author="Éric Harvey" w:date="2023-08-21T13:00:00Z">
        <w:r w:rsidR="00FF4D80" w:rsidDel="006F5BC6">
          <w:rPr>
            <w:rFonts w:asciiTheme="majorHAnsi" w:hAnsiTheme="majorHAnsi" w:cstheme="majorHAnsi"/>
            <w:kern w:val="0"/>
            <w:lang w:val="en-US"/>
          </w:rPr>
          <w:delText xml:space="preserve">implicate </w:delText>
        </w:r>
      </w:del>
      <w:ins w:id="1" w:author="Éric Harvey" w:date="2023-08-21T13:00:00Z">
        <w:r w:rsidR="006F5BC6">
          <w:rPr>
            <w:rFonts w:asciiTheme="majorHAnsi" w:hAnsiTheme="majorHAnsi" w:cstheme="majorHAnsi"/>
            <w:kern w:val="0"/>
            <w:lang w:val="en-US"/>
          </w:rPr>
          <w:t xml:space="preserve">involve </w:t>
        </w:r>
      </w:ins>
      <w:r w:rsidR="00FF4D80">
        <w:rPr>
          <w:rFonts w:asciiTheme="majorHAnsi" w:hAnsiTheme="majorHAnsi" w:cstheme="majorHAnsi"/>
          <w:kern w:val="0"/>
          <w:lang w:val="en-US"/>
        </w:rPr>
        <w:t xml:space="preserve">physiological and behavioral </w:t>
      </w:r>
      <w:r w:rsidR="0070134C">
        <w:rPr>
          <w:rFonts w:asciiTheme="majorHAnsi" w:hAnsiTheme="majorHAnsi" w:cstheme="majorHAnsi"/>
          <w:kern w:val="0"/>
          <w:lang w:val="en-US"/>
        </w:rPr>
        <w:t>changes</w:t>
      </w:r>
      <w:r w:rsidR="00FF4D80">
        <w:rPr>
          <w:rFonts w:asciiTheme="majorHAnsi" w:hAnsiTheme="majorHAnsi" w:cstheme="majorHAnsi"/>
          <w:kern w:val="0"/>
          <w:lang w:val="en-US"/>
        </w:rPr>
        <w:t xml:space="preserve"> </w:t>
      </w:r>
      <w:r w:rsidR="0070134C">
        <w:rPr>
          <w:rFonts w:asciiTheme="majorHAnsi" w:hAnsiTheme="majorHAnsi" w:cstheme="majorHAnsi"/>
          <w:kern w:val="0"/>
          <w:lang w:val="en-US"/>
        </w:rPr>
        <w:t>o</w:t>
      </w:r>
      <w:r w:rsidR="0054191E">
        <w:rPr>
          <w:rFonts w:asciiTheme="majorHAnsi" w:hAnsiTheme="majorHAnsi" w:cstheme="majorHAnsi"/>
          <w:kern w:val="0"/>
          <w:lang w:val="en-US"/>
        </w:rPr>
        <w:t>f</w:t>
      </w:r>
      <w:r w:rsidR="00FF4D80">
        <w:rPr>
          <w:rFonts w:asciiTheme="majorHAnsi" w:hAnsiTheme="majorHAnsi" w:cstheme="majorHAnsi"/>
          <w:kern w:val="0"/>
          <w:lang w:val="en-US"/>
        </w:rPr>
        <w:t xml:space="preserve"> their hosts </w:t>
      </w:r>
      <w:r w:rsidR="0070134C">
        <w:rPr>
          <w:rFonts w:asciiTheme="majorHAnsi" w:hAnsiTheme="majorHAnsi" w:cstheme="majorHAnsi"/>
          <w:kern w:val="0"/>
          <w:lang w:val="en-US"/>
        </w:rPr>
        <w:fldChar w:fldCharType="begin"/>
      </w:r>
      <w:r w:rsidR="0070134C">
        <w:rPr>
          <w:rFonts w:asciiTheme="majorHAnsi" w:hAnsiTheme="majorHAnsi" w:cstheme="majorHAnsi"/>
          <w:kern w:val="0"/>
          <w:lang w:val="en-US"/>
        </w:rPr>
        <w:instrText xml:space="preserve"> ADDIN ZOTERO_ITEM CSL_CITATION {"citationID":"GSmW4h4v","properties":{"formattedCitation":"(Barber et al., 2000; Iwanowicz, 2011)","plainCitation":"(Barber et al., 2000; Iwanowicz, 2011)","noteIndex":0},"citationItems":[{"id":1982,"uris":["http://zotero.org/groups/2585270/items/WHJ3TRHP"],"itemData":{"id":1982,"type":"article-journal","abstract":"Fish serve as hosts to a range of parasites that are taxonomically diverse and that exhibit a wide variety of life cycle strategies. Whereas many of these parasites are passed directly between ultimate hosts, others need to navigate through a series of intermediate hosts before reaching a host in (or on) which they can attain sexual maturity. The realisation that parasites need not have evolved to minimise their impact on hosts to be successful, and in many cases may even have a requirement for their hosts to be eaten by specific predators to ensure transmission, has renewed interest in the evolutionary basis of infection-associated host behaviour. Fishes have proved popular models for the experimental examination of such hypotheses, and parasitic infections have been demonstrated to have consequences for almost every aspect of fish behaviour. Despite a scarcity of knowledge regarding the mechanistic basis of such behaviour changes in most cases, and an even lower understanding of their ecological consequences, there can be little doubt that infection-associated behaviour changes have the potential to impact severely on the ecology of infected fishes. Changes in foraging efficiency, time budget, habitat selection, competitive ability, predator-prey relationships, swimming performance and sexual behaviour and mate choice have all been associated with – and in some cases been shown to be a result of – parasite infections, and are reviewed here in some detail. Since the behavioural consequences of infections are exposed to evolutionary selection pressures in the same way as are other phenotypic traits, few behavioural changes will be evolutionarily neutral and host behaviour changes that facilitate transmission should be expected. Despite this expectation, we have found little conclusive evidence for the Parasite Increased Trophic Transmission (PITT) hypothesis in fishes, though recent studies suggest it is likely to be an important mechanism. Additionally, since the fitness consequences of the many behavioural changes described have rarely been quantified, their evolutionary and ecological significance is effectively unknown.","container-title":"Reviews in Fish Biology and Fisheries","DOI":"10.1023/A:1016658224470","ISSN":"1573-5184","issue":"2","journalAbbreviation":"Reviews in Fish Biology and Fisheries","language":"en","page":"131-165","source":"Springer Link","title":"Effects of parasites on fish behaviour: a review and evolutionary perspective","title-short":"Effects of parasites on fish behaviour","volume":"10","author":[{"family":"Barber","given":"Iain"},{"family":"Hoare","given":"Danie"},{"family":"Krause","given":"Jens"}],"issued":{"date-parts":[["2000",6,1]]}}},{"id":1693,"uris":["http://zotero.org/groups/2585270/items/H3AKLURA"],"itemData":{"id":1693,"type":"book","abstract":"It is believed by many that parasites are only as important as the fish they infect. Parasites are ubiquitous, primarily surviving in a dynamic equilibrium with their host(s) and they are often overlooked in fish health assessments. Changes in the environment, both anthropogenic and environmental, can alter the parasite/host equilibrium and cause disease or mortality in fish. Therefore it is imperative that we have knowledge of both parasites and parasitic communities within a given population. When fish kills occur, it can often be associated with changes in parasite density and community composition. Often the damage associated with these fish is relative to the rate of infestation with the parasite; a fish that is lightly infected will show few signs of the parasite, while a heavily infected fish may become physiologically impaired and even die. Parasites can cause mechanical damage (fusion of gill lamellae, tissue replacement), physiological damage (cell proliferation, immunomodulation, detrimental behavioral responses, altered growth) and reproductive damage. As parasitism is the most common lifestyle on the planet, understanding its role in the environment may help researchers understand changes in a given fish population or stream ecosystem.","source":"ResearchGate","title":"Overview On The Effects Of Parasites On Fish Health","author":[{"family":"Iwanowicz","given":"Deborah"}],"issued":{"date-parts":[["2011",7,20]]}}}],"schema":"https://github.com/citation-style-language/schema/raw/master/csl-citation.json"} </w:instrText>
      </w:r>
      <w:r w:rsidR="0070134C">
        <w:rPr>
          <w:rFonts w:asciiTheme="majorHAnsi" w:hAnsiTheme="majorHAnsi" w:cstheme="majorHAnsi"/>
          <w:kern w:val="0"/>
          <w:lang w:val="en-US"/>
        </w:rPr>
        <w:fldChar w:fldCharType="separate"/>
      </w:r>
      <w:r w:rsidR="0070134C">
        <w:rPr>
          <w:rFonts w:asciiTheme="majorHAnsi" w:hAnsiTheme="majorHAnsi" w:cstheme="majorHAnsi"/>
          <w:noProof/>
          <w:kern w:val="0"/>
          <w:lang w:val="en-US"/>
        </w:rPr>
        <w:t>(Barber et al., 2000; Iwanowicz, 2011)</w:t>
      </w:r>
      <w:r w:rsidR="0070134C">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w:t>
      </w:r>
      <w:r w:rsidR="0054191E">
        <w:rPr>
          <w:rFonts w:asciiTheme="majorHAnsi" w:hAnsiTheme="majorHAnsi" w:cstheme="majorHAnsi"/>
          <w:kern w:val="0"/>
          <w:lang w:val="en-US"/>
        </w:rPr>
        <w:t xml:space="preserve">are </w:t>
      </w:r>
      <w:r w:rsidR="009E3596">
        <w:rPr>
          <w:rFonts w:asciiTheme="majorHAnsi" w:hAnsiTheme="majorHAnsi" w:cstheme="majorHAnsi"/>
          <w:kern w:val="0"/>
          <w:lang w:val="en-US"/>
        </w:rPr>
        <w:t xml:space="preserve">major </w:t>
      </w:r>
      <w:r w:rsidR="0054191E">
        <w:rPr>
          <w:rFonts w:asciiTheme="majorHAnsi" w:hAnsiTheme="majorHAnsi" w:cstheme="majorHAnsi"/>
          <w:kern w:val="0"/>
          <w:lang w:val="en-US"/>
        </w:rPr>
        <w:t>elements</w:t>
      </w:r>
      <w:r w:rsidR="009E3596">
        <w:rPr>
          <w:rFonts w:asciiTheme="majorHAnsi" w:hAnsiTheme="majorHAnsi" w:cstheme="majorHAnsi"/>
          <w:kern w:val="0"/>
          <w:lang w:val="en-US"/>
        </w:rPr>
        <w:t xml:space="preserve"> of</w:t>
      </w:r>
      <w:r w:rsidR="00FF4D80">
        <w:rPr>
          <w:rFonts w:asciiTheme="majorHAnsi" w:hAnsiTheme="majorHAnsi" w:cstheme="majorHAnsi"/>
          <w:kern w:val="0"/>
          <w:lang w:val="en-US"/>
        </w:rPr>
        <w:t xml:space="preserve"> food webs</w:t>
      </w:r>
      <w:r w:rsidR="00EC7F0D">
        <w:rPr>
          <w:rFonts w:asciiTheme="majorHAnsi" w:hAnsiTheme="majorHAnsi" w:cstheme="majorHAnsi"/>
          <w:kern w:val="0"/>
          <w:lang w:val="en-US"/>
        </w:rPr>
        <w:t xml:space="preserve"> </w:t>
      </w:r>
      <w:r w:rsidR="001563CD">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myR0zK0b","properties":{"formattedCitation":"(Lafferty et al., 2006, 2008; Marcogliese &amp; Cone, 1997a)","plainCitation":"(Lafferty et al., 2006, 2008; Marcogliese &amp; Cone, 1997a)","noteIndex":0},"citationItems":[{"id":1734,"uris":["http://zotero.org/groups/2585270/items/45JBHYE4"],"itemData":{"id":1734,"type":"article-journal","abstract":"Parasitism is the most common animal lifestyle, yet food webs rarely include parasites. The few earlier studies have indicated that including parasites leads to obvious increases in species richness, number of links, and food chain length. A less obvious result was that adding parasites slightly reduced connectance, a key metric considered to affect food web stability. However, reported reductions in connectance after the addition of parasites resulted from an inappropriate calculation. Two alternative corrective approaches applied to four published studies yield an opposite result: parasites increase connectance, sometimes dramatically. In addition, we find that parasites can greatly affect other food web statistics, such as nestedness (asymmetry of interactions), chain length, and linkage density. Furthermore, whereas most food webs find that top trophic levels are least vulnerable to natural enemies, the inclusion of parasites revealed that mid-trophic levels, not low trophic levels, suffered the highest vulnerability to natural enemies. These results show that food webs are very incomplete without parasites. Most notably, recognition of parasite links may have important consequences for ecosystem stability because they can increase connectance and nestedness.","container-title":"Proceedings of the National Academy of Sciences of the United States of America","DOI":"10.1073/pnas.0604755103","ISSN":"0027-8424","issue":"30","journalAbbreviation":"Proc Natl Acad Sci U S A","language":"eng","note":"PMID: 16844774\nPMCID: PMC1544067","page":"11211-11216","source":"PubMed","title":"Parasites dominate food web links","volume":"103","author":[{"family":"Lafferty","given":"Kevin D."},{"family":"Dobson","given":"Andrew P."},{"family":"Kuris","given":"Armand M."}],"issued":{"date-parts":[["2006",7,25]]}}},{"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805,"uris":["http://zotero.org/groups/2585270/items/NX84668Z"],"itemData":{"id":1805,"type":"article-journal","abstract":"Parasites have the capacity to regulate host populations and may be important determinants of community structure, yet they are usually neglected in studies of food webs. Parasites can provide much of the information on host biology, such as diet and migration, that is necessary to construct accurate webs. Because many parasites have complex life cycles that involve several different hosts, and often depend on trophic interactions for transmission, parasites provide complementary views of web structure and dynamics. Incorporation of parasites in food webs can substantially after baste web properties, Including connectance, chain length and proportions of top and basal species, and can allow the testing of specific hypotheses related to food-web dynamics.","container-title":"Trends in Ecology &amp; Evolution","DOI":"10.1016/S0169-5347(97)01080-X","ISSN":"0169-5347","issue":"8","journalAbbreviation":"Trends in Ecology &amp; Evolution","language":"en","page":"320-325","source":"ScienceDirect","title":"Food webs: a plea for parasites","title-short":"Food webs","volume":"12","author":[{"family":"Marcogliese","given":"David J."},{"family":"Cone","given":"David K."}],"issued":{"date-parts":[["1997",8,1]]}}}],"schema":"https://github.com/citation-style-language/schema/raw/master/csl-citation.json"} </w:instrText>
      </w:r>
      <w:r w:rsidR="001563CD">
        <w:rPr>
          <w:rFonts w:asciiTheme="majorHAnsi" w:hAnsiTheme="majorHAnsi" w:cstheme="majorHAnsi"/>
          <w:kern w:val="0"/>
          <w:lang w:val="en-US"/>
        </w:rPr>
        <w:fldChar w:fldCharType="separate"/>
      </w:r>
      <w:r w:rsidR="00EC7F0D">
        <w:rPr>
          <w:rFonts w:asciiTheme="majorHAnsi" w:hAnsiTheme="majorHAnsi" w:cstheme="majorHAnsi"/>
          <w:noProof/>
          <w:kern w:val="0"/>
          <w:lang w:val="en-US"/>
        </w:rPr>
        <w:t>(Lafferty et al., 2006, 2008; Marcogliese &amp; Cone, 1997a)</w:t>
      </w:r>
      <w:r w:rsidR="001563CD">
        <w:rPr>
          <w:rFonts w:asciiTheme="majorHAnsi" w:hAnsiTheme="majorHAnsi" w:cstheme="majorHAnsi"/>
          <w:kern w:val="0"/>
          <w:lang w:val="en-US"/>
        </w:rPr>
        <w:fldChar w:fldCharType="end"/>
      </w:r>
      <w:r w:rsidR="001563CD">
        <w:rPr>
          <w:rFonts w:asciiTheme="majorHAnsi" w:hAnsiTheme="majorHAnsi" w:cstheme="majorHAnsi"/>
          <w:kern w:val="0"/>
          <w:lang w:val="en-US"/>
        </w:rPr>
        <w:t xml:space="preserve"> and respond to </w:t>
      </w:r>
      <w:r w:rsidR="00984BB8">
        <w:rPr>
          <w:rFonts w:asciiTheme="majorHAnsi" w:hAnsiTheme="majorHAnsi" w:cstheme="majorHAnsi"/>
          <w:kern w:val="0"/>
          <w:lang w:val="en-US"/>
        </w:rPr>
        <w:t xml:space="preserve">global </w:t>
      </w:r>
      <w:r w:rsidR="001563CD">
        <w:rPr>
          <w:rFonts w:asciiTheme="majorHAnsi" w:hAnsiTheme="majorHAnsi" w:cstheme="majorHAnsi"/>
          <w:kern w:val="0"/>
          <w:lang w:val="en-US"/>
        </w:rPr>
        <w:t>changes</w:t>
      </w:r>
      <w:r w:rsidR="00984BB8">
        <w:rPr>
          <w:rFonts w:asciiTheme="majorHAnsi" w:hAnsiTheme="majorHAnsi" w:cstheme="majorHAnsi"/>
          <w:kern w:val="0"/>
          <w:lang w:val="en-US"/>
        </w:rPr>
        <w:t xml:space="preserve"> </w:t>
      </w:r>
      <w:r w:rsidR="00984BB8">
        <w:rPr>
          <w:rFonts w:asciiTheme="majorHAnsi" w:hAnsiTheme="majorHAnsi" w:cstheme="majorHAnsi"/>
          <w:kern w:val="0"/>
          <w:lang w:val="en-US"/>
        </w:rPr>
        <w:fldChar w:fldCharType="begin"/>
      </w:r>
      <w:r w:rsidR="00984BB8">
        <w:rPr>
          <w:rFonts w:asciiTheme="majorHAnsi" w:hAnsiTheme="majorHAnsi" w:cstheme="majorHAnsi"/>
          <w:kern w:val="0"/>
          <w:lang w:val="en-US"/>
        </w:rPr>
        <w:instrText xml:space="preserve"> ADDIN ZOTERO_ITEM CSL_CITATION {"citationID":"oz5nQf3h","properties":{"formattedCitation":"(Brooks &amp; Hoberg, 2007; Cable et al., 2017; Carlson et al., 2020; Mostowy &amp; Engelst\\uc0\\u228{}dter, 2010)","plainCitation":"(Brooks &amp; Hoberg, 2007; Cable et al., 2017; Carlson et al., 2020; Mostowy &amp; Engelstädter, 2010)","noteIndex":0},"citationItems":[{"id":7740,"uris":["http://zotero.org/groups/2585270/items/FL5SIPS4"],"itemData":{"id":7740,"type":"article-journal","container-title":"Trends in Parasitology","DOI":"10.1016/j.pt.2007.08.016","ISSN":"1471-4922, 1471-5007","issue":"12","journalAbbreviation":"Trends in Parasitology","language":"English","note":"publisher: Elsevier\nPMID: 17962073","page":"571-574","source":"www.cell.com","title":"How will global climate change affect parasite–host assemblages?","volume":"23","author":[{"family":"Brooks","given":"Daniel R."},{"family":"Hoberg","given":"Eric P."}],"issued":{"date-parts":[["2007",12,1]]}}},{"id":7736,"uris":["http://zotero.org/groups/2585270/items/96ZJE8AJ"],"itemData":{"id":7736,"type":"article-journal","abstract":"Parasitic infections are ubiquitous in wildlife, livestock and human populations, and healthy ecosystems are often parasite rich. Yet, their negative impacts can be extreme. Understanding how both anticipated and cryptic changes in a system might affect parasite transmission at an individual, local and global level is critical for sustainable control in humans and livestock. Here we highlight and synthesize evidence regarding potential effects of ‘system changes’ (both climatic and anthropogenic) on parasite transmission from wild host–parasite systems. Such information could inform more efficient and sustainable parasite control programmes in domestic animals or humans. Many examples from diverse terrestrial and aquatic natural systems show how abiotic and biotic factors affected by system changes can interact additively, multiplicatively or antagonistically to influence parasite transmission, including through altered habitat structure, biodiversity, host demographics and evolution. Despite this, few studies of managed systems explicitly consider these higher-order interactions, or the subsequent effects of parasite evolution, which can conceal or exaggerate measured impacts of control actions. We call for a more integrated approach to investigating transmission dynamics, which recognizes these complexities and makes use of new technologies for data capture and monitoring, and to support robust predictions of altered parasite dynamics in a rapidly changing world.\n\nThis article is part of the themed issue ‘Opening the black box: re-examining the ecology and evolution of parasite transmission’.","container-title":"Philosophical Transactions of the Royal Society B: Biological Sciences","DOI":"10.1098/rstb.2016.0088","issue":"1719","note":"publisher: Royal Society","page":"20160088","source":"royalsocietypublishing.org (Atypon)","title":"Global change, parasite transmission and disease control: lessons from ecology","title-short":"Global change, parasite transmission and disease control","volume":"372","author":[{"family":"Cable","given":"Joanne"},{"family":"Barber","given":"Iain"},{"family":"Boag","given":"Brian"},{"family":"Ellison","given":"Amy R."},{"family":"Morgan","given":"Eric R."},{"family":"Murray","given":"Kris"},{"family":"Pascoe","given":"Emily L."},{"family":"Sait","given":"Steven M."},{"family":"Wilson","given":"Anthony J."},{"family":"Booth","given":"Mark"}],"issued":{"date-parts":[["2017",3,13]]}}},{"id":7554,"uris":["http://zotero.org/groups/2585270/items/C2AGJC4M"],"itemData":{"id":7554,"type":"article-journal","abstract":"Found throughout the tree of life and in every ecosystem, parasites are some of the most diverse, ecologically important animals on Earth—but in almost all cases, the least protected by wildlife or ecosystem conservation efforts. For decades, ecologists have been calling for research to understand parasites' important ecological role, and increasingly, to protect as many species from extinction as possible. However, most conservationists still work within priority systems for funding and effort that exclude or ignore parasites, or treat parasites as an obstacle to be overcome. Our working group identified 12 goals for the next decade that could advance parasite biodiversity conservation through an ambitious mix of research, advocacy, and management.","container-title":"Biological Conservation","DOI":"10.1016/j.biocon.2020.108596","ISSN":"0006-3207","journalAbbreviation":"Biological Conservation","language":"en","page":"108596","source":"ScienceDirect","title":"A global parasite conservation plan","volume":"250","author":[{"family":"Carlson","given":"Colin J."},{"family":"Hopkins","given":"Skylar"},{"family":"Bell","given":"Kayce C."},{"family":"Doña","given":"Jorge"},{"family":"Godfrey","given":"Stephanie S."},{"family":"Kwak","given":"Mackenzie L."},{"family":"Lafferty","given":"Kevin D."},{"family":"Moir","given":"Melinda L."},{"family":"Speer","given":"Kelly A."},{"family":"Strona","given":"Giovanni"},{"family":"Torchin","given":"Mark"},{"family":"Wood","given":"Chelsea L."}],"issued":{"date-parts":[["2020",10,1]]}}},{"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w:instrText>
      </w:r>
      <w:r w:rsidR="00984BB8" w:rsidRPr="00984BB8">
        <w:rPr>
          <w:rFonts w:asciiTheme="majorHAnsi" w:hAnsiTheme="majorHAnsi" w:cstheme="majorHAnsi"/>
          <w:kern w:val="0"/>
        </w:rPr>
        <w:instrText xml:space="preserve">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sidR="00984BB8">
        <w:rPr>
          <w:rFonts w:asciiTheme="majorHAnsi" w:hAnsiTheme="majorHAnsi" w:cstheme="majorHAnsi"/>
          <w:kern w:val="0"/>
          <w:lang w:val="en-US"/>
        </w:rPr>
        <w:fldChar w:fldCharType="separate"/>
      </w:r>
      <w:r w:rsidR="00984BB8" w:rsidRPr="00984BB8">
        <w:rPr>
          <w:rFonts w:ascii="Calibri Light" w:hAnsiTheme="majorHAnsi" w:cs="Calibri Light"/>
          <w:kern w:val="0"/>
        </w:rPr>
        <w:t>(Brooks &amp; Hoberg, 2007; Cable et al., 2017; Carlson et al., 2020; Mostowy &amp; Engelstädter, 2010)</w:t>
      </w:r>
      <w:r w:rsidR="00984BB8">
        <w:rPr>
          <w:rFonts w:asciiTheme="majorHAnsi" w:hAnsiTheme="majorHAnsi" w:cstheme="majorHAnsi"/>
          <w:kern w:val="0"/>
          <w:lang w:val="en-US"/>
        </w:rPr>
        <w:fldChar w:fldCharType="end"/>
      </w:r>
      <w:r w:rsidR="00FF4D80" w:rsidRPr="00984BB8">
        <w:rPr>
          <w:rFonts w:asciiTheme="majorHAnsi" w:hAnsiTheme="majorHAnsi" w:cstheme="majorHAnsi"/>
          <w:kern w:val="0"/>
        </w:rPr>
        <w:t xml:space="preserve">. </w:t>
      </w:r>
      <w:del w:id="2" w:author="Éric Harvey" w:date="2023-08-21T13:01:00Z">
        <w:r w:rsidR="00C667EE" w:rsidRPr="00E70FF4" w:rsidDel="006F5BC6">
          <w:rPr>
            <w:rFonts w:asciiTheme="majorHAnsi" w:hAnsiTheme="majorHAnsi" w:cstheme="majorHAnsi"/>
            <w:kern w:val="0"/>
            <w:lang w:val="fr-FR"/>
            <w:rPrChange w:id="3" w:author="Éric Harvey" w:date="2023-10-30T09:31:00Z">
              <w:rPr>
                <w:rFonts w:asciiTheme="majorHAnsi" w:hAnsiTheme="majorHAnsi" w:cstheme="majorHAnsi"/>
                <w:kern w:val="0"/>
                <w:lang w:val="en-US"/>
              </w:rPr>
            </w:rPrChange>
          </w:rPr>
          <w:delText xml:space="preserve">It is then </w:delText>
        </w:r>
      </w:del>
      <w:ins w:id="4" w:author="Éric Harvey" w:date="2023-08-21T13:01:00Z">
        <w:r w:rsidR="006F5BC6">
          <w:rPr>
            <w:rFonts w:asciiTheme="majorHAnsi" w:hAnsiTheme="majorHAnsi" w:cstheme="majorHAnsi"/>
            <w:kern w:val="0"/>
            <w:lang w:val="en-US"/>
          </w:rPr>
          <w:t xml:space="preserve">Thus, </w:t>
        </w:r>
      </w:ins>
      <w:del w:id="5" w:author="Éric Harvey" w:date="2023-08-21T13:02:00Z">
        <w:r w:rsidR="00C667EE" w:rsidDel="006F5BC6">
          <w:rPr>
            <w:rFonts w:asciiTheme="majorHAnsi" w:hAnsiTheme="majorHAnsi" w:cstheme="majorHAnsi"/>
            <w:kern w:val="0"/>
            <w:lang w:val="en-US"/>
          </w:rPr>
          <w:delText xml:space="preserve">important to understand </w:delText>
        </w:r>
      </w:del>
      <w:r w:rsidR="00C667EE">
        <w:rPr>
          <w:rFonts w:asciiTheme="majorHAnsi" w:hAnsiTheme="majorHAnsi" w:cstheme="majorHAnsi"/>
          <w:kern w:val="0"/>
          <w:lang w:val="en-US"/>
        </w:rPr>
        <w:t xml:space="preserve">host-parasite association dynamics as parasites are ubiquitous in </w:t>
      </w:r>
      <w:r w:rsidR="00E00ADD">
        <w:rPr>
          <w:rFonts w:asciiTheme="majorHAnsi" w:hAnsiTheme="majorHAnsi" w:cstheme="majorHAnsi"/>
          <w:kern w:val="0"/>
          <w:lang w:val="en-US"/>
        </w:rPr>
        <w:t xml:space="preserve">ecological </w:t>
      </w:r>
      <w:r w:rsidR="00C667EE">
        <w:rPr>
          <w:rFonts w:asciiTheme="majorHAnsi" w:hAnsiTheme="majorHAnsi" w:cstheme="majorHAnsi"/>
          <w:kern w:val="0"/>
          <w:lang w:val="en-US"/>
        </w:rPr>
        <w:t xml:space="preserve">systems </w:t>
      </w:r>
      <w:r w:rsidR="00053309">
        <w:rPr>
          <w:rFonts w:asciiTheme="majorHAnsi" w:hAnsiTheme="majorHAnsi" w:cstheme="majorHAnsi"/>
          <w:kern w:val="0"/>
          <w:lang w:val="en-US"/>
        </w:rPr>
        <w:fldChar w:fldCharType="begin"/>
      </w:r>
      <w:r w:rsidR="00053309">
        <w:rPr>
          <w:rFonts w:asciiTheme="majorHAnsi" w:hAnsiTheme="majorHAnsi" w:cstheme="majorHAnsi"/>
          <w:kern w:val="0"/>
          <w:lang w:val="en-US"/>
        </w:rPr>
        <w:instrText xml:space="preserve"> ADDIN ZOTERO_ITEM CSL_CITATION {"citationID":"XmB2kHRw","properties":{"formattedCitation":"(Windsor, 1998)","plainCitation":"(Windsor, 1998)","noteIndex":0},"citationItems":[{"id":7745,"uris":["http://zotero.org/groups/2585270/items/GXVHNJ7Y"],"itemData":{"id":7745,"type":"article-journal","container-title":"International Journal for Parasitology","DOI":"10.1016/s0020-7519(98)00153-2","ISSN":"0020-7519","issue":"12","journalAbbreviation":"Int J Parasitol","language":"eng","note":"PMID: 9925276","page":"1939-1941","source":"PubMed","title":"Most of the species on Earth are parasites","volume":"28","author":[{"family":"Windsor","given":"D. A."}],"issued":{"date-parts":[["1998",12]]}}}],"schema":"https://github.com/citation-style-language/schema/raw/master/csl-citation.json"} </w:instrText>
      </w:r>
      <w:r w:rsidR="00053309">
        <w:rPr>
          <w:rFonts w:asciiTheme="majorHAnsi" w:hAnsiTheme="majorHAnsi" w:cstheme="majorHAnsi"/>
          <w:kern w:val="0"/>
          <w:lang w:val="en-US"/>
        </w:rPr>
        <w:fldChar w:fldCharType="separate"/>
      </w:r>
      <w:r w:rsidR="00053309">
        <w:rPr>
          <w:rFonts w:asciiTheme="majorHAnsi" w:hAnsiTheme="majorHAnsi" w:cstheme="majorHAnsi"/>
          <w:noProof/>
          <w:kern w:val="0"/>
          <w:lang w:val="en-US"/>
        </w:rPr>
        <w:t>(Windsor, 1998)</w:t>
      </w:r>
      <w:r w:rsidR="00053309">
        <w:rPr>
          <w:rFonts w:asciiTheme="majorHAnsi" w:hAnsiTheme="majorHAnsi" w:cstheme="majorHAnsi"/>
          <w:kern w:val="0"/>
          <w:lang w:val="en-US"/>
        </w:rPr>
        <w:fldChar w:fldCharType="end"/>
      </w:r>
      <w:del w:id="6" w:author="Éric Harvey" w:date="2023-08-21T13:02:00Z">
        <w:r w:rsidR="00053309" w:rsidDel="006F5BC6">
          <w:rPr>
            <w:rFonts w:asciiTheme="majorHAnsi" w:hAnsiTheme="majorHAnsi" w:cstheme="majorHAnsi"/>
            <w:kern w:val="0"/>
            <w:lang w:val="en-US"/>
          </w:rPr>
          <w:delText xml:space="preserve"> </w:delText>
        </w:r>
        <w:r w:rsidR="00C667EE" w:rsidDel="006F5BC6">
          <w:rPr>
            <w:rFonts w:asciiTheme="majorHAnsi" w:hAnsiTheme="majorHAnsi" w:cstheme="majorHAnsi"/>
            <w:kern w:val="0"/>
            <w:lang w:val="en-US"/>
          </w:rPr>
          <w:delText xml:space="preserve">and </w:delText>
        </w:r>
        <w:r w:rsidR="00053309" w:rsidDel="006F5BC6">
          <w:rPr>
            <w:rFonts w:asciiTheme="majorHAnsi" w:hAnsiTheme="majorHAnsi" w:cstheme="majorHAnsi"/>
            <w:kern w:val="0"/>
            <w:lang w:val="en-US"/>
          </w:rPr>
          <w:delText xml:space="preserve">co-evolute with host populations </w:delText>
        </w:r>
        <w:r w:rsidR="00053309" w:rsidDel="006F5BC6">
          <w:rPr>
            <w:rFonts w:asciiTheme="majorHAnsi" w:hAnsiTheme="majorHAnsi" w:cstheme="majorHAnsi"/>
            <w:kern w:val="0"/>
            <w:lang w:val="en-US"/>
          </w:rPr>
          <w:fldChar w:fldCharType="begin"/>
        </w:r>
        <w:r w:rsidR="00053309" w:rsidDel="006F5BC6">
          <w:rPr>
            <w:rFonts w:asciiTheme="majorHAnsi" w:hAnsiTheme="majorHAnsi" w:cstheme="majorHAnsi"/>
            <w:kern w:val="0"/>
            <w:lang w:val="en-US"/>
          </w:rPr>
          <w:delInstrText xml:space="preserve"> ADDIN ZOTERO_ITEM CSL_CITATION {"citationID":"hAdnoLll","properties":{"formattedCitation":"(Dunn et al., 2009; Papkou et al., 2016)","plainCitation":"(Dunn et al., 2009; Papkou et al., 2016)","noteIndex":0},"citationItems":[{"id":1737,"uris":["http://zotero.org/groups/2585270/items/Q22RF2JX"],"itemData":{"id":1737,"type":"article-journal","abstract":"The effects of species declines and extinction on biotic interactions remain poorly understood. The loss of a species is expected to result in the loss of other species that depend on it (coextinction), leading to cascading effects across trophic levels. Such effects are likely to be most severe in mutualistic and parasitic interactions. Indeed, models suggest that coextinction may be the most common form of biodiversity loss. Paradoxically, few historical or contemporary coextinction events have actually been recorded. We review the current knowledge of coextinction by: (i) considering plausible explanations for the discrepancy between predicted and observed coextinction rates; (ii) exploring the potential consequences of coextinctions; (iii) discussing the interactions and synergies between coextinction and other drivers of species loss, particularly climate change; and (iv) suggesting the way forward for understanding the phenomenon of coextinction, which may well be the most insidious threat to global biodiversity.","container-title":"Proceedings of the Royal Society B: Biological Sciences","DOI":"10.1098/rspb.2009.0413","issue":"1670","note":"publisher: Royal Society","page":"3037-3045","source":"royalsocietypublishing.org (Atypon)","title":"The sixth mass coextinction: are most endangered species parasites and mutualists?","title-short":"The sixth mass coextinction","volume":"276","author":[{"family":"Dunn","given":"Robert R."},{"family":"Harris","given":"Nyeema C."},{"family":"Colwell","given":"Robert K."},{"family":"Koh","given":"Lian Pin"},{"family":"Sodhi","given":"Navjot S."}],"issued":{"date-parts":[["2009",9,7]]}}},{"id":7749,"uris":["http://zotero.org/groups/2585270/items/6H3IRVMF"],"itemData":{"id":7749,"type":"article-journal","abstract":"Host–parasite coevolution is widely assumed to have a major influence on biological evolution, especially as these interactions impose high selective pressure on the reciprocally interacting antagonists. The exact nature of the underlying dynamics is yet under debate and may be determined by recurrent selective sweeps (i.e., arms race dynamics), negative frequency-dependent selection (i.e., Red Queen dynamics), or a combination thereof. These interactions are often associated with reciprocally induced changes in population size, which, in turn, should have a strong impact on co-adaptation processes, yet are neglected in most current work on the topic. Here, we discuss potential consequences of temporal variations in population size on host–parasite coevolution. The limited empirical data available and the current theoretical literature in this field highlight that the consideration of such interaction-dependent population size changes is likely key for the full understanding of the coevolutionary dynamics, and, thus, a more realistic view on the complex nature of species interactions.","collection-title":"SI: Host-Parasite Coevolution","container-title":"Zoology","DOI":"10.1016/j.zool.2016.02.001","ISSN":"0944-2006","issue":"4","journalAbbreviation":"Zoology","page":"330-338","source":"ScienceDirect","title":"Host–parasite coevolution: why changing population size matters","title-short":"Host–parasite coevolution","volume":"119","author":[{"family":"Papkou","given":"Andrei"},{"family":"Gokhale","given":"Chaitanya S."},{"family":"Traulsen","given":"Arne"},{"family":"Schulenburg","given":"Hinrich"}],"issued":{"date-parts":[["2016",8,1]]}}}],"schema":"https://github.com/citation-style-language/schema/raw/master/csl-citation.json"} </w:delInstrText>
        </w:r>
        <w:r w:rsidR="00053309" w:rsidDel="006F5BC6">
          <w:rPr>
            <w:rFonts w:asciiTheme="majorHAnsi" w:hAnsiTheme="majorHAnsi" w:cstheme="majorHAnsi"/>
            <w:kern w:val="0"/>
            <w:lang w:val="en-US"/>
          </w:rPr>
          <w:fldChar w:fldCharType="separate"/>
        </w:r>
        <w:r w:rsidR="00053309" w:rsidDel="006F5BC6">
          <w:rPr>
            <w:rFonts w:asciiTheme="majorHAnsi" w:hAnsiTheme="majorHAnsi" w:cstheme="majorHAnsi"/>
            <w:noProof/>
            <w:kern w:val="0"/>
            <w:lang w:val="en-US"/>
          </w:rPr>
          <w:delText>(Dunn et al., 2009; Papkou et al., 2016)</w:delText>
        </w:r>
        <w:r w:rsidR="00053309" w:rsidDel="006F5BC6">
          <w:rPr>
            <w:rFonts w:asciiTheme="majorHAnsi" w:hAnsiTheme="majorHAnsi" w:cstheme="majorHAnsi"/>
            <w:kern w:val="0"/>
            <w:lang w:val="en-US"/>
          </w:rPr>
          <w:fldChar w:fldCharType="end"/>
        </w:r>
      </w:del>
      <w:r w:rsidR="00C667EE">
        <w:rPr>
          <w:rFonts w:asciiTheme="majorHAnsi" w:hAnsiTheme="majorHAnsi" w:cstheme="majorHAnsi"/>
          <w:kern w:val="0"/>
          <w:lang w:val="en-US"/>
        </w:rPr>
        <w:t>.</w:t>
      </w:r>
      <w:r w:rsidR="003F2F84">
        <w:rPr>
          <w:rFonts w:asciiTheme="majorHAnsi" w:hAnsiTheme="majorHAnsi" w:cstheme="majorHAnsi"/>
          <w:kern w:val="0"/>
          <w:lang w:val="en-US"/>
        </w:rPr>
        <w:t xml:space="preserve"> </w:t>
      </w:r>
      <w:ins w:id="7" w:author="Éric Harvey" w:date="2023-08-21T13:04:00Z">
        <w:r w:rsidR="006F5BC6">
          <w:rPr>
            <w:rFonts w:asciiTheme="majorHAnsi" w:hAnsiTheme="majorHAnsi" w:cstheme="majorHAnsi"/>
            <w:kern w:val="0"/>
            <w:lang w:val="en-US"/>
          </w:rPr>
          <w:t>Despite that recognition, i</w:t>
        </w:r>
      </w:ins>
      <w:del w:id="8" w:author="Éric Harvey" w:date="2023-08-21T13:04:00Z">
        <w:r w:rsidR="001743D1" w:rsidDel="006F5BC6">
          <w:rPr>
            <w:rFonts w:asciiTheme="majorHAnsi" w:hAnsiTheme="majorHAnsi" w:cstheme="majorHAnsi"/>
            <w:kern w:val="0"/>
            <w:lang w:val="en-US"/>
          </w:rPr>
          <w:delText>I</w:delText>
        </w:r>
      </w:del>
      <w:r w:rsidR="00AF5D48">
        <w:rPr>
          <w:rFonts w:asciiTheme="majorHAnsi" w:hAnsiTheme="majorHAnsi" w:cstheme="majorHAnsi"/>
          <w:kern w:val="0"/>
          <w:lang w:val="en-US"/>
        </w:rPr>
        <w:t xml:space="preserve">nfection patterns within a population or community can vary across taxa, time and/or space making it difficult to understand and model the drivers of infection within ecological systems </w:t>
      </w:r>
      <w:r w:rsidR="00AF5D48">
        <w:rPr>
          <w:rFonts w:asciiTheme="majorHAnsi" w:hAnsiTheme="majorHAnsi" w:cstheme="majorHAnsi"/>
          <w:kern w:val="0"/>
          <w:lang w:val="en-US"/>
        </w:rPr>
        <w:fldChar w:fldCharType="begin"/>
      </w:r>
      <w:r w:rsidR="00AF5D48">
        <w:rPr>
          <w:rFonts w:asciiTheme="majorHAnsi" w:hAnsiTheme="majorHAnsi" w:cstheme="majorHAnsi"/>
          <w:kern w:val="0"/>
          <w:lang w:val="en-US"/>
        </w:rPr>
        <w:instrText xml:space="preserve"> ADDIN ZOTERO_ITEM CSL_CITATION {"citationID":"nOgMqi0L","properties":{"formattedCitation":"(Happel, 2019; Poulin, 2006; Poulin &amp; Dick, 2007; Thieltges &amp; Reise, 2007; Villalba-Vasquez et al., 2018; Young &amp; Maccoll, 2017)","plainCitation":"(Happel, 2019; Poulin, 2006; Poulin &amp; Dick, 2007;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sidR="00AF5D48">
        <w:rPr>
          <w:rFonts w:asciiTheme="majorHAnsi" w:hAnsiTheme="majorHAnsi" w:cstheme="majorHAnsi"/>
          <w:kern w:val="0"/>
          <w:lang w:val="en-US"/>
        </w:rPr>
        <w:fldChar w:fldCharType="separate"/>
      </w:r>
      <w:r w:rsidR="00AF5D48" w:rsidRPr="00793606">
        <w:rPr>
          <w:rFonts w:asciiTheme="majorHAnsi" w:hAnsiTheme="majorHAnsi" w:cstheme="majorHAnsi"/>
          <w:noProof/>
          <w:kern w:val="0"/>
          <w:lang w:val="en-US"/>
        </w:rPr>
        <w:t>(Happel, 2019; Poulin, 2006; Poulin &amp; Dick, 2007; Thieltges &amp; Reise, 2007; Villalba-Vasquez et al., 2018; Young &amp; Maccoll, 2017)</w:t>
      </w:r>
      <w:r w:rsidR="00AF5D48">
        <w:rPr>
          <w:rFonts w:asciiTheme="majorHAnsi" w:hAnsiTheme="majorHAnsi" w:cstheme="majorHAnsi"/>
          <w:kern w:val="0"/>
          <w:lang w:val="en-US"/>
        </w:rPr>
        <w:fldChar w:fldCharType="end"/>
      </w:r>
      <w:r w:rsidR="00AF5D48">
        <w:rPr>
          <w:rFonts w:asciiTheme="majorHAnsi" w:hAnsiTheme="majorHAnsi" w:cstheme="majorHAnsi"/>
          <w:kern w:val="0"/>
          <w:lang w:val="en-US"/>
        </w:rPr>
        <w:t xml:space="preserve">. </w:t>
      </w:r>
      <w:ins w:id="9" w:author="Éric Harvey" w:date="2023-08-21T13:05:00Z">
        <w:r w:rsidR="006F5BC6">
          <w:rPr>
            <w:rFonts w:asciiTheme="majorHAnsi" w:hAnsiTheme="majorHAnsi" w:cstheme="majorHAnsi"/>
            <w:kern w:val="0"/>
            <w:lang w:val="en-US"/>
          </w:rPr>
          <w:t xml:space="preserve">Thus, our understanding of </w:t>
        </w:r>
      </w:ins>
      <w:del w:id="10" w:author="Éric Harvey" w:date="2023-08-21T13:04:00Z">
        <w:r w:rsidR="001743D1" w:rsidRPr="003F2F84" w:rsidDel="006F5BC6">
          <w:rPr>
            <w:rFonts w:asciiTheme="majorHAnsi" w:hAnsiTheme="majorHAnsi" w:cstheme="majorHAnsi"/>
            <w:kern w:val="0"/>
            <w:lang w:val="en-US"/>
          </w:rPr>
          <w:delText>Still</w:delText>
        </w:r>
        <w:r w:rsidR="001743D1" w:rsidDel="006F5BC6">
          <w:rPr>
            <w:rFonts w:asciiTheme="majorHAnsi" w:hAnsiTheme="majorHAnsi" w:cstheme="majorHAnsi"/>
            <w:kern w:val="0"/>
            <w:lang w:val="en-US"/>
          </w:rPr>
          <w:delText>, t</w:delText>
        </w:r>
      </w:del>
      <w:del w:id="11" w:author="Éric Harvey" w:date="2023-08-21T13:05:00Z">
        <w:r w:rsidR="001743D1" w:rsidDel="006F5BC6">
          <w:rPr>
            <w:rFonts w:asciiTheme="majorHAnsi" w:hAnsiTheme="majorHAnsi" w:cstheme="majorHAnsi"/>
            <w:kern w:val="0"/>
            <w:lang w:val="en-US"/>
          </w:rPr>
          <w:delText xml:space="preserve">he </w:delText>
        </w:r>
        <w:r w:rsidR="001743D1" w:rsidRPr="00F22CD6" w:rsidDel="006F5BC6">
          <w:rPr>
            <w:rFonts w:asciiTheme="majorHAnsi" w:hAnsiTheme="majorHAnsi" w:cstheme="majorHAnsi"/>
            <w:kern w:val="0"/>
            <w:lang w:val="en-US"/>
          </w:rPr>
          <w:delText>literature currently fail</w:delText>
        </w:r>
        <w:r w:rsidR="001743D1" w:rsidDel="006F5BC6">
          <w:rPr>
            <w:rFonts w:asciiTheme="majorHAnsi" w:hAnsiTheme="majorHAnsi" w:cstheme="majorHAnsi"/>
            <w:kern w:val="0"/>
            <w:lang w:val="en-US"/>
          </w:rPr>
          <w:delText>s</w:delText>
        </w:r>
        <w:r w:rsidR="001743D1" w:rsidRPr="00F22CD6" w:rsidDel="006F5BC6">
          <w:rPr>
            <w:rFonts w:asciiTheme="majorHAnsi" w:hAnsiTheme="majorHAnsi" w:cstheme="majorHAnsi"/>
            <w:kern w:val="0"/>
            <w:lang w:val="en-US"/>
          </w:rPr>
          <w:delText xml:space="preserve"> to disentangle </w:delText>
        </w:r>
      </w:del>
      <w:r w:rsidR="001743D1" w:rsidRPr="00F22CD6">
        <w:rPr>
          <w:rFonts w:asciiTheme="majorHAnsi" w:hAnsiTheme="majorHAnsi" w:cstheme="majorHAnsi"/>
          <w:kern w:val="0"/>
          <w:lang w:val="en-US"/>
        </w:rPr>
        <w:t>the processes explaining variation in parasit</w:t>
      </w:r>
      <w:r w:rsidR="001743D1">
        <w:rPr>
          <w:rFonts w:asciiTheme="majorHAnsi" w:hAnsiTheme="majorHAnsi" w:cstheme="majorHAnsi"/>
          <w:kern w:val="0"/>
          <w:lang w:val="en-US"/>
        </w:rPr>
        <w:t>e</w:t>
      </w:r>
      <w:r w:rsidR="001743D1" w:rsidRPr="00F22CD6">
        <w:rPr>
          <w:rFonts w:asciiTheme="majorHAnsi" w:hAnsiTheme="majorHAnsi" w:cstheme="majorHAnsi"/>
          <w:kern w:val="0"/>
          <w:lang w:val="en-US"/>
        </w:rPr>
        <w:t xml:space="preserve"> infection across </w:t>
      </w:r>
      <w:r w:rsidR="001743D1">
        <w:rPr>
          <w:rFonts w:asciiTheme="majorHAnsi" w:hAnsiTheme="majorHAnsi" w:cstheme="majorHAnsi"/>
          <w:kern w:val="0"/>
          <w:lang w:val="en-US"/>
        </w:rPr>
        <w:t xml:space="preserve">spatial </w:t>
      </w:r>
      <w:r w:rsidR="001743D1" w:rsidRPr="00F22CD6">
        <w:rPr>
          <w:rFonts w:asciiTheme="majorHAnsi" w:hAnsiTheme="majorHAnsi" w:cstheme="majorHAnsi"/>
          <w:kern w:val="0"/>
          <w:lang w:val="en-US"/>
        </w:rPr>
        <w:t>scale</w:t>
      </w:r>
      <w:r w:rsidR="001743D1">
        <w:rPr>
          <w:rFonts w:asciiTheme="majorHAnsi" w:hAnsiTheme="majorHAnsi" w:cstheme="majorHAnsi"/>
          <w:kern w:val="0"/>
          <w:lang w:val="en-US"/>
        </w:rPr>
        <w:t>s</w:t>
      </w:r>
      <w:r w:rsidR="001743D1" w:rsidRPr="00F22CD6">
        <w:rPr>
          <w:rFonts w:asciiTheme="majorHAnsi" w:hAnsiTheme="majorHAnsi" w:cstheme="majorHAnsi"/>
          <w:kern w:val="0"/>
          <w:lang w:val="en-US"/>
        </w:rPr>
        <w:t xml:space="preserve"> </w:t>
      </w:r>
      <w:ins w:id="12" w:author="Éric Harvey" w:date="2023-08-21T13:06:00Z">
        <w:r w:rsidR="006F5BC6">
          <w:rPr>
            <w:rFonts w:asciiTheme="majorHAnsi" w:hAnsiTheme="majorHAnsi" w:cstheme="majorHAnsi"/>
            <w:kern w:val="0"/>
            <w:lang w:val="en-US"/>
          </w:rPr>
          <w:t xml:space="preserve">is still poor </w:t>
        </w:r>
      </w:ins>
      <w:del w:id="13" w:author="Éric Harvey" w:date="2023-08-21T13:06:00Z">
        <w:r w:rsidR="001743D1" w:rsidRPr="00F22CD6" w:rsidDel="006F5BC6">
          <w:rPr>
            <w:rFonts w:asciiTheme="majorHAnsi" w:hAnsiTheme="majorHAnsi" w:cstheme="majorHAnsi"/>
            <w:kern w:val="0"/>
            <w:lang w:val="en-US"/>
          </w:rPr>
          <w:delText xml:space="preserve">as </w:delText>
        </w:r>
        <w:r w:rsidR="001743D1" w:rsidDel="006F5BC6">
          <w:rPr>
            <w:rFonts w:asciiTheme="majorHAnsi" w:hAnsiTheme="majorHAnsi" w:cstheme="majorHAnsi"/>
            <w:kern w:val="0"/>
            <w:lang w:val="en-US"/>
          </w:rPr>
          <w:delText xml:space="preserve">parasite </w:delText>
        </w:r>
        <w:r w:rsidR="001743D1" w:rsidRPr="00F22CD6" w:rsidDel="006F5BC6">
          <w:rPr>
            <w:rFonts w:asciiTheme="majorHAnsi" w:hAnsiTheme="majorHAnsi" w:cstheme="majorHAnsi"/>
            <w:kern w:val="0"/>
            <w:lang w:val="en-US"/>
          </w:rPr>
          <w:delText xml:space="preserve">species filtering </w:delText>
        </w:r>
        <w:r w:rsidR="001743D1" w:rsidDel="006F5BC6">
          <w:rPr>
            <w:rFonts w:asciiTheme="majorHAnsi" w:hAnsiTheme="majorHAnsi" w:cstheme="majorHAnsi"/>
            <w:kern w:val="0"/>
            <w:lang w:val="en-US"/>
          </w:rPr>
          <w:delText xml:space="preserve">(the series of processes influencing species distribution) </w:delText>
        </w:r>
        <w:r w:rsidR="001743D1" w:rsidRPr="00F22CD6" w:rsidDel="006F5BC6">
          <w:rPr>
            <w:rFonts w:asciiTheme="majorHAnsi" w:hAnsiTheme="majorHAnsi" w:cstheme="majorHAnsi"/>
            <w:kern w:val="0"/>
            <w:lang w:val="en-US"/>
          </w:rPr>
          <w:delText xml:space="preserve">is widely scale-dependent </w:delText>
        </w:r>
      </w:del>
      <w:r w:rsidR="001743D1" w:rsidRPr="00F22CD6">
        <w:rPr>
          <w:rFonts w:asciiTheme="majorHAnsi" w:hAnsiTheme="majorHAnsi" w:cstheme="majorHAnsi"/>
          <w:kern w:val="0"/>
          <w:lang w:val="en-US"/>
        </w:rPr>
        <w:fldChar w:fldCharType="begin"/>
      </w:r>
      <w:r w:rsidR="001743D1">
        <w:rPr>
          <w:rFonts w:asciiTheme="majorHAnsi" w:hAnsiTheme="majorHAnsi" w:cstheme="majorHAnsi"/>
          <w:kern w:val="0"/>
          <w:lang w:val="en-US"/>
        </w:rPr>
        <w:instrText xml:space="preserve"> ADDIN ZOTERO_ITEM CSL_CITATION {"citationID":"qB1E5LIn","properties":{"formattedCitation":"(Bolnick et al., 2020; Poulin, 1998)","plainCitation":"(Bolnick et al., 2020; Poulin, 1998)","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001743D1" w:rsidRPr="00F22CD6">
        <w:rPr>
          <w:rFonts w:asciiTheme="majorHAnsi" w:hAnsiTheme="majorHAnsi" w:cstheme="majorHAnsi"/>
          <w:kern w:val="0"/>
          <w:lang w:val="en-US"/>
        </w:rPr>
        <w:fldChar w:fldCharType="separate"/>
      </w:r>
      <w:r w:rsidR="001743D1">
        <w:rPr>
          <w:rFonts w:asciiTheme="majorHAnsi" w:hAnsiTheme="majorHAnsi" w:cstheme="majorHAnsi"/>
          <w:noProof/>
          <w:kern w:val="0"/>
          <w:lang w:val="en-US"/>
        </w:rPr>
        <w:t>(Bolnick et al., 2020; Poulin, 1998)</w:t>
      </w:r>
      <w:r w:rsidR="001743D1" w:rsidRPr="00F22CD6">
        <w:rPr>
          <w:rFonts w:asciiTheme="majorHAnsi" w:hAnsiTheme="majorHAnsi" w:cstheme="majorHAnsi"/>
          <w:kern w:val="0"/>
          <w:lang w:val="en-US"/>
        </w:rPr>
        <w:fldChar w:fldCharType="end"/>
      </w:r>
      <w:r w:rsidR="001743D1">
        <w:rPr>
          <w:rFonts w:asciiTheme="majorHAnsi" w:hAnsiTheme="majorHAnsi" w:cstheme="majorHAnsi"/>
          <w:kern w:val="0"/>
          <w:lang w:val="en-US"/>
        </w:rPr>
        <w:t>. S</w:t>
      </w:r>
      <w:r w:rsidR="00E00ADD">
        <w:rPr>
          <w:rFonts w:asciiTheme="majorHAnsi" w:hAnsiTheme="majorHAnsi" w:cstheme="majorHAnsi"/>
          <w:kern w:val="0"/>
          <w:lang w:val="en-US"/>
        </w:rPr>
        <w:t xml:space="preserve">tudies are </w:t>
      </w:r>
      <w:del w:id="14" w:author="Éric Harvey" w:date="2023-08-21T13:07:00Z">
        <w:r w:rsidR="001743D1" w:rsidDel="006F5BC6">
          <w:rPr>
            <w:rFonts w:asciiTheme="majorHAnsi" w:hAnsiTheme="majorHAnsi" w:cstheme="majorHAnsi"/>
            <w:kern w:val="0"/>
            <w:lang w:val="en-US"/>
          </w:rPr>
          <w:delText xml:space="preserve">then </w:delText>
        </w:r>
      </w:del>
      <w:r w:rsidR="00E00ADD">
        <w:rPr>
          <w:rFonts w:asciiTheme="majorHAnsi" w:hAnsiTheme="majorHAnsi" w:cstheme="majorHAnsi"/>
          <w:kern w:val="0"/>
          <w:lang w:val="en-US"/>
        </w:rPr>
        <w:t xml:space="preserve">constraint by context-dependencies such as </w:t>
      </w:r>
      <w:r w:rsidR="00922149">
        <w:rPr>
          <w:rFonts w:asciiTheme="majorHAnsi" w:hAnsiTheme="majorHAnsi" w:cstheme="majorHAnsi"/>
          <w:kern w:val="0"/>
          <w:lang w:val="en-US"/>
        </w:rPr>
        <w:t xml:space="preserve">spatial scaling, biological </w:t>
      </w:r>
      <w:r w:rsidR="001743D1">
        <w:rPr>
          <w:rFonts w:asciiTheme="majorHAnsi" w:hAnsiTheme="majorHAnsi" w:cstheme="majorHAnsi"/>
          <w:kern w:val="0"/>
          <w:lang w:val="en-US"/>
        </w:rPr>
        <w:t>scaling,</w:t>
      </w:r>
      <w:r w:rsidR="00922149">
        <w:rPr>
          <w:rFonts w:asciiTheme="majorHAnsi" w:hAnsiTheme="majorHAnsi" w:cstheme="majorHAnsi"/>
          <w:kern w:val="0"/>
          <w:lang w:val="en-US"/>
        </w:rPr>
        <w:t xml:space="preserve"> and sampling </w:t>
      </w:r>
      <w:r w:rsidR="001743D1">
        <w:rPr>
          <w:rFonts w:asciiTheme="majorHAnsi" w:hAnsiTheme="majorHAnsi" w:cstheme="majorHAnsi"/>
          <w:kern w:val="0"/>
          <w:lang w:val="en-US"/>
        </w:rPr>
        <w:t>design</w:t>
      </w:r>
      <w:r w:rsidR="00922149">
        <w:rPr>
          <w:rFonts w:asciiTheme="majorHAnsi" w:hAnsiTheme="majorHAnsi" w:cstheme="majorHAnsi"/>
          <w:kern w:val="0"/>
          <w:lang w:val="en-US"/>
        </w:rPr>
        <w:t xml:space="preserve">. In this context, multi-scale approach to host-parasite ecology is imperative. </w:t>
      </w:r>
      <w:r w:rsidR="00C53B2A">
        <w:rPr>
          <w:rFonts w:asciiTheme="majorHAnsi" w:hAnsiTheme="majorHAnsi" w:cstheme="majorHAnsi"/>
          <w:kern w:val="0"/>
          <w:lang w:val="en-US"/>
        </w:rPr>
        <w:t xml:space="preserve">As humans modify </w:t>
      </w:r>
      <w:r w:rsidR="00984BB8">
        <w:rPr>
          <w:rFonts w:asciiTheme="majorHAnsi" w:hAnsiTheme="majorHAnsi" w:cstheme="majorHAnsi"/>
          <w:kern w:val="0"/>
          <w:lang w:val="en-US"/>
        </w:rPr>
        <w:t>ecosystems</w:t>
      </w:r>
      <w:r w:rsidR="00C53B2A">
        <w:rPr>
          <w:rFonts w:asciiTheme="majorHAnsi" w:hAnsiTheme="majorHAnsi" w:cstheme="majorHAnsi"/>
          <w:kern w:val="0"/>
          <w:lang w:val="en-US"/>
        </w:rPr>
        <w:t xml:space="preserve"> (physically and biologically) it is essential to understand the full extent of complexity of disease dynamics to improve future predictions and select appropriate scale for management and conservation strategies </w:t>
      </w:r>
      <w:r w:rsidR="00C53B2A">
        <w:rPr>
          <w:rFonts w:asciiTheme="majorHAnsi" w:hAnsiTheme="majorHAnsi" w:cstheme="majorHAnsi"/>
          <w:kern w:val="0"/>
          <w:lang w:val="en-US"/>
        </w:rPr>
        <w:fldChar w:fldCharType="begin"/>
      </w:r>
      <w:r w:rsidR="00C53B2A">
        <w:rPr>
          <w:rFonts w:asciiTheme="majorHAnsi" w:hAnsiTheme="majorHAnsi" w:cstheme="majorHAnsi"/>
          <w:kern w:val="0"/>
          <w:lang w:val="en-US"/>
        </w:rPr>
        <w:instrText xml:space="preserve"> ADDIN ZOTERO_ITEM CSL_CITATION {"citationID":"qmin7fKv","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C53B2A">
        <w:rPr>
          <w:rFonts w:ascii="Cambria Math" w:hAnsi="Cambria Math" w:cs="Cambria Math"/>
          <w:kern w:val="0"/>
          <w:lang w:val="en-US"/>
        </w:rPr>
        <w:instrText>∼</w:instrText>
      </w:r>
      <w:r w:rsidR="00C53B2A">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C53B2A">
        <w:rPr>
          <w:rFonts w:asciiTheme="majorHAnsi" w:hAnsiTheme="majorHAnsi" w:cstheme="majorHAnsi"/>
          <w:kern w:val="0"/>
          <w:lang w:val="en-US"/>
        </w:rPr>
        <w:fldChar w:fldCharType="separate"/>
      </w:r>
      <w:r w:rsidR="00C53B2A">
        <w:rPr>
          <w:rFonts w:asciiTheme="majorHAnsi" w:hAnsiTheme="majorHAnsi" w:cstheme="majorHAnsi"/>
          <w:noProof/>
          <w:kern w:val="0"/>
          <w:lang w:val="en-US"/>
        </w:rPr>
        <w:t>(Cohen et al., 2016)</w:t>
      </w:r>
      <w:r w:rsidR="00C53B2A">
        <w:rPr>
          <w:rFonts w:asciiTheme="majorHAnsi" w:hAnsiTheme="majorHAnsi" w:cstheme="majorHAnsi"/>
          <w:kern w:val="0"/>
          <w:lang w:val="en-US"/>
        </w:rPr>
        <w:fldChar w:fldCharType="end"/>
      </w:r>
      <w:r w:rsidR="00C53B2A">
        <w:rPr>
          <w:rFonts w:asciiTheme="majorHAnsi" w:hAnsiTheme="majorHAnsi" w:cstheme="majorHAnsi"/>
          <w:kern w:val="0"/>
          <w:lang w:val="en-US"/>
        </w:rPr>
        <w:t>.</w:t>
      </w:r>
    </w:p>
    <w:p w14:paraId="420658CD" w14:textId="77777777" w:rsidR="00AF5D48" w:rsidRDefault="00AF5D48" w:rsidP="00C53B2A">
      <w:pPr>
        <w:autoSpaceDE w:val="0"/>
        <w:autoSpaceDN w:val="0"/>
        <w:adjustRightInd w:val="0"/>
        <w:spacing w:line="276" w:lineRule="auto"/>
        <w:jc w:val="both"/>
        <w:rPr>
          <w:rFonts w:asciiTheme="majorHAnsi" w:hAnsiTheme="majorHAnsi" w:cstheme="majorHAnsi"/>
          <w:kern w:val="0"/>
          <w:lang w:val="en-US"/>
        </w:rPr>
      </w:pPr>
    </w:p>
    <w:p w14:paraId="7DB679BC" w14:textId="6C9FBE2F" w:rsidR="008D1947" w:rsidRDefault="00C53B2A" w:rsidP="00F915C7">
      <w:pPr>
        <w:autoSpaceDE w:val="0"/>
        <w:autoSpaceDN w:val="0"/>
        <w:adjustRightInd w:val="0"/>
        <w:spacing w:line="276" w:lineRule="auto"/>
        <w:jc w:val="both"/>
        <w:rPr>
          <w:rFonts w:asciiTheme="majorHAnsi" w:hAnsiTheme="majorHAnsi" w:cstheme="majorHAnsi"/>
          <w:kern w:val="0"/>
          <w:lang w:val="en-US"/>
        </w:rPr>
      </w:pPr>
      <w:r w:rsidRPr="00C53B2A">
        <w:rPr>
          <w:rFonts w:asciiTheme="majorHAnsi" w:hAnsiTheme="majorHAnsi" w:cstheme="majorHAnsi"/>
          <w:b/>
          <w:bCs/>
          <w:kern w:val="0"/>
          <w:lang w:val="en-US"/>
        </w:rPr>
        <w:t>[PAR2]</w:t>
      </w:r>
      <w:r>
        <w:rPr>
          <w:rFonts w:asciiTheme="majorHAnsi" w:hAnsiTheme="majorHAnsi" w:cstheme="majorHAnsi"/>
          <w:kern w:val="0"/>
          <w:lang w:val="en-US"/>
        </w:rPr>
        <w:t xml:space="preserve"> </w:t>
      </w:r>
      <w:ins w:id="15" w:author="Éric Harvey" w:date="2023-08-21T13:07:00Z">
        <w:r w:rsidR="00CA4FBD">
          <w:rPr>
            <w:rFonts w:asciiTheme="majorHAnsi" w:hAnsiTheme="majorHAnsi" w:cstheme="majorHAnsi"/>
            <w:kern w:val="0"/>
            <w:lang w:val="en-US"/>
          </w:rPr>
          <w:t>The d</w:t>
        </w:r>
      </w:ins>
      <w:del w:id="16" w:author="Éric Harvey" w:date="2023-08-21T13:07:00Z">
        <w:r w:rsidR="00CD1FD6" w:rsidDel="00CA4FBD">
          <w:rPr>
            <w:rFonts w:asciiTheme="majorHAnsi" w:hAnsiTheme="majorHAnsi" w:cstheme="majorHAnsi"/>
            <w:kern w:val="0"/>
            <w:lang w:val="en-US"/>
          </w:rPr>
          <w:delText>D</w:delText>
        </w:r>
      </w:del>
      <w:r w:rsidR="00CD1FD6">
        <w:rPr>
          <w:rFonts w:asciiTheme="majorHAnsi" w:hAnsiTheme="majorHAnsi" w:cstheme="majorHAnsi"/>
          <w:kern w:val="0"/>
          <w:lang w:val="en-US"/>
        </w:rPr>
        <w:t>istribution of organisms</w:t>
      </w:r>
      <w:ins w:id="17" w:author="Éric Harvey" w:date="2023-08-21T13:08:00Z">
        <w:r w:rsidR="00CA4FBD">
          <w:rPr>
            <w:rFonts w:asciiTheme="majorHAnsi" w:hAnsiTheme="majorHAnsi" w:cstheme="majorHAnsi"/>
            <w:kern w:val="0"/>
            <w:lang w:val="en-US"/>
          </w:rPr>
          <w:t xml:space="preserve"> in space</w:t>
        </w:r>
      </w:ins>
      <w:r w:rsidR="00CD1FD6">
        <w:rPr>
          <w:rFonts w:asciiTheme="majorHAnsi" w:hAnsiTheme="majorHAnsi" w:cstheme="majorHAnsi"/>
          <w:kern w:val="0"/>
          <w:lang w:val="en-US"/>
        </w:rPr>
        <w:t xml:space="preserve"> is </w:t>
      </w:r>
      <w:r w:rsidR="006A2F1D">
        <w:rPr>
          <w:rFonts w:asciiTheme="majorHAnsi" w:hAnsiTheme="majorHAnsi" w:cstheme="majorHAnsi"/>
          <w:kern w:val="0"/>
          <w:lang w:val="en-US"/>
        </w:rPr>
        <w:t>constrained</w:t>
      </w:r>
      <w:r w:rsidR="00CD1FD6">
        <w:rPr>
          <w:rFonts w:asciiTheme="majorHAnsi" w:hAnsiTheme="majorHAnsi" w:cstheme="majorHAnsi"/>
          <w:kern w:val="0"/>
          <w:lang w:val="en-US"/>
        </w:rPr>
        <w:t xml:space="preserve"> by environmental filtering</w:t>
      </w:r>
      <w:del w:id="18" w:author="Éric Harvey" w:date="2023-08-21T13:09:00Z">
        <w:r w:rsidR="00CD1FD6" w:rsidDel="00CA4FBD">
          <w:rPr>
            <w:rFonts w:asciiTheme="majorHAnsi" w:hAnsiTheme="majorHAnsi" w:cstheme="majorHAnsi"/>
            <w:kern w:val="0"/>
            <w:lang w:val="en-US"/>
          </w:rPr>
          <w:delText xml:space="preserve"> (</w:delText>
        </w:r>
        <w:r w:rsidR="006A2F1D" w:rsidDel="00CA4FBD">
          <w:rPr>
            <w:rFonts w:asciiTheme="majorHAnsi" w:hAnsiTheme="majorHAnsi" w:cstheme="majorHAnsi"/>
            <w:kern w:val="0"/>
            <w:lang w:val="en-US"/>
          </w:rPr>
          <w:delText>local abiotic conditions</w:delText>
        </w:r>
        <w:r w:rsidR="00315860" w:rsidDel="00CA4FBD">
          <w:rPr>
            <w:rFonts w:asciiTheme="majorHAnsi" w:hAnsiTheme="majorHAnsi" w:cstheme="majorHAnsi"/>
            <w:kern w:val="0"/>
            <w:lang w:val="en-US"/>
          </w:rPr>
          <w:delText xml:space="preserve"> must be ecophysiologically suitable for species to occur</w:delText>
        </w:r>
        <w:r w:rsidR="006A2F1D" w:rsidDel="00CA4FBD">
          <w:rPr>
            <w:rFonts w:asciiTheme="majorHAnsi" w:hAnsiTheme="majorHAnsi" w:cstheme="majorHAnsi"/>
            <w:kern w:val="0"/>
            <w:lang w:val="en-US"/>
          </w:rPr>
          <w:delText>)</w:delText>
        </w:r>
      </w:del>
      <w:r w:rsidR="00CD1FD6">
        <w:rPr>
          <w:rFonts w:asciiTheme="majorHAnsi" w:hAnsiTheme="majorHAnsi" w:cstheme="majorHAnsi"/>
          <w:kern w:val="0"/>
          <w:lang w:val="en-US"/>
        </w:rPr>
        <w:t>, species interaction</w:t>
      </w:r>
      <w:r w:rsidR="00754F9A">
        <w:rPr>
          <w:rFonts w:asciiTheme="majorHAnsi" w:hAnsiTheme="majorHAnsi" w:cstheme="majorHAnsi"/>
          <w:kern w:val="0"/>
          <w:lang w:val="en-US"/>
        </w:rPr>
        <w:t>s</w:t>
      </w:r>
      <w:del w:id="19" w:author="Éric Harvey" w:date="2023-08-21T13:09:00Z">
        <w:r w:rsidR="00754F9A" w:rsidDel="00CA4FBD">
          <w:rPr>
            <w:rFonts w:asciiTheme="majorHAnsi" w:hAnsiTheme="majorHAnsi" w:cstheme="majorHAnsi"/>
            <w:kern w:val="0"/>
            <w:lang w:val="en-US"/>
          </w:rPr>
          <w:delText xml:space="preserve"> (</w:delText>
        </w:r>
        <w:r w:rsidR="00315860" w:rsidDel="00CA4FBD">
          <w:rPr>
            <w:rFonts w:asciiTheme="majorHAnsi" w:hAnsiTheme="majorHAnsi" w:cstheme="majorHAnsi"/>
            <w:kern w:val="0"/>
            <w:lang w:val="en-US"/>
          </w:rPr>
          <w:delText>e.g., competition, predation, parasitism</w:delText>
        </w:r>
        <w:r w:rsidR="00754F9A" w:rsidDel="00CA4FBD">
          <w:rPr>
            <w:rFonts w:asciiTheme="majorHAnsi" w:hAnsiTheme="majorHAnsi" w:cstheme="majorHAnsi"/>
            <w:kern w:val="0"/>
            <w:lang w:val="en-US"/>
          </w:rPr>
          <w:delText>)</w:delText>
        </w:r>
      </w:del>
      <w:r w:rsidR="00CD1FD6">
        <w:rPr>
          <w:rFonts w:asciiTheme="majorHAnsi" w:hAnsiTheme="majorHAnsi" w:cstheme="majorHAnsi"/>
          <w:kern w:val="0"/>
          <w:lang w:val="en-US"/>
        </w:rPr>
        <w:t xml:space="preserve"> and dispersal</w:t>
      </w:r>
      <w:r w:rsidR="00754F9A">
        <w:rPr>
          <w:rFonts w:asciiTheme="majorHAnsi" w:hAnsiTheme="majorHAnsi" w:cstheme="majorHAnsi"/>
          <w:kern w:val="0"/>
          <w:lang w:val="en-US"/>
        </w:rPr>
        <w:t xml:space="preserve"> </w:t>
      </w:r>
      <w:r w:rsidR="00BB4202">
        <w:rPr>
          <w:rFonts w:asciiTheme="majorHAnsi" w:hAnsiTheme="majorHAnsi" w:cstheme="majorHAnsi"/>
          <w:kern w:val="0"/>
          <w:lang w:val="en-US"/>
        </w:rPr>
        <w:t xml:space="preserve">limitations </w:t>
      </w:r>
      <w:commentRangeStart w:id="20"/>
      <w:r w:rsidR="00754F9A">
        <w:rPr>
          <w:rFonts w:asciiTheme="majorHAnsi" w:hAnsiTheme="majorHAnsi" w:cstheme="majorHAnsi"/>
          <w:kern w:val="0"/>
          <w:lang w:val="en-US"/>
        </w:rPr>
        <w:fldChar w:fldCharType="begin"/>
      </w:r>
      <w:r w:rsidR="00754F9A">
        <w:rPr>
          <w:rFonts w:asciiTheme="majorHAnsi" w:hAnsiTheme="majorHAnsi" w:cstheme="majorHAnsi"/>
          <w:kern w:val="0"/>
          <w:lang w:val="en-US"/>
        </w:rPr>
        <w:instrText xml:space="preserve"> ADDIN ZOTERO_ITEM CSL_CITATION {"citationID":"lD4XDJtE","properties":{"formattedCitation":"(Guisan et al., 2017)","plainCitation":"(Guisan et al., 2017)","noteIndex":0},"citationItems":[{"id":7584,"uris":["http://zotero.org/groups/2585270/items/W5UAICJM"],"itemData":{"id":7584,"type":"chapter","collection-title":"Ecology, Biodiversity and Conservation","container-title":"Habitat Suitability and Distribution Models: With Applications in R","event-place":"Cambridge","ISBN":"978-0-521-76513-8","note":"DOI: 10.1017/9781139028271.007","page":"21-40","publisher":"Cambridge University Press","publisher-place":"Cambridge","source":"Cambridge University Press","title":"What Drives Species Distributions?","URL":"https://www.cambridge.org/core/books/habitat-suitability-and-distribution-models/what-drives-species-distributions/D1D3729EA1996664FC580DC205D09023","editor":[{"family":"Guisan","given":"Antoine"},{"family":"Zimmermann","given":"Niklaus E."},{"family":"Thuiller","given":"Wilfried"}],"accessed":{"date-parts":[["2023",8,11]]},"issued":{"date-parts":[["2017"]]}}}],"schema":"https://github.com/citation-style-language/schema/raw/master/csl-citation.json"} </w:instrText>
      </w:r>
      <w:r w:rsidR="00754F9A">
        <w:rPr>
          <w:rFonts w:asciiTheme="majorHAnsi" w:hAnsiTheme="majorHAnsi" w:cstheme="majorHAnsi"/>
          <w:kern w:val="0"/>
          <w:lang w:val="en-US"/>
        </w:rPr>
        <w:fldChar w:fldCharType="separate"/>
      </w:r>
      <w:r w:rsidR="00754F9A">
        <w:rPr>
          <w:rFonts w:asciiTheme="majorHAnsi" w:hAnsiTheme="majorHAnsi" w:cstheme="majorHAnsi"/>
          <w:noProof/>
          <w:kern w:val="0"/>
          <w:lang w:val="en-US"/>
        </w:rPr>
        <w:t>(Guisan et al., 2017)</w:t>
      </w:r>
      <w:r w:rsidR="00754F9A">
        <w:rPr>
          <w:rFonts w:asciiTheme="majorHAnsi" w:hAnsiTheme="majorHAnsi" w:cstheme="majorHAnsi"/>
          <w:kern w:val="0"/>
          <w:lang w:val="en-US"/>
        </w:rPr>
        <w:fldChar w:fldCharType="end"/>
      </w:r>
      <w:commentRangeEnd w:id="20"/>
      <w:r w:rsidR="00CA4FBD">
        <w:rPr>
          <w:rStyle w:val="CommentReference"/>
        </w:rPr>
        <w:commentReference w:id="20"/>
      </w:r>
      <w:r w:rsidR="00CD1FD6">
        <w:rPr>
          <w:rFonts w:asciiTheme="majorHAnsi" w:hAnsiTheme="majorHAnsi" w:cstheme="majorHAnsi"/>
          <w:kern w:val="0"/>
          <w:lang w:val="en-US"/>
        </w:rPr>
        <w:t>.</w:t>
      </w:r>
      <w:r w:rsidR="00315860">
        <w:rPr>
          <w:rFonts w:asciiTheme="majorHAnsi" w:hAnsiTheme="majorHAnsi" w:cstheme="majorHAnsi"/>
          <w:kern w:val="0"/>
          <w:lang w:val="en-US"/>
        </w:rPr>
        <w:t xml:space="preserve"> </w:t>
      </w:r>
      <w:r w:rsidR="007E4EB9">
        <w:rPr>
          <w:rFonts w:asciiTheme="majorHAnsi" w:hAnsiTheme="majorHAnsi" w:cstheme="majorHAnsi"/>
          <w:kern w:val="0"/>
          <w:lang w:val="en-US"/>
        </w:rPr>
        <w:t>S</w:t>
      </w:r>
      <w:r w:rsidR="001743D1">
        <w:rPr>
          <w:rFonts w:asciiTheme="majorHAnsi" w:hAnsiTheme="majorHAnsi" w:cstheme="majorHAnsi"/>
          <w:kern w:val="0"/>
          <w:lang w:val="en-US"/>
        </w:rPr>
        <w:t>patial s</w:t>
      </w:r>
      <w:r w:rsidR="007E4EB9">
        <w:rPr>
          <w:rFonts w:asciiTheme="majorHAnsi" w:hAnsiTheme="majorHAnsi" w:cstheme="majorHAnsi"/>
          <w:kern w:val="0"/>
          <w:lang w:val="en-US"/>
        </w:rPr>
        <w:t xml:space="preserve">cale-dependance of these processes have long been </w:t>
      </w:r>
      <w:r w:rsidR="00150B6F">
        <w:rPr>
          <w:rFonts w:asciiTheme="majorHAnsi" w:hAnsiTheme="majorHAnsi" w:cstheme="majorHAnsi"/>
          <w:kern w:val="0"/>
          <w:lang w:val="en-US"/>
        </w:rPr>
        <w:t xml:space="preserve">established </w:t>
      </w:r>
      <w:r w:rsidR="007E4EB9">
        <w:rPr>
          <w:rFonts w:asciiTheme="majorHAnsi" w:hAnsiTheme="majorHAnsi" w:cstheme="majorHAnsi"/>
          <w:kern w:val="0"/>
          <w:lang w:val="en-US"/>
        </w:rPr>
        <w:t>in ecology</w:t>
      </w:r>
      <w:r w:rsidR="00533EB7">
        <w:rPr>
          <w:rFonts w:asciiTheme="majorHAnsi" w:hAnsiTheme="majorHAnsi" w:cstheme="majorHAnsi"/>
          <w:kern w:val="0"/>
          <w:lang w:val="en-US"/>
        </w:rPr>
        <w:t xml:space="preserve"> </w:t>
      </w:r>
      <w:r w:rsidR="00533EB7">
        <w:rPr>
          <w:rFonts w:asciiTheme="majorHAnsi" w:hAnsiTheme="majorHAnsi" w:cstheme="majorHAnsi"/>
          <w:kern w:val="0"/>
          <w:lang w:val="en-US"/>
        </w:rPr>
        <w:fldChar w:fldCharType="begin"/>
      </w:r>
      <w:r w:rsidR="00533EB7">
        <w:rPr>
          <w:rFonts w:asciiTheme="majorHAnsi" w:hAnsiTheme="majorHAnsi" w:cstheme="majorHAnsi"/>
          <w:kern w:val="0"/>
          <w:lang w:val="en-US"/>
        </w:rPr>
        <w:instrText xml:space="preserve"> ADDIN ZOTERO_ITEM CSL_CITATION {"citationID":"zbFTMUO5","properties":{"formattedCitation":"(Rietkerk et al., 2002; Viana &amp; Chase, 2019)","plainCitation":"(Rietkerk et al., 2002; Viana &amp; Chase, 2019)","noteIndex":0},"citationItems":[{"id":7590,"uris":["http://zotero.org/groups/2585270/items/ZTL5NM9Z"],"itemData":{"id":7590,"type":"article-journal","container-title":"Ecological Modelling","DOI":"10.1016/S0304-3800(01)00510-5","ISSN":"0304-3800","issue":"1","journalAbbreviation":"Ecological Modelling","page":"1-4","source":"ScienceDirect","title":"The ecology of scale","volume":"149","author":[{"family":"Rietkerk","given":"Max"},{"family":"Koppel","given":"Johan","non-dropping-particle":"van de"},{"family":"Kumar","given":"Lalit"},{"family":"Langevelde","given":"Herbert H. T."},{"literal":"Prins"}],"issued":{"date-parts":[["2002",3,15]]}}},{"id":7587,"uris":["http://zotero.org/groups/2585270/items/LVQRL7KQ"],"itemData":{"id":7587,"type":"article-journal","abstract":"The abundance and distribution of species across the landscape depend on the interaction between local, spatial, and stochastic processes. However, empirical syntheses relating these processes to spatiotemporal patterns of structure in metacommunities remain elusive. One important reason for this lack of synthesis is that the relative importance of the core assembly processes (dispersal, selection, and drift) critically depends on the spatial grain and extent over which communities are studied. To illustrate this, we simulated different aspects of community assembly on heterogeneous landscapes, including the strength of response to environmental heterogeneity (inherent to niche theory) vs. dispersal and stochastic drift (inherent to neutral theory). We show that increasing spatial extent leads to increasing importance of niche selection, whereas increasing spatial grain leads to decreasing importance of niche selection. The strength of these scaling effects depended on environment configuration, dispersal capacity, and niche breadth. By mapping the variation observed from the scaling effects in simulations, we could recreate the entire range of variation observed within and among empirical studies. This means that variation in the relative importance of assembly processes among empirical studies is largely scale dependent and cannot be directly compared. The scaling coefficient of the relative contribution of assembly processes, however, can be interpreted as a scale-integrative estimate to compare assembly processes across different regions and ecosystems. This emphasizes the necessity to consider spatial scaling as an explicit component of studies intended to infer the importance of community assembly processes.","container-title":"Ecology","DOI":"10.1002/ecy.2576","ISSN":"1939-9170","issue":"2","language":"en","license":"© 2018 by the Ecological Society of America","note":"_eprint: https://onlinelibrary.wiley.com/doi/pdf/10.1002/ecy.2576","page":"e02576","source":"Wiley Online Library","title":"Spatial scale modulates the inference of metacommunity assembly processes","volume":"100","author":[{"family":"Viana","given":"Duarte S."},{"family":"Chase","given":"Jonathan M."}],"issued":{"date-parts":[["2019"]]}}}],"schema":"https://github.com/citation-style-language/schema/raw/master/csl-citation.json"} </w:instrText>
      </w:r>
      <w:r w:rsidR="00533EB7">
        <w:rPr>
          <w:rFonts w:asciiTheme="majorHAnsi" w:hAnsiTheme="majorHAnsi" w:cstheme="majorHAnsi"/>
          <w:kern w:val="0"/>
          <w:lang w:val="en-US"/>
        </w:rPr>
        <w:fldChar w:fldCharType="separate"/>
      </w:r>
      <w:r w:rsidR="00533EB7">
        <w:rPr>
          <w:rFonts w:asciiTheme="majorHAnsi" w:hAnsiTheme="majorHAnsi" w:cstheme="majorHAnsi"/>
          <w:noProof/>
          <w:kern w:val="0"/>
          <w:lang w:val="en-US"/>
        </w:rPr>
        <w:t>(Rietkerk et al., 2002; Viana &amp; Chase, 2019)</w:t>
      </w:r>
      <w:r w:rsidR="00533EB7">
        <w:rPr>
          <w:rFonts w:asciiTheme="majorHAnsi" w:hAnsiTheme="majorHAnsi" w:cstheme="majorHAnsi"/>
          <w:kern w:val="0"/>
          <w:lang w:val="en-US"/>
        </w:rPr>
        <w:fldChar w:fldCharType="end"/>
      </w:r>
      <w:r w:rsidR="007E4EB9">
        <w:rPr>
          <w:rFonts w:asciiTheme="majorHAnsi" w:hAnsiTheme="majorHAnsi" w:cstheme="majorHAnsi"/>
          <w:kern w:val="0"/>
          <w:lang w:val="en-US"/>
        </w:rPr>
        <w:t xml:space="preserve">. </w:t>
      </w:r>
      <w:r w:rsidR="00150B6F">
        <w:rPr>
          <w:rFonts w:asciiTheme="majorHAnsi" w:hAnsiTheme="majorHAnsi" w:cstheme="majorHAnsi"/>
          <w:kern w:val="0"/>
          <w:lang w:val="en-US"/>
        </w:rPr>
        <w:t>In this regard</w:t>
      </w:r>
      <w:r w:rsidR="004A5A90">
        <w:rPr>
          <w:rFonts w:asciiTheme="majorHAnsi" w:hAnsiTheme="majorHAnsi" w:cstheme="majorHAnsi"/>
          <w:kern w:val="0"/>
          <w:lang w:val="en-US"/>
        </w:rPr>
        <w:t>, s</w:t>
      </w:r>
      <w:r w:rsidR="00C400D2">
        <w:rPr>
          <w:rFonts w:asciiTheme="majorHAnsi" w:hAnsiTheme="majorHAnsi" w:cstheme="majorHAnsi"/>
          <w:kern w:val="0"/>
          <w:lang w:val="en-US"/>
        </w:rPr>
        <w:t xml:space="preserve">ingle-scale studies </w:t>
      </w:r>
      <w:r w:rsidR="00150B6F">
        <w:rPr>
          <w:rFonts w:asciiTheme="majorHAnsi" w:hAnsiTheme="majorHAnsi" w:cstheme="majorHAnsi"/>
          <w:kern w:val="0"/>
          <w:lang w:val="en-US"/>
        </w:rPr>
        <w:t xml:space="preserve">tend to overlook </w:t>
      </w:r>
      <w:r w:rsidR="00C400D2">
        <w:rPr>
          <w:rFonts w:asciiTheme="majorHAnsi" w:hAnsiTheme="majorHAnsi" w:cstheme="majorHAnsi"/>
          <w:kern w:val="0"/>
          <w:lang w:val="en-US"/>
        </w:rPr>
        <w:t>the full extent of ecological processes shaping species distribution and interactions</w:t>
      </w:r>
      <w:r w:rsidR="00150B6F">
        <w:rPr>
          <w:rFonts w:asciiTheme="majorHAnsi" w:hAnsiTheme="majorHAnsi" w:cstheme="majorHAnsi"/>
          <w:kern w:val="0"/>
          <w:lang w:val="en-US"/>
        </w:rPr>
        <w:t>,</w:t>
      </w:r>
      <w:r w:rsidR="007B6BBA">
        <w:rPr>
          <w:rFonts w:asciiTheme="majorHAnsi" w:hAnsiTheme="majorHAnsi" w:cstheme="majorHAnsi"/>
          <w:kern w:val="0"/>
          <w:lang w:val="en-US"/>
        </w:rPr>
        <w:t xml:space="preserve"> </w:t>
      </w:r>
      <w:r w:rsidR="009E280D">
        <w:rPr>
          <w:rFonts w:asciiTheme="majorHAnsi" w:hAnsiTheme="majorHAnsi" w:cstheme="majorHAnsi"/>
          <w:kern w:val="0"/>
          <w:lang w:val="en-US"/>
        </w:rPr>
        <w:t>hence</w:t>
      </w:r>
      <w:r w:rsidR="007B6BBA">
        <w:rPr>
          <w:rFonts w:asciiTheme="majorHAnsi" w:hAnsiTheme="majorHAnsi" w:cstheme="majorHAnsi"/>
          <w:kern w:val="0"/>
          <w:lang w:val="en-US"/>
        </w:rPr>
        <w:t xml:space="preserve"> drawing biased conclusions </w:t>
      </w:r>
      <w:r w:rsidR="00C400D2">
        <w:rPr>
          <w:rFonts w:asciiTheme="majorHAnsi" w:hAnsiTheme="majorHAnsi" w:cstheme="majorHAnsi"/>
          <w:kern w:val="0"/>
          <w:lang w:val="en-US"/>
        </w:rPr>
        <w:fldChar w:fldCharType="begin"/>
      </w:r>
      <w:r w:rsidR="007B6BBA">
        <w:rPr>
          <w:rFonts w:asciiTheme="majorHAnsi" w:hAnsiTheme="majorHAnsi" w:cstheme="majorHAnsi"/>
          <w:kern w:val="0"/>
          <w:lang w:val="en-US"/>
        </w:rPr>
        <w:instrText xml:space="preserve"> ADDIN ZOTERO_ITEM CSL_CITATION {"citationID":"vzsX5p4j","properties":{"formattedCitation":"(Levin, 1992; Peterson &amp; Parker, 1998)","plainCitation":"(Levin, 1992; Peterson &amp; Parker, 1998)","noteIndex":0},"citationItems":[{"id":1608,"uris":["http://zotero.org/groups/2585270/items/ES4PP298"],"itemData":{"id":1608,"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10.2307/1941447","ISSN":"1939-9170","issue":"6","language":"en","note":"_eprint: https://onlinelibrary.wiley.com/doi/pdf/10.2307/1941447","page":"1943-1967","source":"Wiley Online Library","title":"The Problem of Pattern and Scale in Ecology: The Robert H. MacArthur Award Lecture","title-short":"The Problem of Pattern and Scale in Ecology","volume":"73","author":[{"family":"Levin","given":"Simon A."}],"issued":{"date-parts":[["1992"]]}}},{"id":7603,"uris":["http://zotero.org/groups/2585270/items/89CUWM4H"],"itemData":{"id":7603,"type":"book","abstract":"Ferret ReleasesNet Population Growth RateFerret DispersalSpatial DefinitionFerret Reintroduction in South DakotaThe Spatial Optimization ModelThe Black-Footed Ferret: A Case StudyDiscussionThe Modeling ApproachSustainability of Species RichnessThe Logistic DistributionTransformationsDeclining Monotonicity of Natural LogarithmResultsAllocation Over Time and SpaceResultsContinuous Choice VariablesResultsThe ProblemAn ExampleThe ModelA Cellular Model of Wildlife Population Growth and DispersalMethodsDynamic MovementRow-Total Variance ReductionAn ExamplePost-Optimization CalculationsSimulation Versus OptimizationAn Adaptive Management ContextSynthesisA New Definition for a Regulated ForestSingle-Species EmphasisAccounting for MortalitySensitivity to Planning Horizon LengthSensitivity to Minimum Harvest AgeModel ReductionLinear Approximation of Objective FunctionsA Coastal Douglas-fir Case StudyObjective FunctionsWildlife Habitat Fragmentation EffectsEdge Effects A Cellular Model of Wildlife Habitat Spatial RelationshipsStatic Spatial RelationshipsA Final Introductory NoteSolvability of Nonlinear ProgramsSolvability of (0-1) Integer ProgramsMethods\nOrganizationViewpointIntroductionThe ProblemPragmatic Approaches to Handling Risk and UncertaintyDiscussionResultsThe ProblemAn ExampleRectanglesCirclesOptimizationChance MaximizationSpatial AutocorrelationConnectivityTheoryA Geometric Wildlife Model with Spatial Autocorrelation and Habitat ConnectivityDiscussionResultsThe ProblemAn ExampleA Cellular Timber Model with Spatial AutocorrelationApproximation of the CDFTotal Probability Chance-Maximizing ProgrammingJoint Probability Chance-Maximizing ProgrammingMAXMIN Chance-Maximizing ProgrammingChance-Maximizing ProgramsTotal Probability Chance ConstraintJoint Probability Chance ConstraintIndividual Chance ConstraintsChance-Constrained ProgrammingSpatial AutocorrelationDiscussionResultsThe ProblemAn ExampleA Spatial Recreation Allocation ModelThe Case of More Than One Proposed SiteThe Travel Cost ModelSpatial Supply-Demand Equilibrium: A Recreation ExampleDiscussionResultsAn ExampleSpatial Effects A Geometric Model of Wildlife Habitat Spatial RelationshipsDiscussionResultsThe ProblemAn ExampleWildlife Habitat Size ThresholdsResultsA Steady-State ExampleDetermining the Optimal Steady StateSpecies Richness Objective FunctionsDiversity and SustainabilityDiscussionResultsTwo ExamplesThe Spatial Optimization ApproachA Nested-Schedule Model of StormflowDiscussionResultsThe ProblemAn ExampleThe ModelA Cellular Model of Pest ManagementModel ResultsFerret Carrying Capacity","note":"journalAbbreviation: Journal of Environmental Quality - J ENVIRON QUAL\ncontainer-title: Journal of Environmental Quality - J ENVIRON QUAL\nDOI: 10.2307/1522131","source":"ResearchGate","title":"Ecological Scale: Theory and Applications","title-short":"Ecological Scale","volume":"28","author":[{"family":"Peterson","given":"D."},{"family":"Parker","given":"V."}],"issued":{"date-parts":[["1998",1,1]]}}}],"schema":"https://github.com/citation-style-language/schema/raw/master/csl-citation.json"} </w:instrText>
      </w:r>
      <w:r w:rsidR="00C400D2">
        <w:rPr>
          <w:rFonts w:asciiTheme="majorHAnsi" w:hAnsiTheme="majorHAnsi" w:cstheme="majorHAnsi"/>
          <w:kern w:val="0"/>
          <w:lang w:val="en-US"/>
        </w:rPr>
        <w:fldChar w:fldCharType="separate"/>
      </w:r>
      <w:r w:rsidR="007B6BBA">
        <w:rPr>
          <w:rFonts w:asciiTheme="majorHAnsi" w:hAnsiTheme="majorHAnsi" w:cstheme="majorHAnsi"/>
          <w:noProof/>
          <w:kern w:val="0"/>
          <w:lang w:val="en-US"/>
        </w:rPr>
        <w:t>(Levin, 1992; Peterson &amp; Parker, 1998)</w:t>
      </w:r>
      <w:r w:rsidR="00C400D2">
        <w:rPr>
          <w:rFonts w:asciiTheme="majorHAnsi" w:hAnsiTheme="majorHAnsi" w:cstheme="majorHAnsi"/>
          <w:kern w:val="0"/>
          <w:lang w:val="en-US"/>
        </w:rPr>
        <w:fldChar w:fldCharType="end"/>
      </w:r>
      <w:r w:rsidR="00C400D2">
        <w:rPr>
          <w:rFonts w:asciiTheme="majorHAnsi" w:hAnsiTheme="majorHAnsi" w:cstheme="majorHAnsi"/>
          <w:kern w:val="0"/>
          <w:lang w:val="en-US"/>
        </w:rPr>
        <w:t>.</w:t>
      </w:r>
      <w:r w:rsidR="004A5A90">
        <w:rPr>
          <w:rFonts w:asciiTheme="majorHAnsi" w:hAnsiTheme="majorHAnsi" w:cstheme="majorHAnsi"/>
          <w:kern w:val="0"/>
          <w:lang w:val="en-US"/>
        </w:rPr>
        <w:t xml:space="preserve"> This ha</w:t>
      </w:r>
      <w:r w:rsidR="00C03B35">
        <w:rPr>
          <w:rFonts w:asciiTheme="majorHAnsi" w:hAnsiTheme="majorHAnsi" w:cstheme="majorHAnsi"/>
          <w:kern w:val="0"/>
          <w:lang w:val="en-US"/>
        </w:rPr>
        <w:t>s</w:t>
      </w:r>
      <w:r w:rsidR="004A5A90">
        <w:rPr>
          <w:rFonts w:asciiTheme="majorHAnsi" w:hAnsiTheme="majorHAnsi" w:cstheme="majorHAnsi"/>
          <w:kern w:val="0"/>
          <w:lang w:val="en-US"/>
        </w:rPr>
        <w:t xml:space="preserve"> also been addressed in disease ecology.</w:t>
      </w:r>
      <w:r w:rsidR="00C400D2">
        <w:rPr>
          <w:rFonts w:asciiTheme="majorHAnsi" w:hAnsiTheme="majorHAnsi" w:cstheme="majorHAnsi"/>
          <w:kern w:val="0"/>
          <w:lang w:val="en-US"/>
        </w:rPr>
        <w:t xml:space="preserve"> </w:t>
      </w:r>
      <w:r w:rsidR="00150B6F">
        <w:rPr>
          <w:rFonts w:asciiTheme="majorHAnsi" w:hAnsiTheme="majorHAnsi" w:cstheme="majorHAnsi"/>
          <w:kern w:val="0"/>
          <w:lang w:val="en-US"/>
        </w:rPr>
        <w:t xml:space="preserve">For example, </w:t>
      </w:r>
      <w:r w:rsidR="005A2736">
        <w:rPr>
          <w:rFonts w:asciiTheme="majorHAnsi" w:hAnsiTheme="majorHAnsi" w:cstheme="majorHAnsi"/>
          <w:kern w:val="0"/>
          <w:lang w:val="en-US"/>
        </w:rPr>
        <w:fldChar w:fldCharType="begin"/>
      </w:r>
      <w:r w:rsidR="005A2736">
        <w:rPr>
          <w:rFonts w:asciiTheme="majorHAnsi" w:hAnsiTheme="majorHAnsi" w:cstheme="majorHAnsi"/>
          <w:kern w:val="0"/>
          <w:lang w:val="en-US"/>
        </w:rPr>
        <w:instrText xml:space="preserve"> ADDIN ZOTERO_ITEM CSL_CITATION {"citationID":"rVgA2BNw","properties":{"formattedCitation":"(Cohen et al., 2016)","plainCitation":"(Cohen et al., 2016)","noteIndex":0},"citationItems":[{"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5A2736">
        <w:rPr>
          <w:rFonts w:ascii="Cambria Math" w:hAnsi="Cambria Math" w:cs="Cambria Math"/>
          <w:kern w:val="0"/>
          <w:lang w:val="en-US"/>
        </w:rPr>
        <w:instrText>∼</w:instrText>
      </w:r>
      <w:r w:rsidR="005A2736">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5A2736">
        <w:rPr>
          <w:rFonts w:asciiTheme="majorHAnsi" w:hAnsiTheme="majorHAnsi" w:cstheme="majorHAnsi"/>
          <w:kern w:val="0"/>
          <w:lang w:val="en-US"/>
        </w:rPr>
        <w:fldChar w:fldCharType="separate"/>
      </w:r>
      <w:r w:rsidR="005A2736">
        <w:rPr>
          <w:rFonts w:asciiTheme="majorHAnsi" w:hAnsiTheme="majorHAnsi" w:cstheme="majorHAnsi"/>
          <w:noProof/>
          <w:kern w:val="0"/>
          <w:lang w:val="en-US"/>
        </w:rPr>
        <w:t>Cohen et al., (2016)</w:t>
      </w:r>
      <w:r w:rsidR="005A2736">
        <w:rPr>
          <w:rFonts w:asciiTheme="majorHAnsi" w:hAnsiTheme="majorHAnsi" w:cstheme="majorHAnsi"/>
          <w:kern w:val="0"/>
          <w:lang w:val="en-US"/>
        </w:rPr>
        <w:fldChar w:fldCharType="end"/>
      </w:r>
      <w:r w:rsidR="005A2736">
        <w:rPr>
          <w:rFonts w:asciiTheme="majorHAnsi" w:hAnsiTheme="majorHAnsi" w:cstheme="majorHAnsi"/>
          <w:kern w:val="0"/>
          <w:lang w:val="en-US"/>
        </w:rPr>
        <w:t xml:space="preserve"> </w:t>
      </w:r>
      <w:r w:rsidR="00150B6F">
        <w:rPr>
          <w:rFonts w:asciiTheme="majorHAnsi" w:hAnsiTheme="majorHAnsi" w:cstheme="majorHAnsi"/>
          <w:kern w:val="0"/>
          <w:lang w:val="en-US"/>
        </w:rPr>
        <w:t>found that</w:t>
      </w:r>
      <w:r w:rsidR="00150B6F" w:rsidRPr="00FE6B1A">
        <w:rPr>
          <w:rFonts w:asciiTheme="majorHAnsi" w:hAnsiTheme="majorHAnsi" w:cstheme="majorHAnsi"/>
          <w:kern w:val="0"/>
          <w:lang w:val="en-US"/>
        </w:rPr>
        <w:t xml:space="preserve"> the </w:t>
      </w:r>
      <w:r w:rsidR="00150B6F">
        <w:rPr>
          <w:rFonts w:asciiTheme="majorHAnsi" w:hAnsiTheme="majorHAnsi" w:cstheme="majorHAnsi"/>
          <w:kern w:val="0"/>
          <w:lang w:val="en-US"/>
        </w:rPr>
        <w:t xml:space="preserve">relative importance of </w:t>
      </w:r>
      <w:r w:rsidR="00150B6F" w:rsidRPr="00FE6B1A">
        <w:rPr>
          <w:rFonts w:asciiTheme="majorHAnsi" w:hAnsiTheme="majorHAnsi" w:cstheme="majorHAnsi"/>
          <w:kern w:val="0"/>
          <w:lang w:val="en-US"/>
        </w:rPr>
        <w:t xml:space="preserve">processes driving </w:t>
      </w:r>
      <w:r w:rsidR="00150B6F">
        <w:rPr>
          <w:rFonts w:asciiTheme="majorHAnsi" w:hAnsiTheme="majorHAnsi" w:cstheme="majorHAnsi"/>
          <w:kern w:val="0"/>
          <w:lang w:val="en-US"/>
        </w:rPr>
        <w:t xml:space="preserve">the distribution of </w:t>
      </w:r>
      <w:r w:rsidR="00150B6F" w:rsidRPr="00F307D0">
        <w:rPr>
          <w:rFonts w:asciiTheme="majorHAnsi" w:hAnsiTheme="majorHAnsi" w:cstheme="majorHAnsi"/>
          <w:kern w:val="0"/>
          <w:lang w:val="en-US"/>
        </w:rPr>
        <w:t>disease emergence</w:t>
      </w:r>
      <w:r w:rsidR="00150B6F">
        <w:rPr>
          <w:rFonts w:asciiTheme="majorHAnsi" w:hAnsiTheme="majorHAnsi" w:cstheme="majorHAnsi"/>
          <w:kern w:val="0"/>
          <w:lang w:val="en-US"/>
        </w:rPr>
        <w:t xml:space="preserve"> </w:t>
      </w:r>
      <w:r w:rsidR="00150B6F" w:rsidRPr="00FE6B1A">
        <w:rPr>
          <w:rFonts w:asciiTheme="majorHAnsi" w:hAnsiTheme="majorHAnsi" w:cstheme="majorHAnsi"/>
          <w:kern w:val="0"/>
          <w:lang w:val="en-US"/>
        </w:rPr>
        <w:t xml:space="preserve"> (host richness, abiotic factors, and human population density) varied with the </w:t>
      </w:r>
      <w:commentRangeStart w:id="21"/>
      <w:r w:rsidR="00150B6F" w:rsidRPr="00FE6B1A">
        <w:rPr>
          <w:rFonts w:asciiTheme="majorHAnsi" w:hAnsiTheme="majorHAnsi" w:cstheme="majorHAnsi"/>
          <w:kern w:val="0"/>
          <w:lang w:val="en-US"/>
        </w:rPr>
        <w:t>scale magnitude</w:t>
      </w:r>
      <w:commentRangeEnd w:id="21"/>
      <w:r w:rsidR="00CA4FBD">
        <w:rPr>
          <w:rStyle w:val="CommentReference"/>
        </w:rPr>
        <w:commentReference w:id="21"/>
      </w:r>
      <w:r w:rsidR="00150B6F">
        <w:rPr>
          <w:rFonts w:asciiTheme="majorHAnsi" w:hAnsiTheme="majorHAnsi" w:cstheme="majorHAnsi"/>
          <w:kern w:val="0"/>
          <w:lang w:val="en-US"/>
        </w:rPr>
        <w:t xml:space="preserve">. </w:t>
      </w:r>
      <w:r w:rsidR="0000784C">
        <w:rPr>
          <w:rFonts w:asciiTheme="majorHAnsi" w:hAnsiTheme="majorHAnsi" w:cstheme="majorHAnsi"/>
          <w:kern w:val="0"/>
          <w:lang w:val="en-US"/>
        </w:rPr>
        <w:t>S</w:t>
      </w:r>
      <w:r w:rsidR="00D93C3B" w:rsidRPr="00F16859">
        <w:rPr>
          <w:rFonts w:asciiTheme="majorHAnsi" w:hAnsiTheme="majorHAnsi" w:cstheme="majorHAnsi"/>
          <w:kern w:val="0"/>
          <w:lang w:val="en-US"/>
        </w:rPr>
        <w:t>ca</w:t>
      </w:r>
      <w:r w:rsidR="00502C9F" w:rsidRPr="00F16859">
        <w:rPr>
          <w:rFonts w:asciiTheme="majorHAnsi" w:hAnsiTheme="majorHAnsi" w:cstheme="majorHAnsi"/>
          <w:kern w:val="0"/>
          <w:lang w:val="en-US"/>
        </w:rPr>
        <w:t>ling-level on which empirical data</w:t>
      </w:r>
      <w:r w:rsidR="00931FF9" w:rsidRPr="00F16859">
        <w:rPr>
          <w:rFonts w:asciiTheme="majorHAnsi" w:hAnsiTheme="majorHAnsi" w:cstheme="majorHAnsi"/>
          <w:kern w:val="0"/>
          <w:lang w:val="en-US"/>
        </w:rPr>
        <w:t xml:space="preserve"> </w:t>
      </w:r>
      <w:r w:rsidR="005A1103">
        <w:rPr>
          <w:rFonts w:asciiTheme="majorHAnsi" w:hAnsiTheme="majorHAnsi" w:cstheme="majorHAnsi"/>
          <w:kern w:val="0"/>
          <w:lang w:val="en-US"/>
        </w:rPr>
        <w:t xml:space="preserve">is scoped </w:t>
      </w:r>
      <w:r w:rsidR="00931FF9" w:rsidRPr="00F16859">
        <w:rPr>
          <w:rFonts w:asciiTheme="majorHAnsi" w:hAnsiTheme="majorHAnsi" w:cstheme="majorHAnsi"/>
          <w:kern w:val="0"/>
          <w:lang w:val="en-US"/>
        </w:rPr>
        <w:t>for</w:t>
      </w:r>
      <w:r w:rsidR="00502C9F" w:rsidRPr="00F16859">
        <w:rPr>
          <w:rFonts w:asciiTheme="majorHAnsi" w:hAnsiTheme="majorHAnsi" w:cstheme="majorHAnsi"/>
          <w:kern w:val="0"/>
          <w:lang w:val="en-US"/>
        </w:rPr>
        <w:t xml:space="preserve"> </w:t>
      </w:r>
      <w:r w:rsidR="009E280D">
        <w:rPr>
          <w:rFonts w:asciiTheme="majorHAnsi" w:hAnsiTheme="majorHAnsi" w:cstheme="majorHAnsi"/>
          <w:kern w:val="0"/>
          <w:lang w:val="en-US"/>
        </w:rPr>
        <w:t xml:space="preserve">estimating </w:t>
      </w:r>
      <w:r w:rsidR="00931FF9" w:rsidRPr="00F16859">
        <w:rPr>
          <w:rFonts w:asciiTheme="majorHAnsi" w:hAnsiTheme="majorHAnsi" w:cstheme="majorHAnsi"/>
          <w:kern w:val="0"/>
          <w:lang w:val="en-US"/>
        </w:rPr>
        <w:t>infection parameter</w:t>
      </w:r>
      <w:r w:rsidR="007510CE">
        <w:rPr>
          <w:rFonts w:asciiTheme="majorHAnsi" w:hAnsiTheme="majorHAnsi" w:cstheme="majorHAnsi"/>
          <w:kern w:val="0"/>
          <w:lang w:val="en-US"/>
        </w:rPr>
        <w:t>s</w:t>
      </w:r>
      <w:r w:rsidR="00502C9F" w:rsidRPr="00F16859">
        <w:rPr>
          <w:rFonts w:asciiTheme="majorHAnsi" w:hAnsiTheme="majorHAnsi" w:cstheme="majorHAnsi"/>
          <w:kern w:val="0"/>
          <w:lang w:val="en-US"/>
        </w:rPr>
        <w:t xml:space="preserve"> </w:t>
      </w:r>
      <w:r w:rsidR="00931FF9" w:rsidRPr="00F16859">
        <w:rPr>
          <w:rFonts w:asciiTheme="majorHAnsi" w:hAnsiTheme="majorHAnsi" w:cstheme="majorHAnsi"/>
          <w:kern w:val="0"/>
          <w:lang w:val="en-US"/>
        </w:rPr>
        <w:t xml:space="preserve">can </w:t>
      </w:r>
      <w:r w:rsidR="001E38C0" w:rsidRPr="00F16859">
        <w:rPr>
          <w:rFonts w:asciiTheme="majorHAnsi" w:hAnsiTheme="majorHAnsi" w:cstheme="majorHAnsi"/>
          <w:kern w:val="0"/>
          <w:lang w:val="en-US"/>
        </w:rPr>
        <w:t xml:space="preserve">mislead conclusions </w:t>
      </w:r>
      <w:r w:rsidR="00931FF9" w:rsidRPr="00F16859">
        <w:rPr>
          <w:rFonts w:asciiTheme="majorHAnsi" w:hAnsiTheme="majorHAnsi" w:cstheme="majorHAnsi"/>
          <w:kern w:val="0"/>
          <w:lang w:val="en-US"/>
        </w:rPr>
        <w:t xml:space="preserve">if cross-scale </w:t>
      </w:r>
      <w:r w:rsidR="00F16859" w:rsidRPr="00F16859">
        <w:rPr>
          <w:rFonts w:asciiTheme="majorHAnsi" w:hAnsiTheme="majorHAnsi" w:cstheme="majorHAnsi"/>
          <w:kern w:val="0"/>
          <w:lang w:val="en-US"/>
        </w:rPr>
        <w:t>dependencies are unknown</w:t>
      </w:r>
      <w:r w:rsidR="001E38C0" w:rsidRPr="0000784C">
        <w:rPr>
          <w:rFonts w:asciiTheme="majorHAnsi" w:hAnsiTheme="majorHAnsi" w:cstheme="majorHAnsi"/>
          <w:kern w:val="0"/>
          <w:lang w:val="en-US"/>
        </w:rPr>
        <w:t>.</w:t>
      </w:r>
      <w:r w:rsidR="0000784C">
        <w:rPr>
          <w:rFonts w:asciiTheme="majorHAnsi" w:hAnsiTheme="majorHAnsi" w:cstheme="majorHAnsi"/>
          <w:kern w:val="0"/>
          <w:lang w:val="en-US"/>
        </w:rPr>
        <w:t xml:space="preserve"> For instance, in a study on nematodes infecting alfalfa (</w:t>
      </w:r>
      <w:r w:rsidR="0000784C" w:rsidRPr="0000784C">
        <w:rPr>
          <w:rFonts w:asciiTheme="majorHAnsi" w:hAnsiTheme="majorHAnsi" w:cstheme="majorHAnsi"/>
          <w:i/>
          <w:iCs/>
          <w:kern w:val="0"/>
          <w:lang w:val="en-US"/>
        </w:rPr>
        <w:t>Medicago sativa</w:t>
      </w:r>
      <w:r w:rsidR="0000784C">
        <w:rPr>
          <w:rFonts w:asciiTheme="majorHAnsi" w:hAnsiTheme="majorHAnsi" w:cstheme="majorHAnsi"/>
          <w:kern w:val="0"/>
          <w:lang w:val="en-US"/>
        </w:rPr>
        <w:t xml:space="preserve">) at three scale levels (river basin, field and microhabitat), the abundance of parasites </w:t>
      </w:r>
      <w:r w:rsidR="0000784C" w:rsidRPr="005A1103">
        <w:rPr>
          <w:rFonts w:asciiTheme="majorHAnsi" w:hAnsiTheme="majorHAnsi" w:cstheme="majorHAnsi"/>
          <w:kern w:val="0"/>
          <w:highlight w:val="yellow"/>
          <w:lang w:val="en-US"/>
        </w:rPr>
        <w:t>at one scale</w:t>
      </w:r>
      <w:r w:rsidR="0000784C">
        <w:rPr>
          <w:rFonts w:asciiTheme="majorHAnsi" w:hAnsiTheme="majorHAnsi" w:cstheme="majorHAnsi"/>
          <w:kern w:val="0"/>
          <w:lang w:val="en-US"/>
        </w:rPr>
        <w:t xml:space="preserve"> did not </w:t>
      </w:r>
      <w:r w:rsidR="00523755">
        <w:rPr>
          <w:rFonts w:asciiTheme="majorHAnsi" w:hAnsiTheme="majorHAnsi" w:cstheme="majorHAnsi"/>
          <w:kern w:val="0"/>
          <w:lang w:val="en-US"/>
        </w:rPr>
        <w:t>explain the abundance</w:t>
      </w:r>
      <w:r w:rsidR="007510CE">
        <w:rPr>
          <w:rFonts w:asciiTheme="majorHAnsi" w:hAnsiTheme="majorHAnsi" w:cstheme="majorHAnsi"/>
          <w:kern w:val="0"/>
          <w:lang w:val="en-US"/>
        </w:rPr>
        <w:t xml:space="preserve"> at</w:t>
      </w:r>
      <w:r w:rsidR="00523755">
        <w:rPr>
          <w:rFonts w:asciiTheme="majorHAnsi" w:hAnsiTheme="majorHAnsi" w:cstheme="majorHAnsi"/>
          <w:kern w:val="0"/>
          <w:lang w:val="en-US"/>
        </w:rPr>
        <w:t xml:space="preserve"> another scale revealing the importance of cross-scale processes </w:t>
      </w:r>
      <w:r w:rsidR="00523755">
        <w:rPr>
          <w:rFonts w:asciiTheme="majorHAnsi" w:hAnsiTheme="majorHAnsi" w:cstheme="majorHAnsi"/>
          <w:kern w:val="0"/>
          <w:lang w:val="en-US"/>
        </w:rPr>
        <w:fldChar w:fldCharType="begin"/>
      </w:r>
      <w:r w:rsidR="00523755">
        <w:rPr>
          <w:rFonts w:asciiTheme="majorHAnsi" w:hAnsiTheme="majorHAnsi" w:cstheme="majorHAnsi"/>
          <w:kern w:val="0"/>
          <w:lang w:val="en-US"/>
        </w:rPr>
        <w:instrText xml:space="preserve"> ADDIN ZOTERO_ITEM CSL_CITATION {"citationID":"WtJYGRM6","properties":{"formattedCitation":"(Simmons et al., 2008)","plainCitation":"(Simmons et al., 2008)","noteIndex":0},"citationItems":[{"id":7726,"uris":["http://zotero.org/groups/2585270/items/SJMHGBY2"],"itemData":{"id":7726,"type":"article-journal","abstract":"Stem nematode disease of alfalfa (Medicago sativa) is an economically important issue facing agriculture in the western United States. A better understanding of the ecology of Ditylenchus dipsaci, the nematode that causes stem disease can help to improve survey techniques and management plans for this pathogen. Microhabitats (above- and below-ground), individual fields and regions (river basins) were investigated to determine the importance of scale dependency for D. dipsaci, Aphelenchoides ritzemabosi (an associated plant parasite), and other nematodes inhabiting fields of alfalfa in Colorado, United States. Nematode groups were assayed from microhabitats including aboveground plant, surface litter and soil substrates. At the regional scale of river basins, nematode communities were similar, and D. dispsaci and A. ritzemabosi were prominent members of a diverse community dominated by Panagrolaimus sp., a free-living nematode found mostly in the litter microhabitat in all three fields. At the field scale, a moisture gradient occurred in three of the four sites where the water content of the bulk soil increased with distance from the irrigation source. Certain nematode groups responded positively to this moisture gradient. This may indicate that nematodes are being relocated across the field in irrigation water or that conditions in the tail end of the field are more favorable for reproduction. At the scale of microhabitats, A. ritzemabosi functioned as a generalist by occupying more microhabitats than D. dipsaci, which functioned as a specialist in alfalfa crowns and crown soils. Bulk litter also supported both D. dipsaci and A. ritzemabosi, indicating that this microhabitat could serve as a refuge. Examining nematode distribution and abundance at various spatial scales verified that nematode ecology is scale-dependant, and this may have important implications for monitoring and management in agricultural systems.","container-title":"Applied Soil Ecology","DOI":"10.1016/j.apsoil.2007.10.011","ISSN":"0929-1393","issue":"3","journalAbbreviation":"Applied Soil Ecology","page":"211-222","source":"ScienceDirect","title":"Distribution and abundance of alfalfa-field nematodes at various spatial scales","volume":"38","author":[{"family":"Simmons","given":"B. L."},{"family":"Niles","given":"R. K."},{"family":"Wall","given":"D. H."}],"issued":{"date-parts":[["2008",3,1]]}}}],"schema":"https://github.com/citation-style-language/schema/raw/master/csl-citation.json"} </w:instrText>
      </w:r>
      <w:r w:rsidR="00523755">
        <w:rPr>
          <w:rFonts w:asciiTheme="majorHAnsi" w:hAnsiTheme="majorHAnsi" w:cstheme="majorHAnsi"/>
          <w:kern w:val="0"/>
          <w:lang w:val="en-US"/>
        </w:rPr>
        <w:fldChar w:fldCharType="separate"/>
      </w:r>
      <w:r w:rsidR="00523755">
        <w:rPr>
          <w:rFonts w:asciiTheme="majorHAnsi" w:hAnsiTheme="majorHAnsi" w:cstheme="majorHAnsi"/>
          <w:noProof/>
          <w:kern w:val="0"/>
          <w:lang w:val="en-US"/>
        </w:rPr>
        <w:t>(Simmons et al., 2008)</w:t>
      </w:r>
      <w:r w:rsidR="00523755">
        <w:rPr>
          <w:rFonts w:asciiTheme="majorHAnsi" w:hAnsiTheme="majorHAnsi" w:cstheme="majorHAnsi"/>
          <w:kern w:val="0"/>
          <w:lang w:val="en-US"/>
        </w:rPr>
        <w:fldChar w:fldCharType="end"/>
      </w:r>
      <w:r w:rsidR="00523755">
        <w:rPr>
          <w:rFonts w:asciiTheme="majorHAnsi" w:hAnsiTheme="majorHAnsi" w:cstheme="majorHAnsi"/>
          <w:kern w:val="0"/>
          <w:lang w:val="en-US"/>
        </w:rPr>
        <w:t xml:space="preserve">. </w:t>
      </w:r>
      <w:r w:rsidR="005026FA">
        <w:rPr>
          <w:rFonts w:asciiTheme="majorHAnsi" w:hAnsiTheme="majorHAnsi" w:cstheme="majorHAnsi"/>
          <w:kern w:val="0"/>
          <w:lang w:val="en-US"/>
        </w:rPr>
        <w:t>One of t</w:t>
      </w:r>
      <w:r w:rsidR="0075667C">
        <w:rPr>
          <w:rFonts w:asciiTheme="majorHAnsi" w:hAnsiTheme="majorHAnsi" w:cstheme="majorHAnsi"/>
          <w:kern w:val="0"/>
          <w:lang w:val="en-US"/>
        </w:rPr>
        <w:t>he first step</w:t>
      </w:r>
      <w:r w:rsidR="005026FA">
        <w:rPr>
          <w:rFonts w:asciiTheme="majorHAnsi" w:hAnsiTheme="majorHAnsi" w:cstheme="majorHAnsi"/>
          <w:kern w:val="0"/>
          <w:lang w:val="en-US"/>
        </w:rPr>
        <w:t>s</w:t>
      </w:r>
      <w:r w:rsidR="0075667C">
        <w:rPr>
          <w:rFonts w:asciiTheme="majorHAnsi" w:hAnsiTheme="majorHAnsi" w:cstheme="majorHAnsi"/>
          <w:kern w:val="0"/>
          <w:lang w:val="en-US"/>
        </w:rPr>
        <w:t xml:space="preserve"> to </w:t>
      </w:r>
      <w:r w:rsidR="00DF49B6">
        <w:rPr>
          <w:rFonts w:asciiTheme="majorHAnsi" w:hAnsiTheme="majorHAnsi" w:cstheme="majorHAnsi"/>
          <w:kern w:val="0"/>
          <w:lang w:val="en-US"/>
        </w:rPr>
        <w:t>c</w:t>
      </w:r>
      <w:r w:rsidR="005B740B">
        <w:rPr>
          <w:rFonts w:asciiTheme="majorHAnsi" w:hAnsiTheme="majorHAnsi" w:cstheme="majorHAnsi"/>
          <w:kern w:val="0"/>
          <w:lang w:val="en-US"/>
        </w:rPr>
        <w:t>l</w:t>
      </w:r>
      <w:r w:rsidR="00DF49B6">
        <w:rPr>
          <w:rFonts w:asciiTheme="majorHAnsi" w:hAnsiTheme="majorHAnsi" w:cstheme="majorHAnsi"/>
          <w:kern w:val="0"/>
          <w:lang w:val="en-US"/>
        </w:rPr>
        <w:t>arify</w:t>
      </w:r>
      <w:r w:rsidR="0075667C">
        <w:rPr>
          <w:rFonts w:asciiTheme="majorHAnsi" w:hAnsiTheme="majorHAnsi" w:cstheme="majorHAnsi"/>
          <w:kern w:val="0"/>
          <w:lang w:val="en-US"/>
        </w:rPr>
        <w:t xml:space="preserve"> </w:t>
      </w:r>
      <w:r w:rsidR="003C4A96">
        <w:rPr>
          <w:rFonts w:asciiTheme="majorHAnsi" w:hAnsiTheme="majorHAnsi" w:cstheme="majorHAnsi"/>
          <w:kern w:val="0"/>
          <w:lang w:val="en-US"/>
        </w:rPr>
        <w:t xml:space="preserve">these </w:t>
      </w:r>
      <w:r w:rsidR="005026FA">
        <w:rPr>
          <w:rFonts w:asciiTheme="majorHAnsi" w:hAnsiTheme="majorHAnsi" w:cstheme="majorHAnsi"/>
          <w:kern w:val="0"/>
          <w:lang w:val="en-US"/>
        </w:rPr>
        <w:t xml:space="preserve">context-dependencies </w:t>
      </w:r>
      <w:r w:rsidR="00770472">
        <w:rPr>
          <w:rFonts w:asciiTheme="majorHAnsi" w:hAnsiTheme="majorHAnsi" w:cstheme="majorHAnsi"/>
          <w:kern w:val="0"/>
          <w:lang w:val="en-US"/>
        </w:rPr>
        <w:t xml:space="preserve">in infection dynamics </w:t>
      </w:r>
      <w:r w:rsidR="005026FA">
        <w:rPr>
          <w:rFonts w:asciiTheme="majorHAnsi" w:hAnsiTheme="majorHAnsi" w:cstheme="majorHAnsi"/>
          <w:kern w:val="0"/>
          <w:lang w:val="en-US"/>
        </w:rPr>
        <w:t xml:space="preserve">is to address the </w:t>
      </w:r>
      <w:r w:rsidR="005026FA">
        <w:rPr>
          <w:rFonts w:asciiTheme="majorHAnsi" w:hAnsiTheme="majorHAnsi" w:cstheme="majorHAnsi"/>
          <w:kern w:val="0"/>
          <w:lang w:val="en-US"/>
        </w:rPr>
        <w:lastRenderedPageBreak/>
        <w:t xml:space="preserve">importance of spatial scaling for the estimation </w:t>
      </w:r>
      <w:r w:rsidR="003E4D0E">
        <w:rPr>
          <w:rFonts w:asciiTheme="majorHAnsi" w:hAnsiTheme="majorHAnsi" w:cstheme="majorHAnsi"/>
          <w:kern w:val="0"/>
          <w:lang w:val="en-US"/>
        </w:rPr>
        <w:t xml:space="preserve">of infection </w:t>
      </w:r>
      <w:r w:rsidR="005026FA">
        <w:rPr>
          <w:rFonts w:asciiTheme="majorHAnsi" w:hAnsiTheme="majorHAnsi" w:cstheme="majorHAnsi"/>
          <w:kern w:val="0"/>
          <w:lang w:val="en-US"/>
        </w:rPr>
        <w:t>parameters</w:t>
      </w:r>
      <w:r w:rsidR="003C4A96">
        <w:rPr>
          <w:rFonts w:asciiTheme="majorHAnsi" w:hAnsiTheme="majorHAnsi" w:cstheme="majorHAnsi"/>
          <w:kern w:val="0"/>
          <w:lang w:val="en-US"/>
        </w:rPr>
        <w:t xml:space="preserve"> such as the prevalence of infection</w:t>
      </w:r>
      <w:r w:rsidR="005026FA">
        <w:rPr>
          <w:rFonts w:asciiTheme="majorHAnsi" w:hAnsiTheme="majorHAnsi" w:cstheme="majorHAnsi"/>
          <w:kern w:val="0"/>
          <w:lang w:val="en-US"/>
        </w:rPr>
        <w:t xml:space="preserve"> in biotic communities.</w:t>
      </w:r>
      <w:r w:rsidR="00CE6E97">
        <w:rPr>
          <w:rFonts w:asciiTheme="majorHAnsi" w:hAnsiTheme="majorHAnsi" w:cstheme="majorHAnsi"/>
          <w:kern w:val="0"/>
          <w:lang w:val="en-US"/>
        </w:rPr>
        <w:t xml:space="preserve"> </w:t>
      </w:r>
      <w:r w:rsidR="00D74791">
        <w:rPr>
          <w:rFonts w:asciiTheme="majorHAnsi" w:hAnsiTheme="majorHAnsi" w:cstheme="majorHAnsi"/>
          <w:kern w:val="0"/>
          <w:lang w:val="en-US"/>
        </w:rPr>
        <w:t>P</w:t>
      </w:r>
      <w:r w:rsidR="00214285">
        <w:rPr>
          <w:rFonts w:asciiTheme="majorHAnsi" w:hAnsiTheme="majorHAnsi" w:cstheme="majorHAnsi"/>
          <w:kern w:val="0"/>
          <w:lang w:val="en-US"/>
        </w:rPr>
        <w:t xml:space="preserve">atterns of regional-scale </w:t>
      </w:r>
      <w:r w:rsidR="00770472">
        <w:rPr>
          <w:rFonts w:asciiTheme="majorHAnsi" w:hAnsiTheme="majorHAnsi" w:cstheme="majorHAnsi"/>
          <w:kern w:val="0"/>
          <w:lang w:val="en-US"/>
        </w:rPr>
        <w:t>infection parameter</w:t>
      </w:r>
      <w:r w:rsidR="00214285">
        <w:rPr>
          <w:rFonts w:asciiTheme="majorHAnsi" w:hAnsiTheme="majorHAnsi" w:cstheme="majorHAnsi"/>
          <w:kern w:val="0"/>
          <w:lang w:val="en-US"/>
        </w:rPr>
        <w:t xml:space="preserve"> can be caused by different underlying local patterns of infection. For instance, a regional prevalence of 20% could be caused by all sites having the same prevalence with no variance (i.e., all sites at 20%) or by the average prevalence of all sites being at 20% with large inter-site variance (e.g., half at 0% and half at 40%). </w:t>
      </w:r>
      <w:r w:rsidR="00150B6F">
        <w:rPr>
          <w:rFonts w:asciiTheme="majorHAnsi" w:hAnsiTheme="majorHAnsi" w:cstheme="majorHAnsi"/>
          <w:kern w:val="0"/>
          <w:lang w:val="en-US"/>
        </w:rPr>
        <w:t>Thus, context-dependencies might be the reason why infection patterns are still misunderstood</w:t>
      </w:r>
      <w:r w:rsidR="005A1103">
        <w:rPr>
          <w:rFonts w:asciiTheme="majorHAnsi" w:hAnsiTheme="majorHAnsi" w:cstheme="majorHAnsi"/>
          <w:kern w:val="0"/>
          <w:lang w:val="en-US"/>
        </w:rPr>
        <w:t xml:space="preserve"> </w:t>
      </w:r>
      <w:commentRangeStart w:id="22"/>
      <w:r w:rsidR="005A1103">
        <w:rPr>
          <w:rFonts w:asciiTheme="majorHAnsi" w:hAnsiTheme="majorHAnsi" w:cstheme="majorHAnsi"/>
          <w:kern w:val="0"/>
          <w:lang w:val="en-US"/>
        </w:rPr>
        <w:t>across scales</w:t>
      </w:r>
      <w:r w:rsidR="00150B6F">
        <w:rPr>
          <w:rFonts w:asciiTheme="majorHAnsi" w:hAnsiTheme="majorHAnsi" w:cstheme="majorHAnsi"/>
          <w:kern w:val="0"/>
          <w:lang w:val="en-US"/>
        </w:rPr>
        <w:t>.</w:t>
      </w:r>
      <w:commentRangeEnd w:id="22"/>
      <w:r w:rsidR="00CA4FBD">
        <w:rPr>
          <w:rStyle w:val="CommentReference"/>
        </w:rPr>
        <w:commentReference w:id="22"/>
      </w:r>
    </w:p>
    <w:p w14:paraId="4852E068" w14:textId="77777777" w:rsidR="00C53B2A" w:rsidRDefault="00C53B2A" w:rsidP="00F915C7">
      <w:pPr>
        <w:autoSpaceDE w:val="0"/>
        <w:autoSpaceDN w:val="0"/>
        <w:adjustRightInd w:val="0"/>
        <w:spacing w:line="276" w:lineRule="auto"/>
        <w:jc w:val="both"/>
        <w:rPr>
          <w:rFonts w:asciiTheme="majorHAnsi" w:hAnsiTheme="majorHAnsi" w:cstheme="majorHAnsi"/>
          <w:kern w:val="0"/>
          <w:lang w:val="en-US"/>
        </w:rPr>
      </w:pPr>
    </w:p>
    <w:p w14:paraId="08352DAF" w14:textId="47A19AA2" w:rsidR="00ED056D" w:rsidRPr="00397A67" w:rsidRDefault="009A6ECE" w:rsidP="00DF57C7">
      <w:pPr>
        <w:autoSpaceDE w:val="0"/>
        <w:autoSpaceDN w:val="0"/>
        <w:adjustRightInd w:val="0"/>
        <w:spacing w:line="276" w:lineRule="auto"/>
        <w:jc w:val="both"/>
        <w:rPr>
          <w:rFonts w:asciiTheme="majorHAnsi" w:hAnsiTheme="majorHAnsi" w:cstheme="majorHAnsi"/>
          <w:kern w:val="0"/>
          <w:lang w:val="en-US"/>
        </w:rPr>
      </w:pPr>
      <w:r w:rsidRPr="009A6ECE">
        <w:rPr>
          <w:rFonts w:asciiTheme="majorHAnsi" w:hAnsiTheme="majorHAnsi" w:cstheme="majorHAnsi"/>
          <w:b/>
          <w:bCs/>
          <w:kern w:val="0"/>
          <w:lang w:val="en-US"/>
        </w:rPr>
        <w:t>[PAR</w:t>
      </w:r>
      <w:r w:rsidR="00C53B2A">
        <w:rPr>
          <w:rFonts w:asciiTheme="majorHAnsi" w:hAnsiTheme="majorHAnsi" w:cstheme="majorHAnsi"/>
          <w:b/>
          <w:bCs/>
          <w:kern w:val="0"/>
          <w:lang w:val="en-US"/>
        </w:rPr>
        <w:t>3</w:t>
      </w:r>
      <w:r w:rsidRPr="009A6ECE">
        <w:rPr>
          <w:rFonts w:asciiTheme="majorHAnsi" w:hAnsiTheme="majorHAnsi" w:cstheme="majorHAnsi"/>
          <w:b/>
          <w:bCs/>
          <w:kern w:val="0"/>
          <w:lang w:val="en-US"/>
        </w:rPr>
        <w:t>]</w:t>
      </w:r>
      <w:r>
        <w:rPr>
          <w:rFonts w:asciiTheme="majorHAnsi" w:hAnsiTheme="majorHAnsi" w:cstheme="majorHAnsi"/>
          <w:kern w:val="0"/>
          <w:lang w:val="en-US"/>
        </w:rPr>
        <w:t xml:space="preserve"> </w:t>
      </w:r>
      <w:r w:rsidR="006057F5">
        <w:rPr>
          <w:rFonts w:asciiTheme="majorHAnsi" w:hAnsiTheme="majorHAnsi" w:cstheme="majorHAnsi"/>
          <w:kern w:val="0"/>
          <w:lang w:val="en-US"/>
        </w:rPr>
        <w:t>S</w:t>
      </w:r>
      <w:r w:rsidR="00502350">
        <w:rPr>
          <w:rFonts w:asciiTheme="majorHAnsi" w:hAnsiTheme="majorHAnsi" w:cstheme="majorHAnsi"/>
          <w:kern w:val="0"/>
          <w:lang w:val="en-US"/>
        </w:rPr>
        <w:t xml:space="preserve">caling </w:t>
      </w:r>
      <w:r w:rsidR="006057F5">
        <w:rPr>
          <w:rFonts w:asciiTheme="majorHAnsi" w:hAnsiTheme="majorHAnsi" w:cstheme="majorHAnsi"/>
          <w:kern w:val="0"/>
          <w:lang w:val="en-US"/>
        </w:rPr>
        <w:t>is</w:t>
      </w:r>
      <w:r w:rsidR="00F73B09">
        <w:rPr>
          <w:rFonts w:asciiTheme="majorHAnsi" w:hAnsiTheme="majorHAnsi" w:cstheme="majorHAnsi"/>
          <w:kern w:val="0"/>
          <w:lang w:val="en-US"/>
        </w:rPr>
        <w:t xml:space="preserve"> especially</w:t>
      </w:r>
      <w:r w:rsidR="006057F5">
        <w:rPr>
          <w:rFonts w:asciiTheme="majorHAnsi" w:hAnsiTheme="majorHAnsi" w:cstheme="majorHAnsi"/>
          <w:kern w:val="0"/>
          <w:lang w:val="en-US"/>
        </w:rPr>
        <w:t xml:space="preserve"> relevant in parasite ecology given the </w:t>
      </w:r>
      <w:r w:rsidR="00502350">
        <w:rPr>
          <w:rFonts w:asciiTheme="majorHAnsi" w:hAnsiTheme="majorHAnsi" w:cstheme="majorHAnsi"/>
          <w:kern w:val="0"/>
          <w:lang w:val="en-US"/>
        </w:rPr>
        <w:t xml:space="preserve">hierarchical organization of </w:t>
      </w:r>
      <w:r w:rsidR="00C97956">
        <w:rPr>
          <w:rFonts w:asciiTheme="majorHAnsi" w:hAnsiTheme="majorHAnsi" w:cstheme="majorHAnsi"/>
          <w:kern w:val="0"/>
          <w:lang w:val="en-US"/>
        </w:rPr>
        <w:t xml:space="preserve">both </w:t>
      </w:r>
      <w:r w:rsidR="00B927AE">
        <w:rPr>
          <w:rFonts w:asciiTheme="majorHAnsi" w:hAnsiTheme="majorHAnsi" w:cstheme="majorHAnsi"/>
          <w:kern w:val="0"/>
          <w:lang w:val="en-US"/>
        </w:rPr>
        <w:t xml:space="preserve">the </w:t>
      </w:r>
      <w:r w:rsidR="00C97956">
        <w:rPr>
          <w:rFonts w:asciiTheme="majorHAnsi" w:hAnsiTheme="majorHAnsi" w:cstheme="majorHAnsi"/>
          <w:kern w:val="0"/>
          <w:lang w:val="en-US"/>
        </w:rPr>
        <w:t>parasite and host component</w:t>
      </w:r>
      <w:r w:rsidR="00F7788D">
        <w:rPr>
          <w:rFonts w:asciiTheme="majorHAnsi" w:hAnsiTheme="majorHAnsi" w:cstheme="majorHAnsi"/>
          <w:kern w:val="0"/>
          <w:lang w:val="en-US"/>
        </w:rPr>
        <w:t xml:space="preserve"> </w:t>
      </w:r>
      <w:commentRangeStart w:id="23"/>
      <w:commentRangeStart w:id="24"/>
      <w:r w:rsidR="00F7788D">
        <w:rPr>
          <w:rFonts w:asciiTheme="majorHAnsi" w:hAnsiTheme="majorHAnsi" w:cstheme="majorHAnsi"/>
          <w:kern w:val="0"/>
          <w:lang w:val="en-US"/>
        </w:rPr>
        <w:t>(Fig1</w:t>
      </w:r>
      <w:r w:rsidR="000D6F28">
        <w:rPr>
          <w:rFonts w:asciiTheme="majorHAnsi" w:hAnsiTheme="majorHAnsi" w:cstheme="majorHAnsi"/>
          <w:kern w:val="0"/>
          <w:lang w:val="en-US"/>
        </w:rPr>
        <w:t>?</w:t>
      </w:r>
      <w:r w:rsidR="00F7788D">
        <w:rPr>
          <w:rFonts w:asciiTheme="majorHAnsi" w:hAnsiTheme="majorHAnsi" w:cstheme="majorHAnsi"/>
          <w:kern w:val="0"/>
          <w:lang w:val="en-US"/>
        </w:rPr>
        <w:t>)</w:t>
      </w:r>
      <w:commentRangeEnd w:id="23"/>
      <w:r w:rsidR="000D6F28">
        <w:rPr>
          <w:rStyle w:val="CommentReference"/>
        </w:rPr>
        <w:commentReference w:id="23"/>
      </w:r>
      <w:commentRangeEnd w:id="24"/>
      <w:r w:rsidR="00DC6207">
        <w:rPr>
          <w:rStyle w:val="CommentReference"/>
        </w:rPr>
        <w:commentReference w:id="24"/>
      </w:r>
      <w:r w:rsidR="00C97956">
        <w:rPr>
          <w:rFonts w:asciiTheme="majorHAnsi" w:hAnsiTheme="majorHAnsi" w:cstheme="majorHAnsi"/>
          <w:kern w:val="0"/>
          <w:lang w:val="en-US"/>
        </w:rPr>
        <w:t>.</w:t>
      </w:r>
      <w:r w:rsidR="00BB7F1B">
        <w:rPr>
          <w:rFonts w:asciiTheme="majorHAnsi" w:hAnsiTheme="majorHAnsi" w:cstheme="majorHAnsi"/>
          <w:kern w:val="0"/>
          <w:lang w:val="en-US"/>
        </w:rPr>
        <w:t xml:space="preserve"> </w:t>
      </w:r>
      <w:r w:rsidR="007C4F37">
        <w:rPr>
          <w:rFonts w:asciiTheme="majorHAnsi" w:hAnsiTheme="majorHAnsi" w:cstheme="majorHAnsi"/>
          <w:kern w:val="0"/>
          <w:lang w:val="en-US"/>
        </w:rPr>
        <w:t>As an</w:t>
      </w:r>
      <w:r w:rsidR="005C2A02">
        <w:rPr>
          <w:rFonts w:asciiTheme="majorHAnsi" w:hAnsiTheme="majorHAnsi" w:cstheme="majorHAnsi"/>
          <w:kern w:val="0"/>
          <w:lang w:val="en-US"/>
        </w:rPr>
        <w:t xml:space="preserve"> example, the simplest clustering organization</w:t>
      </w:r>
      <w:r w:rsidR="007C4F37">
        <w:rPr>
          <w:rFonts w:asciiTheme="majorHAnsi" w:hAnsiTheme="majorHAnsi" w:cstheme="majorHAnsi"/>
          <w:kern w:val="0"/>
          <w:lang w:val="en-US"/>
        </w:rPr>
        <w:t xml:space="preserve"> of parasites</w:t>
      </w:r>
      <w:r w:rsidR="005C2A02">
        <w:rPr>
          <w:rFonts w:asciiTheme="majorHAnsi" w:hAnsiTheme="majorHAnsi" w:cstheme="majorHAnsi"/>
          <w:kern w:val="0"/>
          <w:lang w:val="en-US"/>
        </w:rPr>
        <w:t xml:space="preserve"> is called an </w:t>
      </w:r>
      <w:proofErr w:type="spellStart"/>
      <w:r w:rsidR="005C2A02">
        <w:rPr>
          <w:rFonts w:asciiTheme="majorHAnsi" w:hAnsiTheme="majorHAnsi" w:cstheme="majorHAnsi"/>
          <w:kern w:val="0"/>
          <w:lang w:val="en-US"/>
        </w:rPr>
        <w:t>infrapopulation</w:t>
      </w:r>
      <w:proofErr w:type="spellEnd"/>
      <w:r w:rsidR="005C2A02">
        <w:rPr>
          <w:rFonts w:asciiTheme="majorHAnsi" w:hAnsiTheme="majorHAnsi" w:cstheme="majorHAnsi"/>
          <w:kern w:val="0"/>
          <w:lang w:val="en-US"/>
        </w:rPr>
        <w:t xml:space="preserve"> (a parasite population within a host individual)</w:t>
      </w:r>
      <w:r w:rsidR="00F16859">
        <w:rPr>
          <w:rFonts w:asciiTheme="majorHAnsi" w:hAnsiTheme="majorHAnsi" w:cstheme="majorHAnsi"/>
          <w:kern w:val="0"/>
          <w:lang w:val="en-US"/>
        </w:rPr>
        <w:t xml:space="preserve"> but parasite species can also co-exist with other parasite species within an individual host (</w:t>
      </w:r>
      <w:proofErr w:type="spellStart"/>
      <w:r w:rsidR="00F16859">
        <w:rPr>
          <w:rFonts w:asciiTheme="majorHAnsi" w:hAnsiTheme="majorHAnsi" w:cstheme="majorHAnsi"/>
          <w:kern w:val="0"/>
          <w:lang w:val="en-US"/>
        </w:rPr>
        <w:t>infracommunity</w:t>
      </w:r>
      <w:proofErr w:type="spellEnd"/>
      <w:r w:rsidR="00F16859">
        <w:rPr>
          <w:rFonts w:asciiTheme="majorHAnsi" w:hAnsiTheme="majorHAnsi" w:cstheme="majorHAnsi"/>
          <w:kern w:val="0"/>
          <w:lang w:val="en-US"/>
        </w:rPr>
        <w:t xml:space="preserve">) or within a host population (component community) (see </w:t>
      </w:r>
      <w:r w:rsidR="00F16859">
        <w:rPr>
          <w:rFonts w:asciiTheme="majorHAnsi" w:hAnsiTheme="majorHAnsi" w:cstheme="majorHAnsi"/>
          <w:kern w:val="0"/>
          <w:lang w:val="en-US"/>
        </w:rPr>
        <w:fldChar w:fldCharType="begin"/>
      </w:r>
      <w:r w:rsidR="00F16859">
        <w:rPr>
          <w:rFonts w:asciiTheme="majorHAnsi" w:hAnsiTheme="majorHAnsi" w:cstheme="majorHAnsi"/>
          <w:kern w:val="0"/>
          <w:lang w:val="en-US"/>
        </w:rPr>
        <w:instrText xml:space="preserve"> ADDIN ZOTERO_ITEM CSL_CITATION {"citationID":"iHRw7IrV","properties":{"formattedCitation":"(Bush et al., 1997)","plainCitation":"(Bush et al., 1997)","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F16859">
        <w:rPr>
          <w:rFonts w:asciiTheme="majorHAnsi" w:hAnsiTheme="majorHAnsi" w:cstheme="majorHAnsi"/>
          <w:kern w:val="0"/>
          <w:lang w:val="en-US"/>
        </w:rPr>
        <w:fldChar w:fldCharType="separate"/>
      </w:r>
      <w:r w:rsidR="00F16859">
        <w:rPr>
          <w:rFonts w:asciiTheme="majorHAnsi" w:hAnsiTheme="majorHAnsi" w:cstheme="majorHAnsi"/>
          <w:noProof/>
          <w:kern w:val="0"/>
          <w:lang w:val="en-US"/>
        </w:rPr>
        <w:t>Bush et al., 1997 for more extended terminology)</w:t>
      </w:r>
      <w:r w:rsidR="00F16859">
        <w:rPr>
          <w:rFonts w:asciiTheme="majorHAnsi" w:hAnsiTheme="majorHAnsi" w:cstheme="majorHAnsi"/>
          <w:kern w:val="0"/>
          <w:lang w:val="en-US"/>
        </w:rPr>
        <w:fldChar w:fldCharType="end"/>
      </w:r>
      <w:r w:rsidR="00F16859">
        <w:rPr>
          <w:rFonts w:asciiTheme="majorHAnsi" w:hAnsiTheme="majorHAnsi" w:cstheme="majorHAnsi"/>
          <w:kern w:val="0"/>
          <w:lang w:val="en-US"/>
        </w:rPr>
        <w:t>.</w:t>
      </w:r>
      <w:r w:rsidR="005C2A02">
        <w:rPr>
          <w:rFonts w:asciiTheme="majorHAnsi" w:hAnsiTheme="majorHAnsi" w:cstheme="majorHAnsi"/>
          <w:kern w:val="0"/>
          <w:lang w:val="en-US"/>
        </w:rPr>
        <w:t xml:space="preserve"> </w:t>
      </w:r>
      <w:commentRangeStart w:id="25"/>
      <w:r w:rsidR="00C97956">
        <w:rPr>
          <w:rFonts w:asciiTheme="majorHAnsi" w:hAnsiTheme="majorHAnsi" w:cstheme="majorHAnsi"/>
          <w:kern w:val="0"/>
          <w:lang w:val="en-US"/>
        </w:rPr>
        <w:t xml:space="preserve">Considering </w:t>
      </w:r>
      <w:r w:rsidR="002661AB">
        <w:rPr>
          <w:rFonts w:asciiTheme="majorHAnsi" w:hAnsiTheme="majorHAnsi" w:cstheme="majorHAnsi"/>
          <w:kern w:val="0"/>
          <w:lang w:val="en-US"/>
        </w:rPr>
        <w:t xml:space="preserve">the </w:t>
      </w:r>
      <w:r w:rsidR="00FF7483">
        <w:rPr>
          <w:rFonts w:asciiTheme="majorHAnsi" w:hAnsiTheme="majorHAnsi" w:cstheme="majorHAnsi"/>
          <w:kern w:val="0"/>
          <w:lang w:val="en-US"/>
        </w:rPr>
        <w:t xml:space="preserve">organizational </w:t>
      </w:r>
      <w:r w:rsidR="002661AB">
        <w:rPr>
          <w:rFonts w:asciiTheme="majorHAnsi" w:hAnsiTheme="majorHAnsi" w:cstheme="majorHAnsi"/>
          <w:kern w:val="0"/>
          <w:lang w:val="en-US"/>
        </w:rPr>
        <w:t xml:space="preserve">complexity </w:t>
      </w:r>
      <w:commentRangeEnd w:id="25"/>
      <w:r w:rsidR="00BC31A7">
        <w:rPr>
          <w:rStyle w:val="CommentReference"/>
        </w:rPr>
        <w:commentReference w:id="25"/>
      </w:r>
      <w:r w:rsidR="002661AB">
        <w:rPr>
          <w:rFonts w:asciiTheme="majorHAnsi" w:hAnsiTheme="majorHAnsi" w:cstheme="majorHAnsi"/>
          <w:kern w:val="0"/>
          <w:lang w:val="en-US"/>
        </w:rPr>
        <w:t>of host-parasite</w:t>
      </w:r>
      <w:r w:rsidR="007C4F37">
        <w:rPr>
          <w:rFonts w:asciiTheme="majorHAnsi" w:hAnsiTheme="majorHAnsi" w:cstheme="majorHAnsi"/>
          <w:kern w:val="0"/>
          <w:lang w:val="en-US"/>
        </w:rPr>
        <w:t xml:space="preserve"> associations</w:t>
      </w:r>
      <w:r w:rsidR="002661AB">
        <w:rPr>
          <w:rFonts w:asciiTheme="majorHAnsi" w:hAnsiTheme="majorHAnsi" w:cstheme="majorHAnsi"/>
          <w:kern w:val="0"/>
          <w:lang w:val="en-US"/>
        </w:rPr>
        <w:t xml:space="preserve">, there </w:t>
      </w:r>
      <w:r w:rsidR="00425579">
        <w:rPr>
          <w:rFonts w:asciiTheme="majorHAnsi" w:hAnsiTheme="majorHAnsi" w:cstheme="majorHAnsi"/>
          <w:kern w:val="0"/>
          <w:lang w:val="en-US"/>
        </w:rPr>
        <w:t>are</w:t>
      </w:r>
      <w:r w:rsidR="002661AB">
        <w:rPr>
          <w:rFonts w:asciiTheme="majorHAnsi" w:hAnsiTheme="majorHAnsi" w:cstheme="majorHAnsi"/>
          <w:kern w:val="0"/>
          <w:lang w:val="en-US"/>
        </w:rPr>
        <w:t xml:space="preserve"> still </w:t>
      </w:r>
      <w:commentRangeStart w:id="26"/>
      <w:r w:rsidR="002661AB">
        <w:rPr>
          <w:rFonts w:asciiTheme="majorHAnsi" w:hAnsiTheme="majorHAnsi" w:cstheme="majorHAnsi"/>
          <w:kern w:val="0"/>
          <w:lang w:val="en-US"/>
        </w:rPr>
        <w:t>many</w:t>
      </w:r>
      <w:r w:rsidR="000D6F28">
        <w:rPr>
          <w:rFonts w:asciiTheme="majorHAnsi" w:hAnsiTheme="majorHAnsi" w:cstheme="majorHAnsi"/>
          <w:kern w:val="0"/>
          <w:lang w:val="en-US"/>
        </w:rPr>
        <w:t xml:space="preserve"> </w:t>
      </w:r>
      <w:r w:rsidR="00FF7483">
        <w:rPr>
          <w:rFonts w:asciiTheme="majorHAnsi" w:hAnsiTheme="majorHAnsi" w:cstheme="majorHAnsi"/>
          <w:kern w:val="0"/>
          <w:lang w:val="en-US"/>
        </w:rPr>
        <w:t xml:space="preserve">biological </w:t>
      </w:r>
      <w:r w:rsidR="002661AB">
        <w:rPr>
          <w:rFonts w:asciiTheme="majorHAnsi" w:hAnsiTheme="majorHAnsi" w:cstheme="majorHAnsi"/>
          <w:kern w:val="0"/>
          <w:lang w:val="en-US"/>
        </w:rPr>
        <w:t xml:space="preserve">scale combinations </w:t>
      </w:r>
      <w:commentRangeEnd w:id="26"/>
      <w:r w:rsidR="00BC31A7">
        <w:rPr>
          <w:rStyle w:val="CommentReference"/>
        </w:rPr>
        <w:commentReference w:id="26"/>
      </w:r>
      <w:r w:rsidR="007C4F37">
        <w:rPr>
          <w:rFonts w:asciiTheme="majorHAnsi" w:hAnsiTheme="majorHAnsi" w:cstheme="majorHAnsi"/>
          <w:kern w:val="0"/>
          <w:lang w:val="en-US"/>
        </w:rPr>
        <w:t>(cons</w:t>
      </w:r>
      <w:r w:rsidR="007510CE">
        <w:rPr>
          <w:rFonts w:asciiTheme="majorHAnsi" w:hAnsiTheme="majorHAnsi" w:cstheme="majorHAnsi"/>
          <w:kern w:val="0"/>
          <w:lang w:val="en-US"/>
        </w:rPr>
        <w:t>ist</w:t>
      </w:r>
      <w:r w:rsidR="007C4F37">
        <w:rPr>
          <w:rFonts w:asciiTheme="majorHAnsi" w:hAnsiTheme="majorHAnsi" w:cstheme="majorHAnsi"/>
          <w:kern w:val="0"/>
          <w:lang w:val="en-US"/>
        </w:rPr>
        <w:t>ing of a parasite and a host element)</w:t>
      </w:r>
      <w:r w:rsidR="00F16859">
        <w:rPr>
          <w:rFonts w:asciiTheme="majorHAnsi" w:hAnsiTheme="majorHAnsi" w:cstheme="majorHAnsi"/>
          <w:kern w:val="0"/>
          <w:lang w:val="en-US"/>
        </w:rPr>
        <w:t xml:space="preserve"> </w:t>
      </w:r>
      <w:r w:rsidR="002661AB">
        <w:rPr>
          <w:rFonts w:asciiTheme="majorHAnsi" w:hAnsiTheme="majorHAnsi" w:cstheme="majorHAnsi"/>
          <w:kern w:val="0"/>
          <w:lang w:val="en-US"/>
        </w:rPr>
        <w:t>that need to be investigate</w:t>
      </w:r>
      <w:r w:rsidR="00425579">
        <w:rPr>
          <w:rFonts w:asciiTheme="majorHAnsi" w:hAnsiTheme="majorHAnsi" w:cstheme="majorHAnsi"/>
          <w:kern w:val="0"/>
          <w:lang w:val="en-US"/>
        </w:rPr>
        <w:t>d</w:t>
      </w:r>
      <w:r w:rsidR="002661AB">
        <w:rPr>
          <w:rFonts w:asciiTheme="majorHAnsi" w:hAnsiTheme="majorHAnsi" w:cstheme="majorHAnsi"/>
          <w:kern w:val="0"/>
          <w:lang w:val="en-US"/>
        </w:rPr>
        <w:t>. For</w:t>
      </w:r>
      <w:r w:rsidR="000D6F28">
        <w:rPr>
          <w:rFonts w:asciiTheme="majorHAnsi" w:hAnsiTheme="majorHAnsi" w:cstheme="majorHAnsi"/>
          <w:kern w:val="0"/>
          <w:lang w:val="en-US"/>
        </w:rPr>
        <w:t xml:space="preserve"> instance</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component communities</w:t>
      </w:r>
      <w:r w:rsidR="002661AB">
        <w:rPr>
          <w:rFonts w:asciiTheme="majorHAnsi" w:hAnsiTheme="majorHAnsi" w:cstheme="majorHAnsi"/>
          <w:kern w:val="0"/>
          <w:lang w:val="en-US"/>
        </w:rPr>
        <w:t xml:space="preserve"> of metazoan parasites in fish host-population</w:t>
      </w:r>
      <w:r w:rsidR="00425579">
        <w:rPr>
          <w:rFonts w:asciiTheme="majorHAnsi" w:hAnsiTheme="majorHAnsi" w:cstheme="majorHAnsi"/>
          <w:kern w:val="0"/>
          <w:lang w:val="en-US"/>
        </w:rPr>
        <w:t>s</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 xml:space="preserve">have been the focus </w:t>
      </w:r>
      <w:r w:rsidR="002661AB">
        <w:rPr>
          <w:rFonts w:asciiTheme="majorHAnsi" w:hAnsiTheme="majorHAnsi" w:cstheme="majorHAnsi"/>
          <w:kern w:val="0"/>
          <w:lang w:val="en-US"/>
        </w:rPr>
        <w:t>of many studies in the past decades regarding s</w:t>
      </w:r>
      <w:r w:rsidR="00184DF6">
        <w:rPr>
          <w:rFonts w:asciiTheme="majorHAnsi" w:hAnsiTheme="majorHAnsi" w:cstheme="majorHAnsi"/>
          <w:kern w:val="0"/>
          <w:lang w:val="en-US"/>
        </w:rPr>
        <w:t>pati</w:t>
      </w:r>
      <w:r w:rsidR="00F7788D">
        <w:rPr>
          <w:rFonts w:asciiTheme="majorHAnsi" w:hAnsiTheme="majorHAnsi" w:cstheme="majorHAnsi"/>
          <w:kern w:val="0"/>
          <w:lang w:val="en-US"/>
        </w:rPr>
        <w:t>o</w:t>
      </w:r>
      <w:r w:rsidR="00184DF6">
        <w:rPr>
          <w:rFonts w:asciiTheme="majorHAnsi" w:hAnsiTheme="majorHAnsi" w:cstheme="majorHAnsi"/>
          <w:kern w:val="0"/>
          <w:lang w:val="en-US"/>
        </w:rPr>
        <w:t>temporal patterns</w:t>
      </w:r>
      <w:r w:rsidR="00227995">
        <w:rPr>
          <w:rFonts w:asciiTheme="majorHAnsi" w:hAnsiTheme="majorHAnsi" w:cstheme="majorHAnsi"/>
          <w:kern w:val="0"/>
          <w:lang w:val="en-US"/>
        </w:rPr>
        <w:t xml:space="preserve"> </w:t>
      </w:r>
      <w:r w:rsidR="00227995">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BB39F1" w:rsidRPr="00BB39F1">
        <w:rPr>
          <w:rFonts w:asciiTheme="majorHAnsi" w:hAnsiTheme="majorHAnsi" w:cstheme="majorHAnsi"/>
          <w:kern w:val="0"/>
        </w:rPr>
        <w:instrText xml:space="preserve"> similar pattern: low species numbers, low diversity, and dominance by a single parasite species. Parasite commun</w:instrText>
      </w:r>
      <w:r w:rsidR="00BB39F1" w:rsidRPr="00175304">
        <w:rPr>
          <w:rFonts w:asciiTheme="majorHAnsi" w:hAnsiTheme="majorHAnsi" w:cstheme="majorHAnsi"/>
          <w:kern w:val="0"/>
        </w:rPr>
        <w:instrText xml:space="preserve">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227995">
        <w:rPr>
          <w:rFonts w:asciiTheme="majorHAnsi" w:hAnsiTheme="majorHAnsi" w:cstheme="majorHAnsi"/>
          <w:kern w:val="0"/>
          <w:lang w:val="en-US"/>
        </w:rPr>
        <w:fldChar w:fldCharType="separate"/>
      </w:r>
      <w:r w:rsidR="00227995" w:rsidRPr="00175304">
        <w:rPr>
          <w:rFonts w:ascii="Calibri Light" w:hAnsiTheme="majorHAnsi" w:cs="Calibri Light"/>
          <w:kern w:val="0"/>
        </w:rPr>
        <w:t>(e.g. Carney &amp; Dick, 2000; González &amp; Poulin, 2005; Pérez-del-Olmo et al., 2009; Villalba-Vasquez et al., 2018)</w:t>
      </w:r>
      <w:r w:rsidR="00227995">
        <w:rPr>
          <w:rFonts w:asciiTheme="majorHAnsi" w:hAnsiTheme="majorHAnsi" w:cstheme="majorHAnsi"/>
          <w:kern w:val="0"/>
          <w:lang w:val="en-US"/>
        </w:rPr>
        <w:fldChar w:fldCharType="end"/>
      </w:r>
      <w:r w:rsidR="002661AB" w:rsidRPr="00175304">
        <w:rPr>
          <w:rFonts w:asciiTheme="majorHAnsi" w:hAnsiTheme="majorHAnsi" w:cstheme="majorHAnsi"/>
          <w:kern w:val="0"/>
        </w:rPr>
        <w:t>.</w:t>
      </w:r>
      <w:r w:rsidR="00175304" w:rsidRPr="00175304">
        <w:rPr>
          <w:rFonts w:asciiTheme="majorHAnsi" w:hAnsiTheme="majorHAnsi" w:cstheme="majorHAnsi"/>
          <w:kern w:val="0"/>
        </w:rPr>
        <w:t xml:space="preserve"> </w:t>
      </w:r>
      <w:r w:rsidR="00ED7FAD">
        <w:rPr>
          <w:rFonts w:asciiTheme="majorHAnsi" w:hAnsiTheme="majorHAnsi" w:cstheme="majorHAnsi"/>
          <w:kern w:val="0"/>
        </w:rPr>
        <w:t>For</w:t>
      </w:r>
      <w:r w:rsidR="007C4F37">
        <w:rPr>
          <w:rFonts w:asciiTheme="majorHAnsi" w:hAnsiTheme="majorHAnsi" w:cstheme="majorHAnsi"/>
          <w:kern w:val="0"/>
        </w:rPr>
        <w:t xml:space="preserve"> </w:t>
      </w:r>
      <w:del w:id="27" w:author="Éric Harvey" w:date="2023-08-21T13:13:00Z">
        <w:r w:rsidR="00ED7FAD" w:rsidDel="00CA4FBD">
          <w:rPr>
            <w:rFonts w:asciiTheme="majorHAnsi" w:hAnsiTheme="majorHAnsi" w:cstheme="majorHAnsi"/>
            <w:kern w:val="0"/>
          </w:rPr>
          <w:delText>example</w:delText>
        </w:r>
      </w:del>
      <w:ins w:id="28" w:author="Éric Harvey" w:date="2023-08-21T13:13:00Z">
        <w:r w:rsidR="00CA4FBD">
          <w:rPr>
            <w:rFonts w:asciiTheme="majorHAnsi" w:hAnsiTheme="majorHAnsi" w:cstheme="majorHAnsi"/>
            <w:kern w:val="0"/>
          </w:rPr>
          <w:t>exemple</w:t>
        </w:r>
      </w:ins>
      <w:r w:rsidR="00ED7FAD">
        <w:rPr>
          <w:rFonts w:asciiTheme="majorHAnsi" w:hAnsiTheme="majorHAnsi" w:cstheme="majorHAnsi"/>
          <w:kern w:val="0"/>
        </w:rPr>
        <w:t>,</w:t>
      </w:r>
      <w:r w:rsidR="007C4F37">
        <w:rPr>
          <w:rFonts w:asciiTheme="majorHAnsi" w:hAnsiTheme="majorHAnsi" w:cstheme="majorHAnsi"/>
          <w:kern w:val="0"/>
        </w:rPr>
        <w:t xml:space="preserve"> </w:t>
      </w:r>
      <w:r w:rsidR="00ED7FAD">
        <w:rPr>
          <w:rFonts w:asciiTheme="majorHAnsi" w:hAnsiTheme="majorHAnsi" w:cstheme="majorHAnsi"/>
          <w:kern w:val="0"/>
          <w:lang w:val="en-US"/>
        </w:rPr>
        <w:fldChar w:fldCharType="begin"/>
      </w:r>
      <w:r w:rsidR="00ED7FAD" w:rsidRPr="00175304">
        <w:rPr>
          <w:rFonts w:asciiTheme="majorHAnsi" w:hAnsiTheme="majorHAnsi" w:cstheme="majorHAnsi"/>
          <w:kern w:val="0"/>
        </w:rPr>
        <w:instrText xml:space="preserve"> ADDIN ZOTERO_ITEM CSL_CITATION {"citationID":"YjVJmfct","properties":{"formattedCitation":"(Villalba-Vasquez et al., 2018)","plainCitation":"(Villalba-Vasquez et al., 2018)","noteIndex":0},"citationItems":[{"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w:instrText>
      </w:r>
      <w:r w:rsidR="00ED7FAD">
        <w:rPr>
          <w:rFonts w:asciiTheme="majorHAnsi" w:hAnsiTheme="majorHAnsi" w:cstheme="majorHAnsi"/>
          <w:kern w:val="0"/>
          <w:lang w:val="en-US"/>
        </w:rPr>
        <w:instrText xml:space="preserve">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ED7FAD">
        <w:rPr>
          <w:rFonts w:asciiTheme="majorHAnsi" w:hAnsiTheme="majorHAnsi" w:cstheme="majorHAnsi"/>
          <w:kern w:val="0"/>
          <w:lang w:val="en-US"/>
        </w:rPr>
        <w:fldChar w:fldCharType="separate"/>
      </w:r>
      <w:r w:rsidR="00ED7FAD">
        <w:rPr>
          <w:rFonts w:asciiTheme="majorHAnsi" w:hAnsiTheme="majorHAnsi" w:cstheme="majorHAnsi"/>
          <w:noProof/>
          <w:kern w:val="0"/>
          <w:lang w:val="en-US"/>
        </w:rPr>
        <w:t>Villalba-Vasquez et al. (2018)</w:t>
      </w:r>
      <w:r w:rsidR="00ED7FAD">
        <w:rPr>
          <w:rFonts w:asciiTheme="majorHAnsi" w:hAnsiTheme="majorHAnsi" w:cstheme="majorHAnsi"/>
          <w:kern w:val="0"/>
          <w:lang w:val="en-US"/>
        </w:rPr>
        <w:fldChar w:fldCharType="end"/>
      </w:r>
      <w:r w:rsidR="00ED7FAD">
        <w:rPr>
          <w:rFonts w:asciiTheme="majorHAnsi" w:hAnsiTheme="majorHAnsi" w:cstheme="majorHAnsi"/>
          <w:kern w:val="0"/>
          <w:lang w:val="en-US"/>
        </w:rPr>
        <w:t xml:space="preserve"> looked at </w:t>
      </w:r>
      <w:proofErr w:type="spellStart"/>
      <w:r w:rsidR="00ED7FAD">
        <w:rPr>
          <w:rFonts w:asciiTheme="majorHAnsi" w:hAnsiTheme="majorHAnsi" w:cstheme="majorHAnsi"/>
          <w:kern w:val="0"/>
          <w:lang w:val="en-US"/>
        </w:rPr>
        <w:t>infracommunities</w:t>
      </w:r>
      <w:proofErr w:type="spellEnd"/>
      <w:r w:rsidR="00ED7FAD">
        <w:rPr>
          <w:rFonts w:asciiTheme="majorHAnsi" w:hAnsiTheme="majorHAnsi" w:cstheme="majorHAnsi"/>
          <w:kern w:val="0"/>
          <w:lang w:val="en-US"/>
        </w:rPr>
        <w:t xml:space="preserve"> and component communities of parasites in Panama spadefish (</w:t>
      </w:r>
      <w:proofErr w:type="spellStart"/>
      <w:r w:rsidR="00ED7FAD" w:rsidRPr="00175304">
        <w:rPr>
          <w:rFonts w:asciiTheme="majorHAnsi" w:hAnsiTheme="majorHAnsi" w:cstheme="majorHAnsi"/>
          <w:i/>
          <w:iCs/>
          <w:kern w:val="0"/>
          <w:lang w:val="en-US"/>
        </w:rPr>
        <w:t>Parapsettus</w:t>
      </w:r>
      <w:proofErr w:type="spellEnd"/>
      <w:r w:rsidR="00ED7FAD" w:rsidRPr="00175304">
        <w:rPr>
          <w:rFonts w:asciiTheme="majorHAnsi" w:hAnsiTheme="majorHAnsi" w:cstheme="majorHAnsi"/>
          <w:i/>
          <w:iCs/>
          <w:kern w:val="0"/>
          <w:lang w:val="en-US"/>
        </w:rPr>
        <w:t xml:space="preserve"> </w:t>
      </w:r>
      <w:proofErr w:type="spellStart"/>
      <w:r w:rsidR="00ED7FAD" w:rsidRPr="00175304">
        <w:rPr>
          <w:rFonts w:asciiTheme="majorHAnsi" w:hAnsiTheme="majorHAnsi" w:cstheme="majorHAnsi"/>
          <w:i/>
          <w:iCs/>
          <w:kern w:val="0"/>
          <w:lang w:val="en-US"/>
        </w:rPr>
        <w:t>panamensis</w:t>
      </w:r>
      <w:proofErr w:type="spellEnd"/>
      <w:r w:rsidR="00ED7FAD">
        <w:rPr>
          <w:rFonts w:asciiTheme="majorHAnsi" w:hAnsiTheme="majorHAnsi" w:cstheme="majorHAnsi"/>
          <w:kern w:val="0"/>
          <w:lang w:val="en-US"/>
        </w:rPr>
        <w:t xml:space="preserve">) collected over 6 years from 4 locations </w:t>
      </w:r>
      <w:r w:rsidR="00AF5D48">
        <w:rPr>
          <w:rFonts w:asciiTheme="majorHAnsi" w:hAnsiTheme="majorHAnsi" w:cstheme="majorHAnsi"/>
          <w:kern w:val="0"/>
          <w:lang w:val="en-US"/>
        </w:rPr>
        <w:t xml:space="preserve">and found </w:t>
      </w:r>
      <w:r w:rsidR="00ED7FAD">
        <w:rPr>
          <w:rFonts w:asciiTheme="majorHAnsi" w:hAnsiTheme="majorHAnsi" w:cstheme="majorHAnsi"/>
          <w:kern w:val="0"/>
          <w:lang w:val="en-US"/>
        </w:rPr>
        <w:t xml:space="preserve">similar patterns of low species richness, low </w:t>
      </w:r>
      <w:proofErr w:type="gramStart"/>
      <w:r w:rsidR="00ED7FAD">
        <w:rPr>
          <w:rFonts w:asciiTheme="majorHAnsi" w:hAnsiTheme="majorHAnsi" w:cstheme="majorHAnsi"/>
          <w:kern w:val="0"/>
          <w:lang w:val="en-US"/>
        </w:rPr>
        <w:t>diversity</w:t>
      </w:r>
      <w:proofErr w:type="gramEnd"/>
      <w:r w:rsidR="00ED7FAD">
        <w:rPr>
          <w:rFonts w:asciiTheme="majorHAnsi" w:hAnsiTheme="majorHAnsi" w:cstheme="majorHAnsi"/>
          <w:kern w:val="0"/>
          <w:lang w:val="en-US"/>
        </w:rPr>
        <w:t xml:space="preserve"> and dominance from a single parasite species</w:t>
      </w:r>
      <w:r w:rsidR="00AF5D48">
        <w:rPr>
          <w:rFonts w:asciiTheme="majorHAnsi" w:hAnsiTheme="majorHAnsi" w:cstheme="majorHAnsi"/>
          <w:kern w:val="0"/>
          <w:lang w:val="en-US"/>
        </w:rPr>
        <w:t xml:space="preserve"> across locations</w:t>
      </w:r>
      <w:r w:rsidR="00ED7FAD">
        <w:rPr>
          <w:rFonts w:asciiTheme="majorHAnsi" w:hAnsiTheme="majorHAnsi" w:cstheme="majorHAnsi"/>
          <w:kern w:val="0"/>
          <w:lang w:val="en-US"/>
        </w:rPr>
        <w:t xml:space="preserve">, but high variations in species composition and community structure between years and locations. </w:t>
      </w:r>
      <w:r w:rsidR="002661AB" w:rsidRPr="00A92D1D">
        <w:rPr>
          <w:rFonts w:asciiTheme="majorHAnsi" w:hAnsiTheme="majorHAnsi" w:cstheme="majorHAnsi"/>
          <w:kern w:val="0"/>
          <w:lang w:val="en-US"/>
        </w:rPr>
        <w:t>Conversely, species-</w:t>
      </w:r>
      <w:r w:rsidR="00FD0F4C">
        <w:rPr>
          <w:rFonts w:asciiTheme="majorHAnsi" w:hAnsiTheme="majorHAnsi" w:cstheme="majorHAnsi"/>
          <w:kern w:val="0"/>
          <w:lang w:val="en-US"/>
        </w:rPr>
        <w:t>level</w:t>
      </w:r>
      <w:r w:rsidR="002661AB" w:rsidRPr="00A92D1D">
        <w:rPr>
          <w:rFonts w:asciiTheme="majorHAnsi" w:hAnsiTheme="majorHAnsi" w:cstheme="majorHAnsi"/>
          <w:kern w:val="0"/>
          <w:lang w:val="en-US"/>
        </w:rPr>
        <w:t xml:space="preserve"> infection </w:t>
      </w:r>
      <w:r w:rsidR="00720080">
        <w:rPr>
          <w:rFonts w:asciiTheme="majorHAnsi" w:hAnsiTheme="majorHAnsi" w:cstheme="majorHAnsi"/>
          <w:kern w:val="0"/>
          <w:lang w:val="en-US"/>
        </w:rPr>
        <w:t xml:space="preserve">patterns in </w:t>
      </w:r>
      <w:r w:rsidR="002661AB" w:rsidRPr="00A92D1D">
        <w:rPr>
          <w:rFonts w:asciiTheme="majorHAnsi" w:hAnsiTheme="majorHAnsi" w:cstheme="majorHAnsi"/>
          <w:kern w:val="0"/>
          <w:lang w:val="en-US"/>
        </w:rPr>
        <w:t>host-</w:t>
      </w:r>
      <w:r w:rsidR="001466C4" w:rsidRPr="00A92D1D">
        <w:rPr>
          <w:rFonts w:asciiTheme="majorHAnsi" w:hAnsiTheme="majorHAnsi" w:cstheme="majorHAnsi"/>
          <w:kern w:val="0"/>
          <w:lang w:val="en-US"/>
        </w:rPr>
        <w:t>communit</w:t>
      </w:r>
      <w:r w:rsidR="001466C4">
        <w:rPr>
          <w:rFonts w:asciiTheme="majorHAnsi" w:hAnsiTheme="majorHAnsi" w:cstheme="majorHAnsi"/>
          <w:kern w:val="0"/>
          <w:lang w:val="en-US"/>
        </w:rPr>
        <w:t>ies</w:t>
      </w:r>
      <w:r w:rsidR="001466C4" w:rsidRPr="00A92D1D">
        <w:rPr>
          <w:rFonts w:asciiTheme="majorHAnsi" w:hAnsiTheme="majorHAnsi" w:cstheme="majorHAnsi"/>
          <w:kern w:val="0"/>
          <w:lang w:val="en-US"/>
        </w:rPr>
        <w:t xml:space="preserve"> </w:t>
      </w:r>
      <w:r w:rsidR="00EA29C3">
        <w:rPr>
          <w:rFonts w:asciiTheme="majorHAnsi" w:hAnsiTheme="majorHAnsi" w:cstheme="majorHAnsi"/>
          <w:kern w:val="0"/>
          <w:lang w:val="en-US"/>
        </w:rPr>
        <w:t xml:space="preserve">(i.e., one parasite species infecting many host species in a community) </w:t>
      </w:r>
      <w:r w:rsidR="00A92D1D">
        <w:rPr>
          <w:rFonts w:asciiTheme="majorHAnsi" w:hAnsiTheme="majorHAnsi" w:cstheme="majorHAnsi"/>
          <w:kern w:val="0"/>
          <w:lang w:val="en-US"/>
        </w:rPr>
        <w:t>remain</w:t>
      </w:r>
      <w:r w:rsidR="007C4F37">
        <w:rPr>
          <w:rFonts w:asciiTheme="majorHAnsi" w:hAnsiTheme="majorHAnsi" w:cstheme="majorHAnsi"/>
          <w:kern w:val="0"/>
          <w:lang w:val="en-US"/>
        </w:rPr>
        <w:t>s</w:t>
      </w:r>
      <w:r w:rsidR="00A92D1D">
        <w:rPr>
          <w:rFonts w:asciiTheme="majorHAnsi" w:hAnsiTheme="majorHAnsi" w:cstheme="majorHAnsi"/>
          <w:kern w:val="0"/>
          <w:lang w:val="en-US"/>
        </w:rPr>
        <w:t xml:space="preserve"> largely unexplored </w:t>
      </w:r>
      <w:r w:rsidR="00720080">
        <w:rPr>
          <w:rFonts w:asciiTheme="majorHAnsi" w:hAnsiTheme="majorHAnsi" w:cstheme="majorHAnsi"/>
          <w:kern w:val="0"/>
          <w:lang w:val="en-US"/>
        </w:rPr>
        <w:t>across spatial scales</w:t>
      </w:r>
      <w:r w:rsidR="00FD0F4C">
        <w:rPr>
          <w:rFonts w:asciiTheme="majorHAnsi" w:hAnsiTheme="majorHAnsi" w:cstheme="majorHAnsi"/>
          <w:kern w:val="0"/>
          <w:lang w:val="en-US"/>
        </w:rPr>
        <w:t xml:space="preserve"> (but see </w:t>
      </w:r>
      <w:r w:rsidR="00FD0F4C">
        <w:rPr>
          <w:rFonts w:asciiTheme="majorHAnsi" w:hAnsiTheme="majorHAnsi" w:cstheme="majorHAnsi"/>
          <w:kern w:val="0"/>
          <w:lang w:val="en-US"/>
        </w:rPr>
        <w:fldChar w:fldCharType="begin"/>
      </w:r>
      <w:r w:rsidR="0049636F">
        <w:rPr>
          <w:rFonts w:asciiTheme="majorHAnsi" w:hAnsiTheme="majorHAnsi" w:cstheme="majorHAnsi"/>
          <w:kern w:val="0"/>
          <w:lang w:val="en-US"/>
        </w:rPr>
        <w:instrText xml:space="preserve"> ADDIN ZOTERO_ITEM CSL_CITATION {"citationID":"ogxzHniZ","properties":{"formattedCitation":"(Bielby et al., 2021; Moore et al., 2014; Olsson-Pons et al., 2015)","plainCitation":"(Bielby et al., 2021; Moore et al., 2014; Olsson-Pons et al., 2015)","noteIndex":0},"citationItems":[{"id":7622,"uris":["http://zotero.org/groups/2585270/items/X75ARZCA"],"itemData":{"id":7622,"type":"article-journal","abstract":"Most parasites and pathogens infect multiple hosts, but a great deal of variation exists in the role of those hosts in persistence of infection. Understanding which hosts are most important in mainta...","container-title":"Ecological Applications","DOI":"10.1002/eap.2256","ISSN":"1939-5582","issue":"3","language":"en","note":"publisher: John Wiley &amp; Sons, Ltd","page":"e02256","source":"esajournals.onlinelibrary.wiley.com","title":"Host contribution to parasite persistence is consistent between parasites and over time, but varies spatially","volume":"31","author":[{"family":"Bielby","given":"Jon"},{"family":"Price","given":"Stephen J."},{"family":"Monsalve-CarcaÑo","given":"Camino"},{"family":"Bosch","given":"Jaime"}],"issued":{"date-parts":[["2021",4,1]]}}},{"id":5148,"uris":["http://zotero.org/groups/2585270/items/9Z9UDXGI"],"itemData":{"id":5148,"type":"article-journal","container-title":"Limnologica","DOI":"10.1016/j.limno.2014.01.005","ISSN":"00759511","journalAbbreviation":"Limnologica","language":"en","page":"124-130","source":"DOI.org (Crossref)","title":"Anthropogenic land-use signals propagate through stream food webs in a California, USA, watershed","volume":"46","author":[{"family":"Moore","given":"Jonathan W."},{"family":"Lambert","given":"Timothy D."},{"family":"Heady","given":"Walter N."},{"family":"Honig","given":"Susanna E."},{"family":"Osterback","given":"Ann-Marie K."},{"family":"Phillis","given":"Corey C."},{"family":"Quiros","given":"Angela L."},{"family":"Retford","given":"Nicolas A."},{"family":"Herbst","given":"David B."}],"issued":{"date-parts":[["2014",3]]}}},{"id":7620,"uris":["http://zotero.org/groups/2585270/items/V93VBPQ3"],"itemData":{"id":7620,"type":"article-journal","abstract":"Host–parasite interactions have the potential to influence broadscale ecological and evolutionary processes, levels of endemism, divergence patterns and distributions in host populations. Understanding the mechanisms involved requires identification of the factors that shape parasite distribution and prevalence. A lack of comparative information on community-level host–parasite associations limits our understanding of the role of parasites in host population divergence processes. Avian malaria (haemosporidian) parasites in bird communities offer a tractable model system to examine the potential for pathogens to influence evolutionary processes in natural host populations. Using cytochrome b variation, we characterized phylogenetic diversity and prevalence of two genera of avian haemosporidian parasites, Plasmodium and Haemoproteus, and analysed biogeographic patterns of lineages across islands and avian hosts, in southern Melanesian bird communities to identify factors that explain patterns of infection. Plasmodium spp. displayed isolation-by-distance effects, a significant amount of genetic variation distributed among islands but insignificant amounts among host species and families, and strong local island effects with respect to prevalence. Haemoproteus spp. did not display isolation-by-distance patterns, showed marked structuring of genetic variation among avian host species and families, and significant host species prevalence patterns. These differences suggest that Plasmodium spp. infection patterns were shaped by geography and the ab</w:instrText>
      </w:r>
      <w:r w:rsidR="0049636F" w:rsidRPr="0049636F">
        <w:rPr>
          <w:rFonts w:asciiTheme="majorHAnsi" w:hAnsiTheme="majorHAnsi" w:cstheme="majorHAnsi"/>
          <w:kern w:val="0"/>
        </w:rPr>
        <w:instrText xml:space="preserve">iotic environment, whereas Haemoproteus spp. infection patterns were shaped predominantly by host associations. Heterogeneity in the complement and prevalence of parasite lineages infecting local bird communities likely exposes host species to a mosaic of spatially divergent disease selection pressures across their naturally fragmented distributions in southern Melanesia. Host associations for Haemoproteus spp. indicate a capacity for the formation of locally co-adapted host–parasite relationships, a feature that may limit intraspecific gene flow or range expansions of closely related host species.","container-title":"Journal of Animal Ecology","DOI":"10.1111/1365-2656.12354","ISSN":"1365-2656","issue":"4","language":"en","license":"© 2015 The Authors. Journal of Animal Ecology © 2015 British Ecological Society","note":"_eprint: https://onlinelibrary.wiley.com/doi/pdf/10.1111/1365-2656.12354","page":"985-998","source":"Wiley Online Library","title":"Differences in host species relationships and biogeographic influences produce contrasting patterns of prevalence, community composition and genetic structure in two genera of avian malaria parasites in southern Melanesia","volume":"84","author":[{"family":"Olsson-Pons","given":"Sophie"},{"family":"Clark","given":"Nicholas J."},{"family":"Ishtiaq","given":"Farah"},{"family":"Clegg","given":"Sonya M."}],"issued":{"date-parts":[["2015"]]}}}],"schema":"https://github.com/citation-style-language/schema/raw/master/csl-citation.json"} </w:instrText>
      </w:r>
      <w:r w:rsidR="00FD0F4C">
        <w:rPr>
          <w:rFonts w:asciiTheme="majorHAnsi" w:hAnsiTheme="majorHAnsi" w:cstheme="majorHAnsi"/>
          <w:kern w:val="0"/>
          <w:lang w:val="en-US"/>
        </w:rPr>
        <w:fldChar w:fldCharType="separate"/>
      </w:r>
      <w:r w:rsidR="0049636F" w:rsidRPr="0049636F">
        <w:rPr>
          <w:rFonts w:asciiTheme="majorHAnsi" w:hAnsiTheme="majorHAnsi" w:cstheme="majorHAnsi"/>
          <w:noProof/>
          <w:kern w:val="0"/>
        </w:rPr>
        <w:t>Bielby et al., 2021; Moore et al., 2014; Olsson-Pons et al., 2015)</w:t>
      </w:r>
      <w:r w:rsidR="00FD0F4C">
        <w:rPr>
          <w:rFonts w:asciiTheme="majorHAnsi" w:hAnsiTheme="majorHAnsi" w:cstheme="majorHAnsi"/>
          <w:kern w:val="0"/>
          <w:lang w:val="en-US"/>
        </w:rPr>
        <w:fldChar w:fldCharType="end"/>
      </w:r>
      <w:r w:rsidR="002661AB" w:rsidRPr="0049636F">
        <w:rPr>
          <w:rFonts w:asciiTheme="majorHAnsi" w:hAnsiTheme="majorHAnsi" w:cstheme="majorHAnsi"/>
          <w:kern w:val="0"/>
        </w:rPr>
        <w:t>.</w:t>
      </w:r>
      <w:r w:rsidR="00AF4394" w:rsidRPr="0049636F">
        <w:rPr>
          <w:rFonts w:asciiTheme="majorHAnsi" w:hAnsiTheme="majorHAnsi" w:cstheme="majorHAnsi"/>
          <w:kern w:val="0"/>
        </w:rPr>
        <w:t xml:space="preserve"> </w:t>
      </w:r>
      <w:r w:rsidR="00AC1C02" w:rsidRPr="00AC1C02">
        <w:rPr>
          <w:rFonts w:asciiTheme="majorHAnsi" w:hAnsiTheme="majorHAnsi" w:cstheme="majorHAnsi"/>
          <w:kern w:val="0"/>
          <w:lang w:val="en-US"/>
        </w:rPr>
        <w:t>In an ecological perspective, studying infections at the host-comm</w:t>
      </w:r>
      <w:r w:rsidR="00AC1C02">
        <w:rPr>
          <w:rFonts w:asciiTheme="majorHAnsi" w:hAnsiTheme="majorHAnsi" w:cstheme="majorHAnsi"/>
          <w:kern w:val="0"/>
          <w:lang w:val="en-US"/>
        </w:rPr>
        <w:t xml:space="preserve">unity level </w:t>
      </w:r>
      <w:r w:rsidR="00C94835">
        <w:rPr>
          <w:rFonts w:asciiTheme="majorHAnsi" w:hAnsiTheme="majorHAnsi" w:cstheme="majorHAnsi"/>
          <w:kern w:val="0"/>
          <w:lang w:val="en-US"/>
        </w:rPr>
        <w:t xml:space="preserve">is coherent </w:t>
      </w:r>
      <w:r w:rsidR="00AC1C02">
        <w:rPr>
          <w:rFonts w:asciiTheme="majorHAnsi" w:hAnsiTheme="majorHAnsi" w:cstheme="majorHAnsi"/>
          <w:kern w:val="0"/>
          <w:lang w:val="en-US"/>
        </w:rPr>
        <w:t>because hosts can co-exist within the same habitat</w:t>
      </w:r>
      <w:r w:rsidR="00115305">
        <w:rPr>
          <w:rFonts w:asciiTheme="majorHAnsi" w:hAnsiTheme="majorHAnsi" w:cstheme="majorHAnsi"/>
          <w:kern w:val="0"/>
          <w:lang w:val="en-US"/>
        </w:rPr>
        <w:t xml:space="preserve"> exposing them to similar encounter chances with </w:t>
      </w:r>
      <w:r w:rsidR="005D4F2C">
        <w:rPr>
          <w:rFonts w:asciiTheme="majorHAnsi" w:hAnsiTheme="majorHAnsi" w:cstheme="majorHAnsi"/>
          <w:kern w:val="0"/>
          <w:lang w:val="en-US"/>
        </w:rPr>
        <w:t xml:space="preserve">infectious stages of </w:t>
      </w:r>
      <w:r w:rsidR="00115305">
        <w:rPr>
          <w:rFonts w:asciiTheme="majorHAnsi" w:hAnsiTheme="majorHAnsi" w:cstheme="majorHAnsi"/>
          <w:kern w:val="0"/>
          <w:lang w:val="en-US"/>
        </w:rPr>
        <w:t>parasites</w:t>
      </w:r>
      <w:r w:rsidR="00AC1C02">
        <w:rPr>
          <w:rFonts w:asciiTheme="majorHAnsi" w:hAnsiTheme="majorHAnsi" w:cstheme="majorHAnsi"/>
          <w:kern w:val="0"/>
          <w:lang w:val="en-US"/>
        </w:rPr>
        <w:t xml:space="preserve">. Besides, </w:t>
      </w:r>
      <w:r w:rsidR="00115305">
        <w:rPr>
          <w:rFonts w:asciiTheme="majorHAnsi" w:hAnsiTheme="majorHAnsi" w:cstheme="majorHAnsi"/>
          <w:kern w:val="0"/>
          <w:lang w:val="en-US"/>
        </w:rPr>
        <w:t xml:space="preserve">a study on macaques found that </w:t>
      </w:r>
      <w:r w:rsidR="00AC1C02">
        <w:rPr>
          <w:rFonts w:asciiTheme="majorHAnsi" w:hAnsiTheme="majorHAnsi" w:cstheme="majorHAnsi"/>
          <w:kern w:val="0"/>
          <w:lang w:val="en-US"/>
        </w:rPr>
        <w:t xml:space="preserve">omitting individuals of a social network can change the strength of the relationship between parasites </w:t>
      </w:r>
      <w:r w:rsidR="00115305">
        <w:rPr>
          <w:rFonts w:asciiTheme="majorHAnsi" w:hAnsiTheme="majorHAnsi" w:cstheme="majorHAnsi"/>
          <w:kern w:val="0"/>
          <w:lang w:val="en-US"/>
        </w:rPr>
        <w:t xml:space="preserve">intensity </w:t>
      </w:r>
      <w:r w:rsidR="00AC1C02">
        <w:rPr>
          <w:rFonts w:asciiTheme="majorHAnsi" w:hAnsiTheme="majorHAnsi" w:cstheme="majorHAnsi"/>
          <w:kern w:val="0"/>
          <w:lang w:val="en-US"/>
        </w:rPr>
        <w:t xml:space="preserve">and </w:t>
      </w:r>
      <w:r w:rsidR="005D4F2C">
        <w:rPr>
          <w:rFonts w:asciiTheme="majorHAnsi" w:hAnsiTheme="majorHAnsi" w:cstheme="majorHAnsi"/>
          <w:kern w:val="0"/>
          <w:lang w:val="en-US"/>
        </w:rPr>
        <w:t>social network centrality</w:t>
      </w:r>
      <w:r w:rsidR="00115305">
        <w:rPr>
          <w:rFonts w:asciiTheme="majorHAnsi" w:hAnsiTheme="majorHAnsi" w:cstheme="majorHAnsi"/>
          <w:kern w:val="0"/>
          <w:lang w:val="en-US"/>
        </w:rPr>
        <w:t xml:space="preserve"> </w:t>
      </w:r>
      <w:r w:rsidR="00115305">
        <w:rPr>
          <w:rFonts w:asciiTheme="majorHAnsi" w:hAnsiTheme="majorHAnsi" w:cstheme="majorHAnsi"/>
          <w:kern w:val="0"/>
          <w:lang w:val="en-US"/>
        </w:rPr>
        <w:fldChar w:fldCharType="begin"/>
      </w:r>
      <w:r w:rsidR="00115305">
        <w:rPr>
          <w:rFonts w:asciiTheme="majorHAnsi" w:hAnsiTheme="majorHAnsi" w:cstheme="majorHAnsi"/>
          <w:kern w:val="0"/>
          <w:lang w:val="en-US"/>
        </w:rPr>
        <w:instrText xml:space="preserve"> ADDIN ZOTERO_ITEM CSL_CITATION {"citationID":"5OhpYjy1","properties":{"formattedCitation":"(Xu et al., 2022)","plainCitation":"(Xu et al., 2022)","noteIndex":0},"citationItems":[{"id":7721,"uris":["http://zotero.org/groups/2585270/items/JIH2F8PK"],"itemData":{"id":7721,"type":"article-journal","abstract":"Group living is beneficial for individuals, but also comes with costs. One such cost is the increased possibility of pathogen transmission because increased numbers or frequencies of social contacts are often associated with increased parasite abundance or diversity. The social structure of a group or population is paramount to patterns of infection and transmission. Yet, for various reasons, studies investigating the links between sociality and parasitism in animals, especially in primates, have only accounted for parts of the group (e.g., only adults), which is likely to impact the interpretation of results. Here, we investigated the relationship between social network centrality and an estimate of gastrointestinal helminth infection intensity in a whole group of Japanese macaques (Macaca fuscata). We then tested the impact of omitting parts of the group on this relationship. We aimed to test: (1) whether social network centrality –in terms of the number of partners (degree), frequency of interactions (strength), and level of social integration (eigenvector) –was linked to parasite infection intensity (estimated by eggs per gram of faeces, EPG); and, (2) to what extent excluding portions of individuals within the group might influence the observed relationship. We conducted social network analysis on data collected from one group of Japanese macaques over three months on Koshima Island, Japan. We then ran a series of knock-out simulations. General linear mixed models showed that, at the whole-group level, network centrality was positively associated with geohelminth infection intensity. However, in partial networks with only adult females, only juveniles, or random subsets of the group, the strength of this relationship - albeit still generally positive - lost statistical significance. Furthermore, knock-out simulations where individuals were removed but network metrics were retained from the original whole-group network showed that these changes are partly a power issue and partly an effect of sampling the incomplete network. Our study indicates that sampling bias can thus hamper our ability to detect real network effects involving social interaction and parasitism. In addition to supporting earlier results linking geohelminth infection to Japanese macaque social networks, this work introduces important methodological considerations for research into the dynamics of social transmission, with implications for infectious disease epidemiology, population management, and health interventions.","container-title":"PeerJ","DOI":"10.7717/peerj.14305","ISSN":"2167-8359","journalAbbreviation":"PeerJ","language":"en","note":"publisher: PeerJ Inc.","page":"e14305","source":"peerj.com","title":"Linking parasitism to network centrality and the impact of sampling bias in its interpretation","volume":"10","author":[{"family":"Xu","given":"Zhihong"},{"family":"MacIntosh","given":"Andrew J. J."},{"family":"Castellano-Navarro","given":"Alba"},{"family":"Macanás-Martínez","given":"Emilio"},{"family":"Suzumura","given":"Takafumi"},{"family":"Duboscq","given":"Julie"}],"issued":{"date-parts":[["2022",11,18]]}}}],"schema":"https://github.com/citation-style-language/schema/raw/master/csl-citation.json"} </w:instrText>
      </w:r>
      <w:r w:rsidR="00115305">
        <w:rPr>
          <w:rFonts w:asciiTheme="majorHAnsi" w:hAnsiTheme="majorHAnsi" w:cstheme="majorHAnsi"/>
          <w:kern w:val="0"/>
          <w:lang w:val="en-US"/>
        </w:rPr>
        <w:fldChar w:fldCharType="separate"/>
      </w:r>
      <w:r w:rsidR="00115305">
        <w:rPr>
          <w:rFonts w:asciiTheme="majorHAnsi" w:hAnsiTheme="majorHAnsi" w:cstheme="majorHAnsi"/>
          <w:noProof/>
          <w:kern w:val="0"/>
          <w:lang w:val="en-US"/>
        </w:rPr>
        <w:t>(Xu et al., 2022)</w:t>
      </w:r>
      <w:r w:rsidR="00115305">
        <w:rPr>
          <w:rFonts w:asciiTheme="majorHAnsi" w:hAnsiTheme="majorHAnsi" w:cstheme="majorHAnsi"/>
          <w:kern w:val="0"/>
          <w:lang w:val="en-US"/>
        </w:rPr>
        <w:fldChar w:fldCharType="end"/>
      </w:r>
      <w:r w:rsidR="00115305">
        <w:rPr>
          <w:rFonts w:asciiTheme="majorHAnsi" w:hAnsiTheme="majorHAnsi" w:cstheme="majorHAnsi"/>
          <w:kern w:val="0"/>
          <w:lang w:val="en-US"/>
        </w:rPr>
        <w:t xml:space="preserve">, suggesting that </w:t>
      </w:r>
      <w:r w:rsidR="00C94835">
        <w:rPr>
          <w:rFonts w:asciiTheme="majorHAnsi" w:hAnsiTheme="majorHAnsi" w:cstheme="majorHAnsi"/>
          <w:kern w:val="0"/>
          <w:lang w:val="en-US"/>
        </w:rPr>
        <w:t xml:space="preserve">the </w:t>
      </w:r>
      <w:r w:rsidR="009E7CD6">
        <w:rPr>
          <w:rFonts w:asciiTheme="majorHAnsi" w:hAnsiTheme="majorHAnsi" w:cstheme="majorHAnsi"/>
          <w:kern w:val="0"/>
          <w:lang w:val="en-US"/>
        </w:rPr>
        <w:t xml:space="preserve">interactions between hosts of a population or community </w:t>
      </w:r>
      <w:r w:rsidR="00C94835">
        <w:rPr>
          <w:rFonts w:asciiTheme="majorHAnsi" w:hAnsiTheme="majorHAnsi" w:cstheme="majorHAnsi"/>
          <w:kern w:val="0"/>
          <w:lang w:val="en-US"/>
        </w:rPr>
        <w:t>are</w:t>
      </w:r>
      <w:r w:rsidR="009E7CD6">
        <w:rPr>
          <w:rFonts w:asciiTheme="majorHAnsi" w:hAnsiTheme="majorHAnsi" w:cstheme="majorHAnsi"/>
          <w:kern w:val="0"/>
          <w:lang w:val="en-US"/>
        </w:rPr>
        <w:t xml:space="preserve"> a structuring factor of parasite infection</w:t>
      </w:r>
      <w:r w:rsidR="00AC1C02">
        <w:rPr>
          <w:rFonts w:asciiTheme="majorHAnsi" w:hAnsiTheme="majorHAnsi" w:cstheme="majorHAnsi"/>
          <w:kern w:val="0"/>
          <w:lang w:val="en-US"/>
        </w:rPr>
        <w:t>.</w:t>
      </w:r>
    </w:p>
    <w:p w14:paraId="77969E4B" w14:textId="63FD58DC" w:rsidR="002661AB" w:rsidRPr="00397A67" w:rsidRDefault="002661AB" w:rsidP="005D03A4">
      <w:pPr>
        <w:autoSpaceDE w:val="0"/>
        <w:autoSpaceDN w:val="0"/>
        <w:adjustRightInd w:val="0"/>
        <w:spacing w:line="276" w:lineRule="auto"/>
        <w:jc w:val="both"/>
        <w:rPr>
          <w:rFonts w:asciiTheme="majorHAnsi" w:hAnsiTheme="majorHAnsi" w:cstheme="majorHAnsi"/>
          <w:kern w:val="0"/>
          <w:lang w:val="en-US"/>
        </w:rPr>
      </w:pPr>
    </w:p>
    <w:p w14:paraId="6BDAA2E6" w14:textId="16952038" w:rsidR="002661AB" w:rsidRPr="00397A67" w:rsidRDefault="002661AB" w:rsidP="005D03A4">
      <w:pPr>
        <w:autoSpaceDE w:val="0"/>
        <w:autoSpaceDN w:val="0"/>
        <w:adjustRightInd w:val="0"/>
        <w:spacing w:line="276" w:lineRule="auto"/>
        <w:jc w:val="both"/>
        <w:rPr>
          <w:rFonts w:asciiTheme="majorHAnsi" w:hAnsiTheme="majorHAnsi" w:cstheme="majorHAnsi"/>
          <w:kern w:val="0"/>
          <w:lang w:val="en-US"/>
        </w:rPr>
      </w:pPr>
    </w:p>
    <w:p w14:paraId="5EBBD615" w14:textId="368D32CB" w:rsidR="002661AB" w:rsidRPr="00397A67" w:rsidRDefault="002661AB" w:rsidP="005D03A4">
      <w:pPr>
        <w:autoSpaceDE w:val="0"/>
        <w:autoSpaceDN w:val="0"/>
        <w:adjustRightInd w:val="0"/>
        <w:spacing w:line="276" w:lineRule="auto"/>
        <w:jc w:val="both"/>
        <w:rPr>
          <w:rFonts w:asciiTheme="majorHAnsi" w:hAnsiTheme="majorHAnsi" w:cstheme="majorHAnsi"/>
          <w:kern w:val="0"/>
          <w:lang w:val="en-US"/>
        </w:rPr>
      </w:pPr>
    </w:p>
    <w:p w14:paraId="19792CA7" w14:textId="2F463825" w:rsidR="002661AB" w:rsidRPr="00397A67" w:rsidRDefault="002661AB" w:rsidP="005D03A4">
      <w:pPr>
        <w:autoSpaceDE w:val="0"/>
        <w:autoSpaceDN w:val="0"/>
        <w:adjustRightInd w:val="0"/>
        <w:spacing w:line="276" w:lineRule="auto"/>
        <w:jc w:val="both"/>
        <w:rPr>
          <w:rFonts w:asciiTheme="majorHAnsi" w:hAnsiTheme="majorHAnsi" w:cstheme="majorHAnsi"/>
          <w:kern w:val="0"/>
          <w:lang w:val="en-US"/>
        </w:rPr>
      </w:pPr>
    </w:p>
    <w:p w14:paraId="16869814" w14:textId="078D0D24" w:rsidR="002661AB" w:rsidRPr="00397A67" w:rsidRDefault="002661AB" w:rsidP="005D03A4">
      <w:pPr>
        <w:autoSpaceDE w:val="0"/>
        <w:autoSpaceDN w:val="0"/>
        <w:adjustRightInd w:val="0"/>
        <w:spacing w:line="276" w:lineRule="auto"/>
        <w:jc w:val="both"/>
        <w:rPr>
          <w:rFonts w:asciiTheme="majorHAnsi" w:hAnsiTheme="majorHAnsi" w:cstheme="majorHAnsi"/>
          <w:kern w:val="0"/>
          <w:lang w:val="en-US"/>
        </w:rPr>
      </w:pPr>
    </w:p>
    <w:p w14:paraId="1EF2718E" w14:textId="357B6A60" w:rsidR="00FD25B0" w:rsidRPr="00397A67" w:rsidRDefault="00FD25B0" w:rsidP="009A6ECE">
      <w:pPr>
        <w:autoSpaceDE w:val="0"/>
        <w:autoSpaceDN w:val="0"/>
        <w:adjustRightInd w:val="0"/>
        <w:spacing w:line="276" w:lineRule="auto"/>
        <w:jc w:val="both"/>
        <w:rPr>
          <w:rFonts w:asciiTheme="majorHAnsi" w:hAnsiTheme="majorHAnsi" w:cstheme="majorHAnsi"/>
          <w:kern w:val="0"/>
          <w:lang w:val="en-US"/>
        </w:rPr>
      </w:pPr>
    </w:p>
    <w:p w14:paraId="283F05C3" w14:textId="14F31990" w:rsidR="00A323FE" w:rsidRPr="0053061F" w:rsidRDefault="00B2718A" w:rsidP="009A6ECE">
      <w:pPr>
        <w:autoSpaceDE w:val="0"/>
        <w:autoSpaceDN w:val="0"/>
        <w:adjustRightInd w:val="0"/>
        <w:spacing w:line="276" w:lineRule="auto"/>
        <w:jc w:val="both"/>
        <w:rPr>
          <w:rFonts w:asciiTheme="majorHAnsi" w:hAnsiTheme="majorHAnsi" w:cstheme="majorHAnsi"/>
          <w:kern w:val="0"/>
          <w:lang w:val="en-US"/>
        </w:rPr>
      </w:pPr>
      <w:r w:rsidRPr="00B2718A">
        <w:rPr>
          <w:rFonts w:asciiTheme="majorHAnsi" w:hAnsiTheme="majorHAnsi" w:cstheme="majorHAnsi"/>
          <w:b/>
          <w:bCs/>
          <w:kern w:val="0"/>
          <w:lang w:val="en-US"/>
        </w:rPr>
        <w:t>[PAR</w:t>
      </w:r>
      <w:r w:rsidR="00C53B2A">
        <w:rPr>
          <w:rFonts w:asciiTheme="majorHAnsi" w:hAnsiTheme="majorHAnsi" w:cstheme="majorHAnsi"/>
          <w:b/>
          <w:bCs/>
          <w:kern w:val="0"/>
          <w:lang w:val="en-US"/>
        </w:rPr>
        <w:t>4</w:t>
      </w:r>
      <w:r w:rsidRPr="00B2718A">
        <w:rPr>
          <w:rFonts w:asciiTheme="majorHAnsi" w:hAnsiTheme="majorHAnsi" w:cstheme="majorHAnsi"/>
          <w:b/>
          <w:bCs/>
          <w:kern w:val="0"/>
          <w:lang w:val="en-US"/>
        </w:rPr>
        <w:t>]</w:t>
      </w:r>
      <w:r>
        <w:rPr>
          <w:rFonts w:asciiTheme="majorHAnsi" w:hAnsiTheme="majorHAnsi" w:cstheme="majorHAnsi"/>
          <w:kern w:val="0"/>
          <w:lang w:val="en-US"/>
        </w:rPr>
        <w:t xml:space="preserve"> </w:t>
      </w:r>
      <w:commentRangeStart w:id="29"/>
      <w:commentRangeStart w:id="30"/>
      <w:r w:rsidR="00313AB0">
        <w:rPr>
          <w:rFonts w:asciiTheme="majorHAnsi" w:hAnsiTheme="majorHAnsi" w:cstheme="majorHAnsi"/>
          <w:kern w:val="0"/>
          <w:lang w:val="en-US"/>
        </w:rPr>
        <w:t>Since current literature lacks consistency</w:t>
      </w:r>
      <w:commentRangeEnd w:id="29"/>
      <w:r w:rsidR="00794EE6">
        <w:rPr>
          <w:rStyle w:val="CommentReference"/>
        </w:rPr>
        <w:commentReference w:id="29"/>
      </w:r>
      <w:commentRangeEnd w:id="30"/>
      <w:r w:rsidR="00DC6207">
        <w:rPr>
          <w:rStyle w:val="CommentReference"/>
        </w:rPr>
        <w:commentReference w:id="30"/>
      </w:r>
      <w:r w:rsidR="00541A1A" w:rsidRPr="00541A1A">
        <w:rPr>
          <w:rFonts w:asciiTheme="majorHAnsi" w:hAnsiTheme="majorHAnsi" w:cstheme="majorHAnsi"/>
          <w:kern w:val="0"/>
          <w:lang w:val="en-US"/>
        </w:rPr>
        <w:t xml:space="preserve"> </w:t>
      </w:r>
      <w:r w:rsidR="00541A1A">
        <w:rPr>
          <w:rFonts w:asciiTheme="majorHAnsi" w:hAnsiTheme="majorHAnsi" w:cstheme="majorHAnsi"/>
          <w:kern w:val="0"/>
          <w:lang w:val="en-US"/>
        </w:rPr>
        <w:fldChar w:fldCharType="begin"/>
      </w:r>
      <w:r w:rsidR="00541A1A">
        <w:rPr>
          <w:rFonts w:asciiTheme="majorHAnsi" w:hAnsiTheme="majorHAnsi" w:cstheme="majorHAnsi"/>
          <w:kern w:val="0"/>
          <w:lang w:val="en-US"/>
        </w:rPr>
        <w:instrText xml:space="preserve"> ADDIN ZOTERO_ITEM CSL_CITATION {"citationID":"z9Gv2wHn","properties":{"formattedCitation":"(Poulin, 2007)","plainCitation":"(Poulin, 2007)","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541A1A">
        <w:rPr>
          <w:rFonts w:asciiTheme="majorHAnsi" w:hAnsiTheme="majorHAnsi" w:cstheme="majorHAnsi"/>
          <w:kern w:val="0"/>
          <w:lang w:val="en-US"/>
        </w:rPr>
        <w:fldChar w:fldCharType="separate"/>
      </w:r>
      <w:r w:rsidR="00541A1A">
        <w:rPr>
          <w:rFonts w:asciiTheme="majorHAnsi" w:hAnsiTheme="majorHAnsi" w:cstheme="majorHAnsi"/>
          <w:noProof/>
          <w:kern w:val="0"/>
          <w:lang w:val="en-US"/>
        </w:rPr>
        <w:t>(Poulin, 2007)</w:t>
      </w:r>
      <w:r w:rsidR="00541A1A">
        <w:rPr>
          <w:rFonts w:asciiTheme="majorHAnsi" w:hAnsiTheme="majorHAnsi" w:cstheme="majorHAnsi"/>
          <w:kern w:val="0"/>
          <w:lang w:val="en-US"/>
        </w:rPr>
        <w:fldChar w:fldCharType="end"/>
      </w:r>
      <w:r w:rsidR="00313AB0">
        <w:rPr>
          <w:rFonts w:asciiTheme="majorHAnsi" w:hAnsiTheme="majorHAnsi" w:cstheme="majorHAnsi"/>
          <w:kern w:val="0"/>
          <w:lang w:val="en-US"/>
        </w:rPr>
        <w:t xml:space="preserve">, </w:t>
      </w:r>
      <w:r w:rsidR="00D915BA">
        <w:rPr>
          <w:rFonts w:asciiTheme="majorHAnsi" w:hAnsiTheme="majorHAnsi" w:cstheme="majorHAnsi"/>
          <w:kern w:val="0"/>
          <w:lang w:val="en-US"/>
        </w:rPr>
        <w:t xml:space="preserve">it remains unclear whether infection patterns </w:t>
      </w:r>
      <w:r w:rsidR="00313AB0">
        <w:rPr>
          <w:rFonts w:asciiTheme="majorHAnsi" w:hAnsiTheme="majorHAnsi" w:cstheme="majorHAnsi"/>
          <w:kern w:val="0"/>
          <w:lang w:val="en-US"/>
        </w:rPr>
        <w:t xml:space="preserve">result from </w:t>
      </w:r>
      <w:r w:rsidR="00B70F06">
        <w:rPr>
          <w:rFonts w:asciiTheme="majorHAnsi" w:hAnsiTheme="majorHAnsi" w:cstheme="majorHAnsi"/>
          <w:kern w:val="0"/>
          <w:lang w:val="en-US"/>
        </w:rPr>
        <w:t xml:space="preserve">stochasticity </w:t>
      </w:r>
      <w:r w:rsidR="002F088D">
        <w:rPr>
          <w:rFonts w:asciiTheme="majorHAnsi" w:hAnsiTheme="majorHAnsi" w:cstheme="majorHAnsi"/>
          <w:kern w:val="0"/>
          <w:lang w:val="en-US"/>
        </w:rPr>
        <w:t>(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do not differ from randomness</w:t>
      </w:r>
      <w:r w:rsidR="00541A1A">
        <w:rPr>
          <w:rFonts w:asciiTheme="majorHAnsi" w:hAnsiTheme="majorHAnsi" w:cstheme="majorHAnsi"/>
          <w:kern w:val="0"/>
          <w:lang w:val="en-US"/>
        </w:rPr>
        <w:t>)</w:t>
      </w:r>
      <w:r w:rsidR="00313AB0">
        <w:rPr>
          <w:rFonts w:asciiTheme="majorHAnsi" w:hAnsiTheme="majorHAnsi" w:cstheme="majorHAnsi"/>
          <w:kern w:val="0"/>
          <w:lang w:val="en-US"/>
        </w:rPr>
        <w:t xml:space="preserve"> or determinist filtering</w:t>
      </w:r>
      <w:r w:rsidR="002F088D">
        <w:rPr>
          <w:rFonts w:asciiTheme="majorHAnsi" w:hAnsiTheme="majorHAnsi" w:cstheme="majorHAnsi"/>
          <w:kern w:val="0"/>
          <w:lang w:val="en-US"/>
        </w:rPr>
        <w:t xml:space="preserve"> (i.e.</w:t>
      </w:r>
      <w:r w:rsidR="00BB034C">
        <w:rPr>
          <w:rFonts w:asciiTheme="majorHAnsi" w:hAnsiTheme="majorHAnsi" w:cstheme="majorHAnsi"/>
          <w:kern w:val="0"/>
          <w:lang w:val="en-US"/>
        </w:rPr>
        <w:t xml:space="preserve">, </w:t>
      </w:r>
      <w:r w:rsidR="00B70F06">
        <w:rPr>
          <w:rFonts w:asciiTheme="majorHAnsi" w:hAnsiTheme="majorHAnsi" w:cstheme="majorHAnsi"/>
          <w:kern w:val="0"/>
          <w:lang w:val="en-US"/>
        </w:rPr>
        <w:t>infection patterns are explained by a set of</w:t>
      </w:r>
      <w:r w:rsidR="00C927AC">
        <w:rPr>
          <w:rFonts w:asciiTheme="majorHAnsi" w:hAnsiTheme="majorHAnsi" w:cstheme="majorHAnsi"/>
          <w:kern w:val="0"/>
          <w:lang w:val="en-US"/>
        </w:rPr>
        <w:t xml:space="preserve"> known drivers and mechanisms</w:t>
      </w:r>
      <w:r w:rsidR="00541A1A">
        <w:rPr>
          <w:rFonts w:asciiTheme="majorHAnsi" w:hAnsiTheme="majorHAnsi" w:cstheme="majorHAnsi"/>
          <w:kern w:val="0"/>
          <w:lang w:val="en-US"/>
        </w:rPr>
        <w:t>)</w:t>
      </w:r>
      <w:r w:rsidR="00313AB0" w:rsidRPr="00296A7B">
        <w:rPr>
          <w:rFonts w:asciiTheme="majorHAnsi" w:hAnsiTheme="majorHAnsi" w:cstheme="majorHAnsi"/>
          <w:color w:val="FF0000"/>
          <w:kern w:val="0"/>
          <w:lang w:val="en-US"/>
        </w:rPr>
        <w:t xml:space="preserve"> </w:t>
      </w:r>
      <w:r w:rsidR="00313AB0" w:rsidRPr="00313AB0">
        <w:rPr>
          <w:rFonts w:asciiTheme="majorHAnsi" w:hAnsiTheme="majorHAnsi" w:cstheme="majorHAnsi"/>
          <w:kern w:val="0"/>
          <w:lang w:val="en-US"/>
        </w:rPr>
        <w:fldChar w:fldCharType="begin"/>
      </w:r>
      <w:r w:rsidR="00541A1A">
        <w:rPr>
          <w:rFonts w:asciiTheme="majorHAnsi" w:hAnsiTheme="majorHAnsi" w:cstheme="majorHAnsi"/>
          <w:kern w:val="0"/>
          <w:lang w:val="en-US"/>
        </w:rPr>
        <w:instrText xml:space="preserve"> ADDIN ZOTERO_ITEM CSL_CITATION {"citationID":"ovk0n9gU","properties":{"formattedCitation":"(Carney &amp; Dick, 2000; Gonz\\uc0\\u225{}lez &amp; Poulin, 2005; Kennedy, 2009; Poulin &amp; Valtonen, 2002)","plainCitation":"(Carney &amp; Dick, 2000; González &amp; Poulin, 2005; Kennedy, 2009; Poulin &amp; Valtonen, 2002)","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00313AB0" w:rsidRPr="00313AB0">
        <w:rPr>
          <w:rFonts w:asciiTheme="majorHAnsi" w:hAnsiTheme="majorHAnsi" w:cstheme="majorHAnsi"/>
          <w:kern w:val="0"/>
          <w:lang w:val="en-US"/>
        </w:rPr>
        <w:fldChar w:fldCharType="separate"/>
      </w:r>
      <w:r w:rsidR="00541A1A" w:rsidRPr="005F41BD">
        <w:rPr>
          <w:rFonts w:ascii="Calibri Light" w:hAnsiTheme="majorHAnsi" w:cs="Calibri Light"/>
          <w:kern w:val="0"/>
          <w:lang w:val="en-US"/>
        </w:rPr>
        <w:t>(Carney &amp; Dick, 2000; González &amp; Poulin, 2005; Kennedy, 2009; Poulin &amp; Valtonen, 2002)</w:t>
      </w:r>
      <w:r w:rsidR="00313AB0" w:rsidRPr="00313AB0">
        <w:rPr>
          <w:rFonts w:asciiTheme="majorHAnsi" w:hAnsiTheme="majorHAnsi" w:cstheme="majorHAnsi"/>
          <w:kern w:val="0"/>
          <w:lang w:val="en-US"/>
        </w:rPr>
        <w:fldChar w:fldCharType="end"/>
      </w:r>
      <w:r w:rsidR="00313AB0" w:rsidRPr="00313AB0">
        <w:rPr>
          <w:rFonts w:asciiTheme="majorHAnsi" w:hAnsiTheme="majorHAnsi" w:cstheme="majorHAnsi"/>
          <w:kern w:val="0"/>
          <w:lang w:val="en-US"/>
        </w:rPr>
        <w:t>.</w:t>
      </w:r>
      <w:r w:rsidR="00313AB0">
        <w:rPr>
          <w:rFonts w:asciiTheme="majorHAnsi" w:hAnsiTheme="majorHAnsi" w:cstheme="majorHAnsi"/>
          <w:kern w:val="0"/>
          <w:lang w:val="en-US"/>
        </w:rPr>
        <w:t xml:space="preserve"> </w:t>
      </w:r>
      <w:r w:rsidR="00967331">
        <w:rPr>
          <w:rFonts w:asciiTheme="majorHAnsi" w:hAnsiTheme="majorHAnsi" w:cstheme="majorHAnsi"/>
          <w:kern w:val="0"/>
          <w:lang w:val="en-US"/>
        </w:rPr>
        <w:t>Studies have shown that both</w:t>
      </w:r>
      <w:r w:rsidR="002C6829">
        <w:rPr>
          <w:rFonts w:asciiTheme="majorHAnsi" w:hAnsiTheme="majorHAnsi" w:cstheme="majorHAnsi"/>
          <w:kern w:val="0"/>
          <w:lang w:val="en-US"/>
        </w:rPr>
        <w:t xml:space="preserve"> local</w:t>
      </w:r>
      <w:r w:rsidR="00967331">
        <w:rPr>
          <w:rFonts w:asciiTheme="majorHAnsi" w:hAnsiTheme="majorHAnsi" w:cstheme="majorHAnsi"/>
          <w:kern w:val="0"/>
          <w:lang w:val="en-US"/>
        </w:rPr>
        <w:t xml:space="preserve"> </w:t>
      </w:r>
      <w:r w:rsidR="00F40054">
        <w:rPr>
          <w:rFonts w:asciiTheme="majorHAnsi" w:hAnsiTheme="majorHAnsi" w:cstheme="majorHAnsi"/>
          <w:kern w:val="0"/>
          <w:lang w:val="en-US"/>
        </w:rPr>
        <w:t xml:space="preserve">biotic </w:t>
      </w:r>
      <w:r w:rsidR="00BB034C">
        <w:rPr>
          <w:rFonts w:asciiTheme="majorHAnsi" w:hAnsiTheme="majorHAnsi" w:cstheme="majorHAnsi"/>
          <w:kern w:val="0"/>
          <w:lang w:val="en-US"/>
        </w:rPr>
        <w:t xml:space="preserve">(e.g., </w:t>
      </w:r>
      <w:r w:rsidR="00FC5FCF">
        <w:rPr>
          <w:rFonts w:asciiTheme="majorHAnsi" w:hAnsiTheme="majorHAnsi" w:cstheme="majorHAnsi"/>
          <w:kern w:val="0"/>
          <w:lang w:val="en-US"/>
        </w:rPr>
        <w:t xml:space="preserve">parasite-parasite interactions, host </w:t>
      </w:r>
      <w:proofErr w:type="spellStart"/>
      <w:r w:rsidR="00FC5FCF">
        <w:rPr>
          <w:rFonts w:asciiTheme="majorHAnsi" w:hAnsiTheme="majorHAnsi" w:cstheme="majorHAnsi"/>
          <w:kern w:val="0"/>
          <w:lang w:val="en-US"/>
        </w:rPr>
        <w:t>behaviour</w:t>
      </w:r>
      <w:proofErr w:type="spellEnd"/>
      <w:r w:rsidR="00FC5FCF">
        <w:rPr>
          <w:rFonts w:asciiTheme="majorHAnsi" w:hAnsiTheme="majorHAnsi" w:cstheme="majorHAnsi"/>
          <w:kern w:val="0"/>
          <w:lang w:val="en-US"/>
        </w:rPr>
        <w:t>, feeding preference</w:t>
      </w:r>
      <w:r w:rsidR="00BB034C">
        <w:rPr>
          <w:rFonts w:asciiTheme="majorHAnsi" w:hAnsiTheme="majorHAnsi" w:cstheme="majorHAnsi"/>
          <w:kern w:val="0"/>
          <w:lang w:val="en-US"/>
        </w:rPr>
        <w:t xml:space="preserve">) </w:t>
      </w:r>
      <w:r w:rsidR="00F40054">
        <w:rPr>
          <w:rFonts w:asciiTheme="majorHAnsi" w:hAnsiTheme="majorHAnsi" w:cstheme="majorHAnsi"/>
          <w:kern w:val="0"/>
          <w:lang w:val="en-US"/>
        </w:rPr>
        <w:t>and abiotic</w:t>
      </w:r>
      <w:r w:rsidR="00BB034C">
        <w:rPr>
          <w:rFonts w:asciiTheme="majorHAnsi" w:hAnsiTheme="majorHAnsi" w:cstheme="majorHAnsi"/>
          <w:kern w:val="0"/>
          <w:lang w:val="en-US"/>
        </w:rPr>
        <w:t xml:space="preserve"> (e.g., habitat structure</w:t>
      </w:r>
      <w:r w:rsidR="00FC5FCF">
        <w:rPr>
          <w:rFonts w:asciiTheme="majorHAnsi" w:hAnsiTheme="majorHAnsi" w:cstheme="majorHAnsi"/>
          <w:kern w:val="0"/>
          <w:lang w:val="en-US"/>
        </w:rPr>
        <w:t>, water chemistry, pollution)</w:t>
      </w:r>
      <w:r w:rsidR="00F40054">
        <w:rPr>
          <w:rFonts w:asciiTheme="majorHAnsi" w:hAnsiTheme="majorHAnsi" w:cstheme="majorHAnsi"/>
          <w:kern w:val="0"/>
          <w:lang w:val="en-US"/>
        </w:rPr>
        <w:t xml:space="preserve"> component</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967331">
        <w:rPr>
          <w:rFonts w:asciiTheme="majorHAnsi" w:hAnsiTheme="majorHAnsi" w:cstheme="majorHAnsi"/>
          <w:kern w:val="0"/>
          <w:lang w:val="en-US"/>
        </w:rPr>
        <w:t xml:space="preserve">can be correlated to </w:t>
      </w:r>
      <w:r w:rsidR="00FC692E">
        <w:rPr>
          <w:rFonts w:asciiTheme="majorHAnsi" w:hAnsiTheme="majorHAnsi" w:cstheme="majorHAnsi"/>
          <w:kern w:val="0"/>
          <w:lang w:val="en-US"/>
        </w:rPr>
        <w:t xml:space="preserve">variation </w:t>
      </w:r>
      <w:r w:rsidR="00F660D0">
        <w:rPr>
          <w:rFonts w:asciiTheme="majorHAnsi" w:hAnsiTheme="majorHAnsi" w:cstheme="majorHAnsi"/>
          <w:kern w:val="0"/>
          <w:lang w:val="en-US"/>
        </w:rPr>
        <w:t xml:space="preserve">in </w:t>
      </w:r>
      <w:r w:rsidR="00FC692E">
        <w:rPr>
          <w:rFonts w:asciiTheme="majorHAnsi" w:hAnsiTheme="majorHAnsi" w:cstheme="majorHAnsi"/>
          <w:kern w:val="0"/>
          <w:lang w:val="en-US"/>
        </w:rPr>
        <w:t xml:space="preserve">infection metrics </w:t>
      </w:r>
      <w:r w:rsidR="00967331">
        <w:rPr>
          <w:rFonts w:asciiTheme="majorHAnsi" w:hAnsiTheme="majorHAnsi" w:cstheme="majorHAnsi"/>
          <w:kern w:val="0"/>
          <w:lang w:val="en-US"/>
        </w:rPr>
        <w:t xml:space="preserve">at </w:t>
      </w:r>
      <w:r w:rsidR="0090585A">
        <w:rPr>
          <w:rFonts w:asciiTheme="majorHAnsi" w:hAnsiTheme="majorHAnsi" w:cstheme="majorHAnsi"/>
          <w:kern w:val="0"/>
          <w:lang w:val="en-US"/>
        </w:rPr>
        <w:t xml:space="preserve">various spatial </w:t>
      </w:r>
      <w:r w:rsidR="00967331">
        <w:rPr>
          <w:rFonts w:asciiTheme="majorHAnsi" w:hAnsiTheme="majorHAnsi" w:cstheme="majorHAnsi"/>
          <w:kern w:val="0"/>
          <w:lang w:val="en-US"/>
        </w:rPr>
        <w:t>scale</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F40054">
        <w:rPr>
          <w:rFonts w:asciiTheme="majorHAnsi" w:hAnsiTheme="majorHAnsi" w:cstheme="majorHAnsi"/>
          <w:kern w:val="0"/>
          <w:lang w:val="en-US"/>
        </w:rPr>
        <w:fldChar w:fldCharType="begin"/>
      </w:r>
      <w:r w:rsidR="0053061F">
        <w:rPr>
          <w:rFonts w:asciiTheme="majorHAnsi" w:hAnsiTheme="majorHAnsi"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sidR="00F40054">
        <w:rPr>
          <w:rFonts w:asciiTheme="majorHAnsi" w:hAnsiTheme="majorHAnsi" w:cstheme="majorHAnsi"/>
          <w:kern w:val="0"/>
          <w:lang w:val="en-US"/>
        </w:rPr>
        <w:fldChar w:fldCharType="separate"/>
      </w:r>
      <w:r w:rsidR="00AD7C5F">
        <w:rPr>
          <w:rFonts w:ascii="Calibri Light" w:hAnsiTheme="majorHAnsi" w:cs="Calibri Light"/>
          <w:kern w:val="0"/>
          <w:lang w:val="en-US"/>
        </w:rPr>
        <w:t>(Altman &amp; Byers, 2014; Falke &amp; Preston, 2021; Lagrue et al., 2011; Lagrue &amp; Poulin, 2015; Poulin &amp; Morand, 1999; Thieltges et al., 2008)</w:t>
      </w:r>
      <w:r w:rsidR="00F40054">
        <w:rPr>
          <w:rFonts w:asciiTheme="majorHAnsi" w:hAnsiTheme="majorHAnsi" w:cstheme="majorHAnsi"/>
          <w:kern w:val="0"/>
          <w:lang w:val="en-US"/>
        </w:rPr>
        <w:fldChar w:fldCharType="end"/>
      </w:r>
      <w:r w:rsidR="00967331">
        <w:rPr>
          <w:rFonts w:asciiTheme="majorHAnsi" w:hAnsiTheme="majorHAnsi" w:cstheme="majorHAnsi"/>
          <w:kern w:val="0"/>
          <w:lang w:val="en-US"/>
        </w:rPr>
        <w:t xml:space="preserve">. </w:t>
      </w:r>
      <w:r w:rsidR="00BB39F1">
        <w:rPr>
          <w:rFonts w:asciiTheme="majorHAnsi" w:hAnsiTheme="majorHAnsi" w:cstheme="majorHAnsi"/>
          <w:kern w:val="0"/>
          <w:lang w:val="en-US"/>
        </w:rPr>
        <w:t>Individual</w:t>
      </w:r>
      <w:r w:rsidR="00F660D0">
        <w:rPr>
          <w:rFonts w:asciiTheme="majorHAnsi" w:hAnsiTheme="majorHAnsi" w:cstheme="majorHAnsi"/>
          <w:kern w:val="0"/>
          <w:lang w:val="en-US"/>
        </w:rPr>
        <w:t xml:space="preserve"> host</w:t>
      </w:r>
      <w:r w:rsidR="00BB39F1">
        <w:rPr>
          <w:rFonts w:asciiTheme="majorHAnsi" w:hAnsiTheme="majorHAnsi" w:cstheme="majorHAnsi"/>
          <w:kern w:val="0"/>
          <w:lang w:val="en-US"/>
        </w:rPr>
        <w:t xml:space="preserve"> characteristics </w:t>
      </w:r>
      <w:r w:rsidR="00F72766">
        <w:rPr>
          <w:rFonts w:asciiTheme="majorHAnsi" w:hAnsiTheme="majorHAnsi" w:cstheme="majorHAnsi"/>
          <w:kern w:val="0"/>
          <w:lang w:val="en-US"/>
        </w:rPr>
        <w:t>such as sex</w:t>
      </w:r>
      <w:r w:rsidR="00BB39F1">
        <w:rPr>
          <w:rFonts w:asciiTheme="majorHAnsi" w:hAnsiTheme="majorHAnsi" w:cstheme="majorHAnsi"/>
          <w:kern w:val="0"/>
          <w:lang w:val="en-US"/>
        </w:rPr>
        <w:t xml:space="preserve"> </w:t>
      </w:r>
      <w:r w:rsidR="00BB39F1">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sidR="00BB39F1">
        <w:rPr>
          <w:rFonts w:asciiTheme="majorHAnsi" w:hAnsiTheme="majorHAnsi" w:cstheme="majorHAnsi"/>
          <w:kern w:val="0"/>
          <w:lang w:val="en-US"/>
        </w:rPr>
        <w:fldChar w:fldCharType="separate"/>
      </w:r>
      <w:r w:rsidR="00BB39F1">
        <w:rPr>
          <w:rFonts w:asciiTheme="majorHAnsi" w:hAnsiTheme="majorHAnsi" w:cstheme="majorHAnsi"/>
          <w:noProof/>
          <w:kern w:val="0"/>
          <w:lang w:val="en-US"/>
        </w:rPr>
        <w:t>(Zuk &amp; McKean, 1996)</w:t>
      </w:r>
      <w:r w:rsidR="00BB39F1">
        <w:rPr>
          <w:rFonts w:asciiTheme="majorHAnsi" w:hAnsiTheme="majorHAnsi" w:cstheme="majorHAnsi"/>
          <w:kern w:val="0"/>
          <w:lang w:val="en-US"/>
        </w:rPr>
        <w:fldChar w:fldCharType="end"/>
      </w:r>
      <w:r w:rsidR="00F72766">
        <w:rPr>
          <w:rFonts w:asciiTheme="majorHAnsi" w:hAnsiTheme="majorHAnsi" w:cstheme="majorHAnsi"/>
          <w:kern w:val="0"/>
          <w:lang w:val="en-US"/>
        </w:rPr>
        <w:t xml:space="preserve">, </w:t>
      </w:r>
      <w:r w:rsidR="0087057B">
        <w:rPr>
          <w:rFonts w:asciiTheme="majorHAnsi" w:hAnsiTheme="majorHAnsi" w:cstheme="majorHAnsi"/>
          <w:kern w:val="0"/>
          <w:lang w:val="en-US"/>
        </w:rPr>
        <w:t xml:space="preserve">age/size </w:t>
      </w:r>
      <w:r w:rsidR="0087057B">
        <w:rPr>
          <w:rFonts w:asciiTheme="majorHAnsi" w:hAnsiTheme="majorHAnsi" w:cstheme="majorHAnsi"/>
          <w:kern w:val="0"/>
          <w:lang w:val="en-US"/>
        </w:rPr>
        <w:fldChar w:fldCharType="begin"/>
      </w:r>
      <w:r w:rsidR="009A26D2">
        <w:rPr>
          <w:rFonts w:asciiTheme="majorHAnsi" w:hAnsiTheme="majorHAnsi"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sidR="0087057B">
        <w:rPr>
          <w:rFonts w:asciiTheme="majorHAnsi" w:hAnsiTheme="majorHAnsi" w:cstheme="majorHAnsi"/>
          <w:kern w:val="0"/>
          <w:lang w:val="en-US"/>
        </w:rPr>
        <w:fldChar w:fldCharType="separate"/>
      </w:r>
      <w:r w:rsidR="009A26D2">
        <w:rPr>
          <w:rFonts w:asciiTheme="majorHAnsi" w:hAnsiTheme="majorHAnsi" w:cstheme="majorHAnsi"/>
          <w:noProof/>
          <w:kern w:val="0"/>
          <w:lang w:val="en-US"/>
        </w:rPr>
        <w:t>(Marcogliese et al., 2001; Poulin, 2000)</w:t>
      </w:r>
      <w:r w:rsidR="0087057B">
        <w:rPr>
          <w:rFonts w:asciiTheme="majorHAnsi" w:hAnsiTheme="majorHAnsi" w:cstheme="majorHAnsi"/>
          <w:kern w:val="0"/>
          <w:lang w:val="en-US"/>
        </w:rPr>
        <w:fldChar w:fldCharType="end"/>
      </w:r>
      <w:r w:rsidR="0087057B">
        <w:rPr>
          <w:rFonts w:asciiTheme="majorHAnsi" w:hAnsiTheme="majorHAnsi" w:cstheme="majorHAnsi"/>
          <w:kern w:val="0"/>
          <w:lang w:val="en-US"/>
        </w:rPr>
        <w:t xml:space="preserve"> </w:t>
      </w:r>
      <w:r w:rsidR="008B3FF5">
        <w:rPr>
          <w:rFonts w:asciiTheme="majorHAnsi" w:hAnsiTheme="majorHAnsi" w:cstheme="majorHAnsi"/>
          <w:kern w:val="0"/>
          <w:lang w:val="en-US"/>
        </w:rPr>
        <w:t>and genetic</w:t>
      </w:r>
      <w:r w:rsidR="00F660D0">
        <w:rPr>
          <w:rFonts w:asciiTheme="majorHAnsi" w:hAnsiTheme="majorHAnsi" w:cstheme="majorHAnsi"/>
          <w:kern w:val="0"/>
          <w:lang w:val="en-US"/>
        </w:rPr>
        <w:t>s</w:t>
      </w:r>
      <w:r w:rsidR="00F60795">
        <w:rPr>
          <w:rFonts w:asciiTheme="majorHAnsi" w:hAnsiTheme="majorHAnsi" w:cstheme="majorHAnsi"/>
          <w:kern w:val="0"/>
          <w:lang w:val="en-US"/>
        </w:rPr>
        <w:t xml:space="preserve"> </w:t>
      </w:r>
      <w:r w:rsidR="00F60795">
        <w:rPr>
          <w:rFonts w:asciiTheme="majorHAnsi" w:hAnsiTheme="majorHAnsi" w:cstheme="majorHAnsi"/>
          <w:kern w:val="0"/>
          <w:lang w:val="en-US"/>
        </w:rPr>
        <w:fldChar w:fldCharType="begin"/>
      </w:r>
      <w:r w:rsidR="00F60795">
        <w:rPr>
          <w:rFonts w:asciiTheme="majorHAnsi" w:hAnsiTheme="majorHAnsi"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00F60795">
        <w:rPr>
          <w:rFonts w:asciiTheme="majorHAnsi" w:hAnsiTheme="majorHAnsi" w:cstheme="majorHAnsi"/>
          <w:kern w:val="0"/>
          <w:lang w:val="en-US"/>
        </w:rPr>
        <w:fldChar w:fldCharType="separate"/>
      </w:r>
      <w:r w:rsidR="00F60795">
        <w:rPr>
          <w:rFonts w:asciiTheme="majorHAnsi" w:hAnsiTheme="majorHAnsi" w:cstheme="majorHAnsi"/>
          <w:noProof/>
          <w:kern w:val="0"/>
          <w:lang w:val="en-US"/>
        </w:rPr>
        <w:t>(Williams-Blangero et al., 2012)</w:t>
      </w:r>
      <w:r w:rsidR="00F60795">
        <w:rPr>
          <w:rFonts w:asciiTheme="majorHAnsi" w:hAnsiTheme="majorHAnsi" w:cstheme="majorHAnsi"/>
          <w:kern w:val="0"/>
          <w:lang w:val="en-US"/>
        </w:rPr>
        <w:fldChar w:fldCharType="end"/>
      </w:r>
      <w:r w:rsidR="008B3FF5">
        <w:rPr>
          <w:rFonts w:asciiTheme="majorHAnsi" w:hAnsiTheme="majorHAnsi" w:cstheme="majorHAnsi"/>
          <w:kern w:val="0"/>
          <w:lang w:val="en-US"/>
        </w:rPr>
        <w:t xml:space="preserve"> </w:t>
      </w:r>
      <w:r w:rsidR="00A84ADF">
        <w:rPr>
          <w:rFonts w:asciiTheme="majorHAnsi" w:hAnsiTheme="majorHAnsi" w:cstheme="majorHAnsi"/>
          <w:kern w:val="0"/>
          <w:lang w:val="en-US"/>
        </w:rPr>
        <w:t>drive host susceptibility leading to</w:t>
      </w:r>
      <w:r w:rsidR="00BB39F1">
        <w:rPr>
          <w:rFonts w:asciiTheme="majorHAnsi" w:hAnsiTheme="majorHAnsi" w:cstheme="majorHAnsi"/>
          <w:kern w:val="0"/>
          <w:lang w:val="en-US"/>
        </w:rPr>
        <w:t xml:space="preserve"> source</w:t>
      </w:r>
      <w:r w:rsidR="00F660D0">
        <w:rPr>
          <w:rFonts w:asciiTheme="majorHAnsi" w:hAnsiTheme="majorHAnsi" w:cstheme="majorHAnsi"/>
          <w:kern w:val="0"/>
          <w:lang w:val="en-US"/>
        </w:rPr>
        <w:t>s</w:t>
      </w:r>
      <w:r w:rsidR="00BB39F1">
        <w:rPr>
          <w:rFonts w:asciiTheme="majorHAnsi" w:hAnsiTheme="majorHAnsi" w:cstheme="majorHAnsi"/>
          <w:kern w:val="0"/>
          <w:lang w:val="en-US"/>
        </w:rPr>
        <w:t xml:space="preserve"> </w:t>
      </w:r>
      <w:r w:rsidR="00C277C0">
        <w:rPr>
          <w:rFonts w:asciiTheme="majorHAnsi" w:hAnsiTheme="majorHAnsi" w:cstheme="majorHAnsi"/>
          <w:kern w:val="0"/>
          <w:lang w:val="en-US"/>
        </w:rPr>
        <w:t>of</w:t>
      </w:r>
      <w:r w:rsidR="00BB39F1">
        <w:rPr>
          <w:rFonts w:asciiTheme="majorHAnsi" w:hAnsiTheme="majorHAnsi" w:cstheme="majorHAnsi"/>
          <w:kern w:val="0"/>
          <w:lang w:val="en-US"/>
        </w:rPr>
        <w:t xml:space="preserve"> variation in infection </w:t>
      </w:r>
      <w:r w:rsidR="00BB034C">
        <w:rPr>
          <w:rFonts w:asciiTheme="majorHAnsi" w:hAnsiTheme="majorHAnsi" w:cstheme="majorHAnsi"/>
          <w:kern w:val="0"/>
          <w:lang w:val="en-US"/>
        </w:rPr>
        <w:t xml:space="preserve">parameters </w:t>
      </w:r>
      <w:r w:rsidR="00541A1A">
        <w:rPr>
          <w:rFonts w:asciiTheme="majorHAnsi" w:hAnsiTheme="majorHAnsi" w:cstheme="majorHAnsi"/>
          <w:kern w:val="0"/>
          <w:lang w:val="en-US"/>
        </w:rPr>
        <w:t>of</w:t>
      </w:r>
      <w:r w:rsidR="00F60795">
        <w:rPr>
          <w:rFonts w:asciiTheme="majorHAnsi" w:hAnsiTheme="majorHAnsi" w:cstheme="majorHAnsi"/>
          <w:kern w:val="0"/>
          <w:lang w:val="en-US"/>
        </w:rPr>
        <w:t xml:space="preserve"> </w:t>
      </w:r>
      <w:r w:rsidR="00541A1A">
        <w:rPr>
          <w:rFonts w:asciiTheme="majorHAnsi" w:hAnsiTheme="majorHAnsi" w:cstheme="majorHAnsi"/>
          <w:kern w:val="0"/>
          <w:lang w:val="en-US"/>
        </w:rPr>
        <w:t>host-</w:t>
      </w:r>
      <w:r w:rsidR="009279B2">
        <w:rPr>
          <w:rFonts w:asciiTheme="majorHAnsi" w:hAnsiTheme="majorHAnsi" w:cstheme="majorHAnsi"/>
          <w:kern w:val="0"/>
          <w:lang w:val="en-US"/>
        </w:rPr>
        <w:t>population</w:t>
      </w:r>
      <w:r w:rsidR="00541A1A">
        <w:rPr>
          <w:rFonts w:asciiTheme="majorHAnsi" w:hAnsiTheme="majorHAnsi" w:cstheme="majorHAnsi"/>
          <w:kern w:val="0"/>
          <w:lang w:val="en-US"/>
        </w:rPr>
        <w:t>s</w:t>
      </w:r>
      <w:r w:rsidR="00BB39F1">
        <w:rPr>
          <w:rFonts w:asciiTheme="majorHAnsi" w:hAnsiTheme="majorHAnsi" w:cstheme="majorHAnsi"/>
          <w:kern w:val="0"/>
          <w:lang w:val="en-US"/>
        </w:rPr>
        <w:t>.</w:t>
      </w:r>
      <w:r w:rsidR="00A84ADF">
        <w:rPr>
          <w:rFonts w:asciiTheme="majorHAnsi" w:hAnsiTheme="majorHAnsi" w:cstheme="majorHAnsi"/>
          <w:kern w:val="0"/>
          <w:lang w:val="en-US"/>
        </w:rPr>
        <w:t xml:space="preserve"> </w:t>
      </w:r>
      <w:r w:rsidR="00541A1A">
        <w:rPr>
          <w:rFonts w:asciiTheme="majorHAnsi" w:hAnsiTheme="majorHAnsi" w:cstheme="majorHAnsi"/>
          <w:kern w:val="0"/>
          <w:lang w:val="en-US"/>
        </w:rPr>
        <w:t xml:space="preserve">For example, </w:t>
      </w:r>
      <w:r w:rsidR="006932D7">
        <w:rPr>
          <w:rFonts w:asciiTheme="majorHAnsi" w:hAnsiTheme="majorHAnsi" w:cstheme="majorHAnsi"/>
          <w:kern w:val="0"/>
          <w:lang w:val="en-US"/>
        </w:rPr>
        <w:fldChar w:fldCharType="begin"/>
      </w:r>
      <w:r w:rsidR="006932D7">
        <w:rPr>
          <w:rFonts w:asciiTheme="majorHAnsi" w:hAnsiTheme="majorHAnsi" w:cstheme="majorHAnsi"/>
          <w:kern w:val="0"/>
          <w:lang w:val="en-US"/>
        </w:rPr>
        <w:instrText xml:space="preserve"> ADDIN ZOTERO_ITEM CSL_CITATION {"citationID":"n2lbIVT6","properties":{"formattedCitation":"(Poulin, 1996)","plainCitation":"(Poulin, 1996)","noteIndex":0},"citationItems":[{"id":7624,"uris":["http://zotero.org/groups/2585270/items/QDCFKM8K"],"itemData":{"id":7624,"type":"article-journal","container-title":"The American Naturalist","DOI":"10.1086/285851","ISSN":"0003-0147","issue":"2","note":"publisher: The University of Chicago Press","page":"287-295","source":"journals.uchicago.edu (Atypon)","title":"Sexual Inequalities in Helminth Infections: A Cost of Being a Male?","title-short":"Sexual Inequalities in Helminth Infections","volume":"147","author":[{"family":"Poulin","given":"Robert"}],"issued":{"date-parts":[["1996",2]]}}}],"schema":"https://github.com/citation-style-language/schema/raw/master/csl-citation.json"} </w:instrText>
      </w:r>
      <w:r w:rsidR="006932D7">
        <w:rPr>
          <w:rFonts w:asciiTheme="majorHAnsi" w:hAnsiTheme="majorHAnsi" w:cstheme="majorHAnsi"/>
          <w:kern w:val="0"/>
          <w:lang w:val="en-US"/>
        </w:rPr>
        <w:fldChar w:fldCharType="separate"/>
      </w:r>
      <w:r w:rsidR="006932D7">
        <w:rPr>
          <w:rFonts w:asciiTheme="majorHAnsi" w:hAnsiTheme="majorHAnsi" w:cstheme="majorHAnsi"/>
          <w:noProof/>
          <w:kern w:val="0"/>
          <w:lang w:val="en-US"/>
        </w:rPr>
        <w:t>Poulin (1996)</w:t>
      </w:r>
      <w:r w:rsidR="006932D7">
        <w:rPr>
          <w:rFonts w:asciiTheme="majorHAnsi" w:hAnsiTheme="majorHAnsi" w:cstheme="majorHAnsi"/>
          <w:kern w:val="0"/>
          <w:lang w:val="en-US"/>
        </w:rPr>
        <w:fldChar w:fldCharType="end"/>
      </w:r>
      <w:r w:rsidR="00541A1A">
        <w:rPr>
          <w:rFonts w:asciiTheme="majorHAnsi" w:hAnsiTheme="majorHAnsi" w:cstheme="majorHAnsi"/>
          <w:kern w:val="0"/>
          <w:lang w:val="en-US"/>
        </w:rPr>
        <w:t xml:space="preserve"> </w:t>
      </w:r>
      <w:r w:rsidR="006932D7">
        <w:rPr>
          <w:rFonts w:asciiTheme="majorHAnsi" w:hAnsiTheme="majorHAnsi" w:cstheme="majorHAnsi"/>
          <w:kern w:val="0"/>
          <w:lang w:val="en-US"/>
        </w:rPr>
        <w:t>found that</w:t>
      </w:r>
      <w:r w:rsidR="008F03EB">
        <w:rPr>
          <w:rFonts w:asciiTheme="majorHAnsi" w:hAnsiTheme="majorHAnsi" w:cstheme="majorHAnsi"/>
          <w:kern w:val="0"/>
          <w:lang w:val="en-US"/>
        </w:rPr>
        <w:t xml:space="preserve"> </w:t>
      </w:r>
      <w:r w:rsidR="006932D7">
        <w:rPr>
          <w:rFonts w:asciiTheme="majorHAnsi" w:hAnsiTheme="majorHAnsi" w:cstheme="majorHAnsi"/>
          <w:kern w:val="0"/>
          <w:lang w:val="en-US"/>
        </w:rPr>
        <w:t xml:space="preserve">infection prevalence </w:t>
      </w:r>
      <w:r w:rsidR="007510CE">
        <w:rPr>
          <w:rFonts w:asciiTheme="majorHAnsi" w:hAnsiTheme="majorHAnsi" w:cstheme="majorHAnsi"/>
          <w:kern w:val="0"/>
          <w:lang w:val="en-US"/>
        </w:rPr>
        <w:t>of</w:t>
      </w:r>
      <w:r w:rsidR="008F03EB">
        <w:rPr>
          <w:rFonts w:asciiTheme="majorHAnsi" w:hAnsiTheme="majorHAnsi" w:cstheme="majorHAnsi"/>
          <w:kern w:val="0"/>
          <w:lang w:val="en-US"/>
        </w:rPr>
        <w:t xml:space="preserve"> trematodes </w:t>
      </w:r>
      <w:r w:rsidR="006932D7">
        <w:rPr>
          <w:rFonts w:asciiTheme="majorHAnsi" w:hAnsiTheme="majorHAnsi" w:cstheme="majorHAnsi"/>
          <w:kern w:val="0"/>
          <w:lang w:val="en-US"/>
        </w:rPr>
        <w:t xml:space="preserve">was higher in male individuals across bird and mammal hosts. Infection prevalence can thus be sex-biased </w:t>
      </w:r>
      <w:r w:rsidR="004B18D7">
        <w:rPr>
          <w:rFonts w:asciiTheme="majorHAnsi" w:hAnsiTheme="majorHAnsi" w:cstheme="majorHAnsi"/>
          <w:kern w:val="0"/>
          <w:lang w:val="en-US"/>
        </w:rPr>
        <w:t xml:space="preserve">within </w:t>
      </w:r>
      <w:r w:rsidR="006932D7">
        <w:rPr>
          <w:rFonts w:asciiTheme="majorHAnsi" w:hAnsiTheme="majorHAnsi" w:cstheme="majorHAnsi"/>
          <w:kern w:val="0"/>
          <w:lang w:val="en-US"/>
        </w:rPr>
        <w:t>host-population</w:t>
      </w:r>
      <w:r w:rsidR="008F03EB">
        <w:rPr>
          <w:rFonts w:asciiTheme="majorHAnsi" w:hAnsiTheme="majorHAnsi" w:cstheme="majorHAnsi"/>
          <w:kern w:val="0"/>
          <w:lang w:val="en-US"/>
        </w:rPr>
        <w:t>s</w:t>
      </w:r>
      <w:r w:rsidR="004B18D7">
        <w:rPr>
          <w:rFonts w:asciiTheme="majorHAnsi" w:hAnsiTheme="majorHAnsi" w:cstheme="majorHAnsi"/>
          <w:kern w:val="0"/>
          <w:lang w:val="en-US"/>
        </w:rPr>
        <w:t xml:space="preserve"> </w:t>
      </w:r>
      <w:r w:rsidR="004B18D7">
        <w:rPr>
          <w:rFonts w:asciiTheme="majorHAnsi" w:hAnsiTheme="majorHAnsi" w:cstheme="majorHAnsi"/>
          <w:kern w:val="0"/>
          <w:lang w:val="en-US"/>
        </w:rPr>
        <w:fldChar w:fldCharType="begin"/>
      </w:r>
      <w:r w:rsidR="004B18D7">
        <w:rPr>
          <w:rFonts w:asciiTheme="majorHAnsi" w:hAnsiTheme="majorHAnsi" w:cstheme="majorHAnsi"/>
          <w:kern w:val="0"/>
          <w:lang w:val="en-US"/>
        </w:rPr>
        <w:instrText xml:space="preserve"> ADDIN ZOTERO_ITEM CSL_CITATION {"citationID":"KykzsGV2","properties":{"formattedCitation":"(Kowalski et al., 2015)","plainCitation":"(Kowalski et al., 2015)","noteIndex":0},"citationItems":[{"id":7626,"uris":["http://zotero.org/groups/2585270/items/VMQ275BZ"],"itemData":{"id":7626,"type":"article-journal","abstract":"Recognizing patterns of parasite distribution among wildlife hosts is of major importance due to growing risk of transmission of zoonotic diseases to humans. Thus, sex-dependent parasite distribution in higher vertebrates is extensively studied, and males are often found more parasitized than females. Male-biased parasitism may be the result of weaker immunocompetence of male hosts owing to the immunosuppressive effect of androgens. Moreover, larger hosts (males) may demonstrate higher parasite infestation levels than smaller individuals (females), as they constitute a better nutritional resource for parasites and provide them with a greater variety of niches. In the present work, we investigated sex-dependent patterns of flea distribution among three common rodent species (Apodemus agrarius, Apodemus flavicollis, and Myodes glareolus). We hypothesized that males have a higher flea infestation than females. We confirm male-biased parasitism in A. agrarius and M. glareolus, but not in A. flavicollis. Additionally, flea infestation increased with body mass in A. agrarius, but not in A. flavicollis and M. glareolus. The detected differences in parasite distribution among sexes are probably the result of immunosuppressive effects of androgens and spatial behavior of males.","container-title":"Parasitology Research","DOI":"10.1007/s00436-014-4231-z","ISSN":"1432-1955","issue":"1","journalAbbreviation":"Parasitol Res","language":"en","page":"337-341","source":"Springer Link","title":"Sex differences in flea infections among rodent hosts: is there a male bias?","title-short":"Sex differences in flea infections among rodent hosts","volume":"114","author":[{"family":"Kowalski","given":"Krzysztof"},{"family":"Bogdziewicz","given":"Michał"},{"family":"Eichert","given":"Urszula"},{"family":"Rychlik","given":"Leszek"}],"issued":{"date-parts":[["2015",1,1]]}}}],"schema":"https://github.com/citation-style-language/schema/raw/master/csl-citation.json"} </w:instrText>
      </w:r>
      <w:r w:rsidR="004B18D7">
        <w:rPr>
          <w:rFonts w:asciiTheme="majorHAnsi" w:hAnsiTheme="majorHAnsi" w:cstheme="majorHAnsi"/>
          <w:kern w:val="0"/>
          <w:lang w:val="en-US"/>
        </w:rPr>
        <w:fldChar w:fldCharType="separate"/>
      </w:r>
      <w:r w:rsidR="004B18D7">
        <w:rPr>
          <w:rFonts w:asciiTheme="majorHAnsi" w:hAnsiTheme="majorHAnsi" w:cstheme="majorHAnsi"/>
          <w:noProof/>
          <w:kern w:val="0"/>
          <w:lang w:val="en-US"/>
        </w:rPr>
        <w:t>(Kowalski et al., 2015)</w:t>
      </w:r>
      <w:r w:rsidR="004B18D7">
        <w:rPr>
          <w:rFonts w:asciiTheme="majorHAnsi" w:hAnsiTheme="majorHAnsi" w:cstheme="majorHAnsi"/>
          <w:kern w:val="0"/>
          <w:lang w:val="en-US"/>
        </w:rPr>
        <w:fldChar w:fldCharType="end"/>
      </w:r>
      <w:r w:rsidR="006932D7">
        <w:rPr>
          <w:rFonts w:asciiTheme="majorHAnsi" w:hAnsiTheme="majorHAnsi" w:cstheme="majorHAnsi"/>
          <w:kern w:val="0"/>
          <w:lang w:val="en-US"/>
        </w:rPr>
        <w:t>.</w:t>
      </w:r>
      <w:r w:rsidR="004B18D7">
        <w:rPr>
          <w:rFonts w:asciiTheme="majorHAnsi" w:hAnsiTheme="majorHAnsi" w:cstheme="majorHAnsi"/>
          <w:kern w:val="0"/>
          <w:lang w:val="en-US"/>
        </w:rPr>
        <w:t xml:space="preserve"> </w:t>
      </w:r>
      <w:r w:rsidR="00CD04A5">
        <w:rPr>
          <w:rFonts w:asciiTheme="majorHAnsi" w:hAnsiTheme="majorHAnsi" w:cstheme="majorHAnsi"/>
          <w:kern w:val="0"/>
          <w:lang w:val="en-US"/>
        </w:rPr>
        <w:t xml:space="preserve">On a larger scale, </w:t>
      </w:r>
      <w:r w:rsidR="00D31BA1">
        <w:rPr>
          <w:rFonts w:asciiTheme="majorHAnsi" w:hAnsiTheme="majorHAnsi" w:cstheme="majorHAnsi"/>
          <w:kern w:val="0"/>
          <w:lang w:val="en-US"/>
        </w:rPr>
        <w:t>ho</w:t>
      </w:r>
      <w:r w:rsidR="00EF0F35">
        <w:rPr>
          <w:rFonts w:asciiTheme="majorHAnsi" w:hAnsiTheme="majorHAnsi" w:cstheme="majorHAnsi"/>
          <w:kern w:val="0"/>
          <w:lang w:val="en-US"/>
        </w:rPr>
        <w:t>st</w:t>
      </w:r>
      <w:r w:rsidR="00D31BA1">
        <w:rPr>
          <w:rFonts w:asciiTheme="majorHAnsi" w:hAnsiTheme="majorHAnsi" w:cstheme="majorHAnsi"/>
          <w:kern w:val="0"/>
          <w:lang w:val="en-US"/>
        </w:rPr>
        <w:t xml:space="preserve"> </w:t>
      </w:r>
      <w:r w:rsidR="00F72766">
        <w:rPr>
          <w:rFonts w:asciiTheme="majorHAnsi" w:hAnsiTheme="majorHAnsi" w:cstheme="majorHAnsi"/>
          <w:kern w:val="0"/>
          <w:lang w:val="en-US"/>
        </w:rPr>
        <w:t>communit</w:t>
      </w:r>
      <w:r w:rsidR="009279B2">
        <w:rPr>
          <w:rFonts w:asciiTheme="majorHAnsi" w:hAnsiTheme="majorHAnsi" w:cstheme="majorHAnsi"/>
          <w:kern w:val="0"/>
          <w:lang w:val="en-US"/>
        </w:rPr>
        <w:t>y</w:t>
      </w:r>
      <w:r w:rsidR="00F72766">
        <w:rPr>
          <w:rFonts w:asciiTheme="majorHAnsi" w:hAnsiTheme="majorHAnsi" w:cstheme="majorHAnsi"/>
          <w:kern w:val="0"/>
          <w:lang w:val="en-US"/>
        </w:rPr>
        <w:t xml:space="preserve"> properties such as species richness and </w:t>
      </w:r>
      <w:r w:rsidR="009279B2">
        <w:rPr>
          <w:rFonts w:asciiTheme="majorHAnsi" w:hAnsiTheme="majorHAnsi" w:cstheme="majorHAnsi"/>
          <w:kern w:val="0"/>
          <w:lang w:val="en-US"/>
        </w:rPr>
        <w:t xml:space="preserve">host </w:t>
      </w:r>
      <w:r w:rsidR="00F72766">
        <w:rPr>
          <w:rFonts w:asciiTheme="majorHAnsi" w:hAnsiTheme="majorHAnsi" w:cstheme="majorHAnsi"/>
          <w:kern w:val="0"/>
          <w:lang w:val="en-US"/>
        </w:rPr>
        <w:t>population densit</w:t>
      </w:r>
      <w:r w:rsidR="00B5359E">
        <w:rPr>
          <w:rFonts w:asciiTheme="majorHAnsi" w:hAnsiTheme="majorHAnsi" w:cstheme="majorHAnsi"/>
          <w:kern w:val="0"/>
          <w:lang w:val="en-US"/>
        </w:rPr>
        <w:t>y</w:t>
      </w:r>
      <w:r w:rsidR="00F72766">
        <w:rPr>
          <w:rFonts w:asciiTheme="majorHAnsi" w:hAnsiTheme="majorHAnsi" w:cstheme="majorHAnsi"/>
          <w:kern w:val="0"/>
          <w:lang w:val="en-US"/>
        </w:rPr>
        <w:t xml:space="preserve"> can create a “dilution effect” </w:t>
      </w:r>
      <w:r w:rsidR="00AD5827">
        <w:rPr>
          <w:rFonts w:asciiTheme="majorHAnsi" w:hAnsiTheme="majorHAnsi" w:cstheme="majorHAnsi"/>
          <w:kern w:val="0"/>
          <w:lang w:val="en-US"/>
        </w:rPr>
        <w:t xml:space="preserve">by </w:t>
      </w:r>
      <w:r w:rsidR="00CD6945">
        <w:rPr>
          <w:rFonts w:asciiTheme="majorHAnsi" w:hAnsiTheme="majorHAnsi" w:cstheme="majorHAnsi"/>
          <w:kern w:val="0"/>
          <w:lang w:val="en-US"/>
        </w:rPr>
        <w:t>reducing</w:t>
      </w:r>
      <w:r w:rsidR="009279B2">
        <w:rPr>
          <w:rFonts w:asciiTheme="majorHAnsi" w:hAnsiTheme="majorHAnsi" w:cstheme="majorHAnsi"/>
          <w:kern w:val="0"/>
          <w:lang w:val="en-US"/>
        </w:rPr>
        <w:t xml:space="preserve"> a parasite’s</w:t>
      </w:r>
      <w:r w:rsidR="00CD6945">
        <w:rPr>
          <w:rFonts w:asciiTheme="majorHAnsi" w:hAnsiTheme="majorHAnsi" w:cstheme="majorHAnsi"/>
          <w:kern w:val="0"/>
          <w:lang w:val="en-US"/>
        </w:rPr>
        <w:t xml:space="preserve"> </w:t>
      </w:r>
      <w:r w:rsidR="00AD5827">
        <w:rPr>
          <w:rFonts w:asciiTheme="majorHAnsi" w:hAnsiTheme="majorHAnsi" w:cstheme="majorHAnsi"/>
          <w:kern w:val="0"/>
          <w:lang w:val="en-US"/>
        </w:rPr>
        <w:t xml:space="preserve">encounter </w:t>
      </w:r>
      <w:r w:rsidR="009279B2">
        <w:rPr>
          <w:rFonts w:asciiTheme="majorHAnsi" w:hAnsiTheme="majorHAnsi" w:cstheme="majorHAnsi"/>
          <w:kern w:val="0"/>
          <w:lang w:val="en-US"/>
        </w:rPr>
        <w:t>rates with hosts</w:t>
      </w:r>
      <w:r w:rsidR="004B18D7">
        <w:rPr>
          <w:rFonts w:asciiTheme="majorHAnsi" w:hAnsiTheme="majorHAnsi" w:cstheme="majorHAnsi"/>
          <w:kern w:val="0"/>
          <w:lang w:val="en-US"/>
        </w:rPr>
        <w:t xml:space="preserve"> </w:t>
      </w:r>
      <w:r w:rsidR="00CD6945">
        <w:rPr>
          <w:rFonts w:asciiTheme="majorHAnsi" w:hAnsiTheme="majorHAnsi" w:cstheme="majorHAnsi"/>
          <w:kern w:val="0"/>
          <w:lang w:val="en-US"/>
        </w:rPr>
        <w:fldChar w:fldCharType="begin"/>
      </w:r>
      <w:r w:rsidR="00EF0F35">
        <w:rPr>
          <w:rFonts w:asciiTheme="majorHAnsi" w:hAnsiTheme="majorHAnsi" w:cstheme="majorHAnsi"/>
          <w:kern w:val="0"/>
          <w:lang w:val="en-US"/>
        </w:rPr>
        <w:instrText xml:space="preserve"> ADDIN ZOTERO_ITEM CSL_CITATION {"citationID":"gVeLLzI0","properties":{"formattedCitation":"(Ahn &amp; Goater, 2021; Buck &amp; Lutterschmidt, 2017; Civitello et al., 2015; Dargent et al., 2013; Lagrue &amp; Poulin, 2015)","plainCitation":"(Ahn &amp; Goater, 2021; Buck &amp; Lutterschmidt, 2017; Civitello et al., 2015;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093,"uris":["http://zotero.org/groups/2585270/items/YVU26N3I"],"itemData":{"id":3093,"type":"article-journal","container-title":"Proceedings of the National Academy of Sciences","DOI":"10.1073/pnas.1506279112","issue":"28","note":"publisher: Proceedings of the National Academy of Sciences","page":"8667-8671","source":"pnas.org (Atypon)","title":"Biodiversity inhibits parasites: Broad evidence for the dilution effect","title-short":"Biodiversity inhibits parasites","volume":"112","author":[{"family":"Civitello","given":"David J."},{"family":"Cohen","given":"Jeremy"},{"family":"Fatima","given":"Hiba"},{"family":"Halstead","given":"Neal T."},{"family":"Liriano","given":"Josue"},{"family":"McMahon","given":"Taegan A."},{"family":"Ortega","given":"C. Nicole"},{"family":"Sauer","given":"Erin Louise"},{"family":"Sehgal","given":"Tanya"},{"family":"Young","given":"Suzanne"},{"family":"Rohr","given":"Jason R."}],"issued":{"date-parts":[["2015",7,14]]}}},{"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w:instrText>
      </w:r>
      <w:r w:rsidR="00EF0F35" w:rsidRPr="004B18D7">
        <w:rPr>
          <w:rFonts w:asciiTheme="majorHAnsi" w:hAnsiTheme="majorHAnsi" w:cstheme="majorHAnsi"/>
          <w:kern w:val="0"/>
        </w:rPr>
        <w:instrText xml:space="preserve">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CD6945">
        <w:rPr>
          <w:rFonts w:asciiTheme="majorHAnsi" w:hAnsiTheme="majorHAnsi" w:cstheme="majorHAnsi"/>
          <w:kern w:val="0"/>
          <w:lang w:val="en-US"/>
        </w:rPr>
        <w:fldChar w:fldCharType="separate"/>
      </w:r>
      <w:r w:rsidR="00EF0F35" w:rsidRPr="004B18D7">
        <w:rPr>
          <w:rFonts w:asciiTheme="majorHAnsi" w:hAnsiTheme="majorHAnsi" w:cstheme="majorHAnsi"/>
          <w:noProof/>
          <w:kern w:val="0"/>
        </w:rPr>
        <w:t>(Ahn &amp; Goater, 2021; Buck &amp; Lutterschmidt, 2017; Civitello et al., 2015; Dargent et al., 2013; Lagrue &amp; Poulin, 2015)</w:t>
      </w:r>
      <w:r w:rsidR="00CD6945">
        <w:rPr>
          <w:rFonts w:asciiTheme="majorHAnsi" w:hAnsiTheme="majorHAnsi" w:cstheme="majorHAnsi"/>
          <w:kern w:val="0"/>
          <w:lang w:val="en-US"/>
        </w:rPr>
        <w:fldChar w:fldCharType="end"/>
      </w:r>
      <w:r w:rsidR="00F72766" w:rsidRPr="004B18D7">
        <w:rPr>
          <w:rFonts w:asciiTheme="majorHAnsi" w:hAnsiTheme="majorHAnsi" w:cstheme="majorHAnsi"/>
          <w:kern w:val="0"/>
        </w:rPr>
        <w:t xml:space="preserve">. </w:t>
      </w:r>
      <w:r w:rsidR="004B18D7" w:rsidRPr="004B18D7">
        <w:rPr>
          <w:rFonts w:asciiTheme="majorHAnsi" w:hAnsiTheme="majorHAnsi" w:cstheme="majorHAnsi"/>
          <w:kern w:val="0"/>
          <w:lang w:val="en-US"/>
        </w:rPr>
        <w:t>For</w:t>
      </w:r>
      <w:r w:rsidR="004B18D7">
        <w:rPr>
          <w:rFonts w:asciiTheme="majorHAnsi" w:hAnsiTheme="majorHAnsi" w:cstheme="majorHAnsi"/>
          <w:kern w:val="0"/>
          <w:lang w:val="en-US"/>
        </w:rPr>
        <w:t xml:space="preserve"> instance, a</w:t>
      </w:r>
      <w:r w:rsidR="00EF0F35">
        <w:rPr>
          <w:rFonts w:asciiTheme="majorHAnsi" w:hAnsiTheme="majorHAnsi" w:cstheme="majorHAnsi"/>
          <w:kern w:val="0"/>
          <w:lang w:val="en-US"/>
        </w:rPr>
        <w:t xml:space="preserve">lternative </w:t>
      </w:r>
      <w:r w:rsidR="00D31BA1">
        <w:rPr>
          <w:rFonts w:asciiTheme="majorHAnsi" w:hAnsiTheme="majorHAnsi" w:cstheme="majorHAnsi"/>
          <w:kern w:val="0"/>
          <w:lang w:val="en-US"/>
        </w:rPr>
        <w:t>host species can act as a decoy</w:t>
      </w:r>
      <w:r w:rsidR="00944034">
        <w:rPr>
          <w:rFonts w:asciiTheme="majorHAnsi" w:hAnsiTheme="majorHAnsi" w:cstheme="majorHAnsi"/>
          <w:kern w:val="0"/>
          <w:lang w:val="en-US"/>
        </w:rPr>
        <w:t xml:space="preserve"> deceiving infection </w:t>
      </w:r>
      <w:r w:rsidR="00EF0F35">
        <w:rPr>
          <w:rFonts w:asciiTheme="majorHAnsi" w:hAnsiTheme="majorHAnsi" w:cstheme="majorHAnsi"/>
          <w:kern w:val="0"/>
          <w:lang w:val="en-US"/>
        </w:rPr>
        <w:t xml:space="preserve">on </w:t>
      </w:r>
      <w:r w:rsidR="00944034">
        <w:rPr>
          <w:rFonts w:asciiTheme="majorHAnsi" w:hAnsiTheme="majorHAnsi" w:cstheme="majorHAnsi"/>
          <w:kern w:val="0"/>
          <w:lang w:val="en-US"/>
        </w:rPr>
        <w:t>a focal host species</w:t>
      </w:r>
      <w:r w:rsidR="004B18D7">
        <w:rPr>
          <w:rFonts w:asciiTheme="majorHAnsi" w:hAnsiTheme="majorHAnsi" w:cstheme="majorHAnsi"/>
          <w:kern w:val="0"/>
          <w:lang w:val="en-US"/>
        </w:rPr>
        <w:t xml:space="preserve"> (</w:t>
      </w:r>
      <w:r w:rsidR="00944034">
        <w:rPr>
          <w:rFonts w:asciiTheme="majorHAnsi" w:hAnsiTheme="majorHAnsi" w:cstheme="majorHAnsi"/>
          <w:kern w:val="0"/>
          <w:lang w:val="en-US"/>
        </w:rPr>
        <w:fldChar w:fldCharType="begin"/>
      </w:r>
      <w:r w:rsidR="00944034">
        <w:rPr>
          <w:rFonts w:asciiTheme="majorHAnsi" w:hAnsiTheme="majorHAnsi" w:cstheme="majorHAnsi"/>
          <w:kern w:val="0"/>
          <w:lang w:val="en-US"/>
        </w:rPr>
        <w:instrText xml:space="preserve"> ADDIN ZOTERO_ITEM CSL_CITATION {"citationID":"28vMIiWF","properties":{"formattedCitation":"(Ahn &amp; Goater, 2021)","plainCitation":"(Ahn &amp; Goater, 2021)","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944034">
        <w:rPr>
          <w:rFonts w:asciiTheme="majorHAnsi" w:hAnsiTheme="majorHAnsi" w:cstheme="majorHAnsi"/>
          <w:kern w:val="0"/>
          <w:lang w:val="en-US"/>
        </w:rPr>
        <w:fldChar w:fldCharType="separate"/>
      </w:r>
      <w:r w:rsidR="00944034">
        <w:rPr>
          <w:rFonts w:asciiTheme="majorHAnsi" w:hAnsiTheme="majorHAnsi" w:cstheme="majorHAnsi"/>
          <w:noProof/>
          <w:kern w:val="0"/>
          <w:lang w:val="en-US"/>
        </w:rPr>
        <w:t>Ahn &amp; Goater, 2021)</w:t>
      </w:r>
      <w:r w:rsidR="00944034">
        <w:rPr>
          <w:rFonts w:asciiTheme="majorHAnsi" w:hAnsiTheme="majorHAnsi" w:cstheme="majorHAnsi"/>
          <w:kern w:val="0"/>
          <w:lang w:val="en-US"/>
        </w:rPr>
        <w:fldChar w:fldCharType="end"/>
      </w:r>
      <w:r w:rsidR="004B18D7">
        <w:rPr>
          <w:rFonts w:asciiTheme="majorHAnsi" w:hAnsiTheme="majorHAnsi" w:cstheme="majorHAnsi"/>
          <w:kern w:val="0"/>
          <w:lang w:val="en-US"/>
        </w:rPr>
        <w:t>.</w:t>
      </w:r>
      <w:r w:rsidR="00944034">
        <w:rPr>
          <w:rFonts w:asciiTheme="majorHAnsi" w:hAnsiTheme="majorHAnsi" w:cstheme="majorHAnsi"/>
          <w:kern w:val="0"/>
          <w:lang w:val="en-US"/>
        </w:rPr>
        <w:t xml:space="preserve"> </w:t>
      </w:r>
      <w:r w:rsidR="00D05039">
        <w:rPr>
          <w:rFonts w:asciiTheme="majorHAnsi" w:hAnsiTheme="majorHAnsi" w:cstheme="majorHAnsi"/>
          <w:kern w:val="0"/>
          <w:lang w:val="en-US"/>
        </w:rPr>
        <w:t>Local habitat c</w:t>
      </w:r>
      <w:r w:rsidR="00425579">
        <w:rPr>
          <w:rFonts w:asciiTheme="majorHAnsi" w:hAnsiTheme="majorHAnsi" w:cstheme="majorHAnsi"/>
          <w:kern w:val="0"/>
          <w:lang w:val="en-US"/>
        </w:rPr>
        <w:t>h</w:t>
      </w:r>
      <w:r w:rsidR="00D05039">
        <w:rPr>
          <w:rFonts w:asciiTheme="majorHAnsi" w:hAnsiTheme="majorHAnsi" w:cstheme="majorHAnsi"/>
          <w:kern w:val="0"/>
          <w:lang w:val="en-US"/>
        </w:rPr>
        <w:t xml:space="preserve">aracteristics have also been correlated to </w:t>
      </w:r>
      <w:r w:rsidR="00F33E79">
        <w:rPr>
          <w:rFonts w:asciiTheme="majorHAnsi" w:hAnsiTheme="majorHAnsi" w:cstheme="majorHAnsi"/>
          <w:kern w:val="0"/>
          <w:lang w:val="en-US"/>
        </w:rPr>
        <w:t xml:space="preserve">variation in parasitological metrics </w:t>
      </w:r>
      <w:r w:rsidR="009279B2">
        <w:rPr>
          <w:rFonts w:asciiTheme="majorHAnsi" w:hAnsiTheme="majorHAnsi" w:cstheme="majorHAnsi"/>
          <w:kern w:val="0"/>
          <w:lang w:val="en-US"/>
        </w:rPr>
        <w:t xml:space="preserve">in host </w:t>
      </w:r>
      <w:r w:rsidR="00F33E79">
        <w:rPr>
          <w:rFonts w:asciiTheme="majorHAnsi" w:hAnsiTheme="majorHAnsi" w:cstheme="majorHAnsi"/>
          <w:kern w:val="0"/>
          <w:lang w:val="en-US"/>
        </w:rPr>
        <w:t>communiti</w:t>
      </w:r>
      <w:r w:rsidR="00C277C0">
        <w:rPr>
          <w:rFonts w:asciiTheme="majorHAnsi" w:hAnsiTheme="majorHAnsi" w:cstheme="majorHAnsi"/>
          <w:kern w:val="0"/>
          <w:lang w:val="en-US"/>
        </w:rPr>
        <w:t>es</w:t>
      </w:r>
      <w:r w:rsidR="00D05039">
        <w:rPr>
          <w:rFonts w:asciiTheme="majorHAnsi" w:hAnsiTheme="majorHAnsi" w:cstheme="majorHAnsi"/>
          <w:kern w:val="0"/>
          <w:lang w:val="en-US"/>
        </w:rPr>
        <w:t>. In American eels (</w:t>
      </w:r>
      <w:r w:rsidR="00F72206" w:rsidRPr="00F72206">
        <w:rPr>
          <w:rFonts w:asciiTheme="majorHAnsi" w:hAnsiTheme="majorHAnsi" w:cstheme="majorHAnsi"/>
          <w:i/>
          <w:iCs/>
          <w:kern w:val="0"/>
          <w:lang w:val="en-US"/>
        </w:rPr>
        <w:t>Anguilla rostrata</w:t>
      </w:r>
      <w:r w:rsidR="00F72206">
        <w:rPr>
          <w:rFonts w:asciiTheme="majorHAnsi" w:hAnsiTheme="majorHAnsi" w:cstheme="majorHAnsi"/>
          <w:kern w:val="0"/>
          <w:lang w:val="en-US"/>
        </w:rPr>
        <w:t xml:space="preserve">), parasite diversity </w:t>
      </w:r>
      <w:r w:rsidR="00806191">
        <w:rPr>
          <w:rFonts w:asciiTheme="majorHAnsi" w:hAnsiTheme="majorHAnsi" w:cstheme="majorHAnsi"/>
          <w:kern w:val="0"/>
          <w:lang w:val="en-US"/>
        </w:rPr>
        <w:t>decrease</w:t>
      </w:r>
      <w:r w:rsidR="00BB0B51">
        <w:rPr>
          <w:rFonts w:asciiTheme="majorHAnsi" w:hAnsiTheme="majorHAnsi" w:cstheme="majorHAnsi"/>
          <w:kern w:val="0"/>
          <w:lang w:val="en-US"/>
        </w:rPr>
        <w:t>s</w:t>
      </w:r>
      <w:r w:rsidR="00F72206">
        <w:rPr>
          <w:rFonts w:asciiTheme="majorHAnsi" w:hAnsiTheme="majorHAnsi" w:cstheme="majorHAnsi"/>
          <w:kern w:val="0"/>
          <w:lang w:val="en-US"/>
        </w:rPr>
        <w:t xml:space="preserve"> when</w:t>
      </w:r>
      <w:r w:rsidR="009279B2">
        <w:rPr>
          <w:rFonts w:asciiTheme="majorHAnsi" w:hAnsiTheme="majorHAnsi" w:cstheme="majorHAnsi"/>
          <w:kern w:val="0"/>
          <w:lang w:val="en-US"/>
        </w:rPr>
        <w:t xml:space="preserve"> water</w:t>
      </w:r>
      <w:r w:rsidR="00806191">
        <w:rPr>
          <w:rFonts w:asciiTheme="majorHAnsi" w:hAnsiTheme="majorHAnsi" w:cstheme="majorHAnsi"/>
          <w:kern w:val="0"/>
          <w:lang w:val="en-US"/>
        </w:rPr>
        <w:t xml:space="preserve"> pH is below 5.4</w:t>
      </w:r>
      <w:r w:rsidR="009279B2">
        <w:rPr>
          <w:rFonts w:asciiTheme="majorHAnsi" w:hAnsiTheme="majorHAnsi" w:cstheme="majorHAnsi"/>
          <w:kern w:val="0"/>
          <w:lang w:val="en-US"/>
        </w:rPr>
        <w:t>, with some parasite families such as d</w:t>
      </w:r>
      <w:r w:rsidR="00806191">
        <w:rPr>
          <w:rFonts w:asciiTheme="majorHAnsi" w:hAnsiTheme="majorHAnsi" w:cstheme="majorHAnsi"/>
          <w:kern w:val="0"/>
          <w:lang w:val="en-US"/>
        </w:rPr>
        <w:t xml:space="preserve">igenean trematodes </w:t>
      </w:r>
      <w:r w:rsidR="009279B2">
        <w:rPr>
          <w:rFonts w:asciiTheme="majorHAnsi" w:hAnsiTheme="majorHAnsi" w:cstheme="majorHAnsi"/>
          <w:kern w:val="0"/>
          <w:lang w:val="en-US"/>
        </w:rPr>
        <w:t xml:space="preserve">being </w:t>
      </w:r>
      <w:r w:rsidR="00806191">
        <w:rPr>
          <w:rFonts w:asciiTheme="majorHAnsi" w:hAnsiTheme="majorHAnsi" w:cstheme="majorHAnsi"/>
          <w:kern w:val="0"/>
          <w:lang w:val="en-US"/>
        </w:rPr>
        <w:t>absent below</w:t>
      </w:r>
      <w:r w:rsidR="009279B2">
        <w:rPr>
          <w:rFonts w:asciiTheme="majorHAnsi" w:hAnsiTheme="majorHAnsi" w:cstheme="majorHAnsi"/>
          <w:kern w:val="0"/>
          <w:lang w:val="en-US"/>
        </w:rPr>
        <w:t xml:space="preserve"> pH</w:t>
      </w:r>
      <w:r w:rsidR="00806191">
        <w:rPr>
          <w:rFonts w:asciiTheme="majorHAnsi" w:hAnsiTheme="majorHAnsi" w:cstheme="majorHAnsi"/>
          <w:kern w:val="0"/>
          <w:lang w:val="en-US"/>
        </w:rPr>
        <w:t xml:space="preserve"> 4.7 </w:t>
      </w:r>
      <w:r w:rsidR="00806191">
        <w:rPr>
          <w:rFonts w:asciiTheme="majorHAnsi" w:hAnsiTheme="majorHAnsi" w:cstheme="majorHAnsi"/>
          <w:kern w:val="0"/>
          <w:lang w:val="en-US"/>
        </w:rPr>
        <w:fldChar w:fldCharType="begin"/>
      </w:r>
      <w:r w:rsidR="00EC7F0D">
        <w:rPr>
          <w:rFonts w:asciiTheme="majorHAnsi" w:hAnsiTheme="majorHAnsi" w:cstheme="majorHAnsi"/>
          <w:kern w:val="0"/>
          <w:lang w:val="en-US"/>
        </w:rPr>
        <w:instrText xml:space="preserve"> ADDIN ZOTERO_ITEM CSL_CITATION {"citationID":"djtXThiH","properties":{"formattedCitation":"(Marcogliese &amp; Cone, 1997b)","plainCitation":"(Marcogliese &amp; Cone, 1997b)","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00806191">
        <w:rPr>
          <w:rFonts w:asciiTheme="majorHAnsi" w:hAnsiTheme="majorHAnsi" w:cstheme="majorHAnsi"/>
          <w:kern w:val="0"/>
          <w:lang w:val="en-US"/>
        </w:rPr>
        <w:fldChar w:fldCharType="separate"/>
      </w:r>
      <w:r w:rsidR="00EC7F0D">
        <w:rPr>
          <w:rFonts w:asciiTheme="majorHAnsi" w:hAnsiTheme="majorHAnsi" w:cstheme="majorHAnsi"/>
          <w:noProof/>
          <w:kern w:val="0"/>
          <w:lang w:val="en-US"/>
        </w:rPr>
        <w:t>(Marcogliese &amp; Cone, 1997b)</w:t>
      </w:r>
      <w:r w:rsidR="00806191">
        <w:rPr>
          <w:rFonts w:asciiTheme="majorHAnsi" w:hAnsiTheme="majorHAnsi" w:cstheme="majorHAnsi"/>
          <w:kern w:val="0"/>
          <w:lang w:val="en-US"/>
        </w:rPr>
        <w:fldChar w:fldCharType="end"/>
      </w:r>
      <w:r w:rsidR="00806191">
        <w:rPr>
          <w:rFonts w:asciiTheme="majorHAnsi" w:hAnsiTheme="majorHAnsi" w:cstheme="majorHAnsi"/>
          <w:kern w:val="0"/>
          <w:lang w:val="en-US"/>
        </w:rPr>
        <w:t xml:space="preserve">. </w:t>
      </w:r>
      <w:r w:rsidR="009279B2">
        <w:rPr>
          <w:rFonts w:asciiTheme="majorHAnsi" w:hAnsiTheme="majorHAnsi" w:cstheme="majorHAnsi"/>
          <w:kern w:val="0"/>
          <w:lang w:val="en-US"/>
        </w:rPr>
        <w:t>Similarly, l</w:t>
      </w:r>
      <w:r w:rsidR="004C7630">
        <w:rPr>
          <w:rFonts w:asciiTheme="majorHAnsi" w:hAnsiTheme="majorHAnsi" w:cstheme="majorHAnsi"/>
          <w:kern w:val="0"/>
          <w:lang w:val="en-US"/>
        </w:rPr>
        <w:t xml:space="preserve">entic water bodies with dense vegetation display higher prevalence and abundance </w:t>
      </w:r>
      <w:r w:rsidR="00C277C0">
        <w:rPr>
          <w:rFonts w:asciiTheme="majorHAnsi" w:hAnsiTheme="majorHAnsi" w:cstheme="majorHAnsi"/>
          <w:kern w:val="0"/>
          <w:lang w:val="en-US"/>
        </w:rPr>
        <w:t xml:space="preserve">of </w:t>
      </w:r>
      <w:proofErr w:type="spellStart"/>
      <w:r w:rsidR="004C7630" w:rsidRPr="00860081">
        <w:rPr>
          <w:rFonts w:asciiTheme="majorHAnsi" w:hAnsiTheme="majorHAnsi" w:cstheme="majorHAnsi"/>
          <w:i/>
          <w:iCs/>
          <w:kern w:val="0"/>
          <w:lang w:val="en-US"/>
        </w:rPr>
        <w:t>P</w:t>
      </w:r>
      <w:r w:rsidR="004C7630">
        <w:rPr>
          <w:rFonts w:asciiTheme="majorHAnsi" w:hAnsiTheme="majorHAnsi" w:cstheme="majorHAnsi"/>
          <w:i/>
          <w:iCs/>
          <w:kern w:val="0"/>
          <w:lang w:val="en-US"/>
        </w:rPr>
        <w:t>osthodiplostomum</w:t>
      </w:r>
      <w:proofErr w:type="spellEnd"/>
      <w:r w:rsidR="004C7630" w:rsidRPr="00860081">
        <w:rPr>
          <w:rFonts w:asciiTheme="majorHAnsi" w:hAnsiTheme="majorHAnsi" w:cstheme="majorHAnsi"/>
          <w:i/>
          <w:iCs/>
          <w:kern w:val="0"/>
          <w:lang w:val="en-US"/>
        </w:rPr>
        <w:t xml:space="preserve"> </w:t>
      </w:r>
      <w:proofErr w:type="spellStart"/>
      <w:r w:rsidR="004C7630">
        <w:rPr>
          <w:rFonts w:asciiTheme="majorHAnsi" w:hAnsiTheme="majorHAnsi" w:cstheme="majorHAnsi"/>
          <w:i/>
          <w:iCs/>
          <w:kern w:val="0"/>
          <w:lang w:val="en-US"/>
        </w:rPr>
        <w:t>cuticola</w:t>
      </w:r>
      <w:proofErr w:type="spellEnd"/>
      <w:r w:rsidR="004C7630">
        <w:rPr>
          <w:rFonts w:asciiTheme="majorHAnsi" w:hAnsiTheme="majorHAnsi" w:cstheme="majorHAnsi"/>
          <w:kern w:val="0"/>
          <w:lang w:val="en-US"/>
        </w:rPr>
        <w:t xml:space="preserve"> </w:t>
      </w:r>
      <w:r w:rsidR="00BB0B51">
        <w:rPr>
          <w:rFonts w:asciiTheme="majorHAnsi" w:hAnsiTheme="majorHAnsi" w:cstheme="majorHAnsi"/>
          <w:kern w:val="0"/>
          <w:lang w:val="en-US"/>
        </w:rPr>
        <w:t xml:space="preserve">parasites </w:t>
      </w:r>
      <w:r w:rsidR="004C7630">
        <w:rPr>
          <w:rFonts w:asciiTheme="majorHAnsi" w:hAnsiTheme="majorHAnsi" w:cstheme="majorHAnsi"/>
          <w:kern w:val="0"/>
          <w:lang w:val="en-US"/>
        </w:rPr>
        <w:t xml:space="preserve">in </w:t>
      </w:r>
      <w:r w:rsidR="009279B2">
        <w:rPr>
          <w:rFonts w:asciiTheme="majorHAnsi" w:hAnsiTheme="majorHAnsi" w:cstheme="majorHAnsi"/>
          <w:kern w:val="0"/>
          <w:lang w:val="en-US"/>
        </w:rPr>
        <w:t xml:space="preserve">host </w:t>
      </w:r>
      <w:r w:rsidR="004C7630">
        <w:rPr>
          <w:rFonts w:asciiTheme="majorHAnsi" w:hAnsiTheme="majorHAnsi" w:cstheme="majorHAnsi"/>
          <w:kern w:val="0"/>
          <w:lang w:val="en-US"/>
        </w:rPr>
        <w:t xml:space="preserve">fish than rivers and </w:t>
      </w:r>
      <w:r w:rsidR="009279B2">
        <w:rPr>
          <w:rFonts w:asciiTheme="majorHAnsi" w:hAnsiTheme="majorHAnsi" w:cstheme="majorHAnsi"/>
          <w:kern w:val="0"/>
          <w:lang w:val="en-US"/>
        </w:rPr>
        <w:t xml:space="preserve">reservoirs with </w:t>
      </w:r>
      <w:r w:rsidR="004C7630">
        <w:rPr>
          <w:rFonts w:asciiTheme="majorHAnsi" w:hAnsiTheme="majorHAnsi" w:cstheme="majorHAnsi"/>
          <w:kern w:val="0"/>
          <w:lang w:val="en-US"/>
        </w:rPr>
        <w:t xml:space="preserve">steep banks </w:t>
      </w:r>
      <w:r w:rsidR="004C7630">
        <w:rPr>
          <w:rFonts w:asciiTheme="majorHAnsi" w:hAnsiTheme="majorHAnsi" w:cstheme="majorHAnsi"/>
          <w:kern w:val="0"/>
          <w:lang w:val="en-US"/>
        </w:rPr>
        <w:fldChar w:fldCharType="begin"/>
      </w:r>
      <w:r w:rsidR="004C7630">
        <w:rPr>
          <w:rFonts w:asciiTheme="majorHAnsi" w:hAnsiTheme="majorHAnsi"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4C7630">
        <w:rPr>
          <w:rFonts w:asciiTheme="majorHAnsi" w:hAnsiTheme="majorHAnsi" w:cstheme="majorHAnsi"/>
          <w:kern w:val="0"/>
          <w:lang w:val="en-US"/>
        </w:rPr>
        <w:fldChar w:fldCharType="separate"/>
      </w:r>
      <w:r w:rsidR="004C7630">
        <w:rPr>
          <w:rFonts w:asciiTheme="majorHAnsi" w:hAnsiTheme="majorHAnsi" w:cstheme="majorHAnsi"/>
          <w:noProof/>
          <w:kern w:val="0"/>
          <w:lang w:val="en-US"/>
        </w:rPr>
        <w:t>(Ondrackova et al., 2004)</w:t>
      </w:r>
      <w:r w:rsidR="004C7630">
        <w:rPr>
          <w:rFonts w:asciiTheme="majorHAnsi" w:hAnsiTheme="majorHAnsi" w:cstheme="majorHAnsi"/>
          <w:kern w:val="0"/>
          <w:lang w:val="en-US"/>
        </w:rPr>
        <w:fldChar w:fldCharType="end"/>
      </w:r>
      <w:r w:rsidR="004C7630">
        <w:rPr>
          <w:rFonts w:asciiTheme="majorHAnsi" w:hAnsiTheme="majorHAnsi" w:cstheme="majorHAnsi"/>
          <w:kern w:val="0"/>
          <w:lang w:val="en-US"/>
        </w:rPr>
        <w:t xml:space="preserve">, suggesting that local habitat and morphometry </w:t>
      </w:r>
      <w:r w:rsidR="009279B2">
        <w:rPr>
          <w:rFonts w:asciiTheme="majorHAnsi" w:hAnsiTheme="majorHAnsi" w:cstheme="majorHAnsi"/>
          <w:kern w:val="0"/>
          <w:lang w:val="en-US"/>
        </w:rPr>
        <w:t xml:space="preserve">of the water body </w:t>
      </w:r>
      <w:r w:rsidR="004C7630">
        <w:rPr>
          <w:rFonts w:asciiTheme="majorHAnsi" w:hAnsiTheme="majorHAnsi" w:cstheme="majorHAnsi"/>
          <w:kern w:val="0"/>
          <w:lang w:val="en-US"/>
        </w:rPr>
        <w:t xml:space="preserve">are </w:t>
      </w:r>
      <w:r w:rsidR="00C928D1">
        <w:rPr>
          <w:rFonts w:asciiTheme="majorHAnsi" w:hAnsiTheme="majorHAnsi" w:cstheme="majorHAnsi"/>
          <w:kern w:val="0"/>
          <w:lang w:val="en-US"/>
        </w:rPr>
        <w:t>drivers of encounter filtering</w:t>
      </w:r>
      <w:r w:rsidR="005B7DF6">
        <w:rPr>
          <w:rFonts w:asciiTheme="majorHAnsi" w:hAnsiTheme="majorHAnsi" w:cstheme="majorHAnsi"/>
          <w:kern w:val="0"/>
          <w:lang w:val="en-US"/>
        </w:rPr>
        <w:t xml:space="preserve"> (</w:t>
      </w:r>
      <w:proofErr w:type="spellStart"/>
      <w:r w:rsidR="005B7DF6">
        <w:rPr>
          <w:rFonts w:asciiTheme="majorHAnsi" w:hAnsiTheme="majorHAnsi" w:cstheme="majorHAnsi"/>
          <w:kern w:val="0"/>
          <w:lang w:val="en-US"/>
        </w:rPr>
        <w:t>sptatiotemporal</w:t>
      </w:r>
      <w:proofErr w:type="spellEnd"/>
      <w:r w:rsidR="005B7DF6">
        <w:rPr>
          <w:rFonts w:asciiTheme="majorHAnsi" w:hAnsiTheme="majorHAnsi" w:cstheme="majorHAnsi"/>
          <w:kern w:val="0"/>
          <w:lang w:val="en-US"/>
        </w:rPr>
        <w:t xml:space="preserve"> window that allow</w:t>
      </w:r>
      <w:r w:rsidR="00C927AC">
        <w:rPr>
          <w:rFonts w:asciiTheme="majorHAnsi" w:hAnsiTheme="majorHAnsi" w:cstheme="majorHAnsi"/>
          <w:kern w:val="0"/>
          <w:lang w:val="en-US"/>
        </w:rPr>
        <w:t>s</w:t>
      </w:r>
      <w:r w:rsidR="005B7DF6">
        <w:rPr>
          <w:rFonts w:asciiTheme="majorHAnsi" w:hAnsiTheme="majorHAnsi" w:cstheme="majorHAnsi"/>
          <w:kern w:val="0"/>
          <w:lang w:val="en-US"/>
        </w:rPr>
        <w:t xml:space="preserve"> encounter between the parasite and its host)</w:t>
      </w:r>
      <w:r w:rsidR="00C928D1">
        <w:rPr>
          <w:rFonts w:asciiTheme="majorHAnsi" w:hAnsiTheme="majorHAnsi" w:cstheme="majorHAnsi"/>
          <w:kern w:val="0"/>
          <w:lang w:val="en-US"/>
        </w:rPr>
        <w:t>.</w:t>
      </w:r>
      <w:r w:rsidR="004B53D8">
        <w:rPr>
          <w:rFonts w:asciiTheme="majorHAnsi" w:hAnsiTheme="majorHAnsi" w:cstheme="majorHAnsi"/>
          <w:kern w:val="0"/>
          <w:lang w:val="en-US"/>
        </w:rPr>
        <w:t xml:space="preserve"> Furthermore, </w:t>
      </w:r>
      <w:r w:rsidR="009279B2">
        <w:rPr>
          <w:rFonts w:asciiTheme="majorHAnsi" w:hAnsiTheme="majorHAnsi" w:cstheme="majorHAnsi"/>
          <w:kern w:val="0"/>
          <w:lang w:val="en-US"/>
        </w:rPr>
        <w:t>s</w:t>
      </w:r>
      <w:r w:rsidR="00F33E79">
        <w:rPr>
          <w:rFonts w:asciiTheme="majorHAnsi" w:hAnsiTheme="majorHAnsi" w:cstheme="majorHAnsi"/>
          <w:kern w:val="0"/>
          <w:lang w:val="en-US"/>
        </w:rPr>
        <w:t xml:space="preserve">patial </w:t>
      </w:r>
      <w:r w:rsidR="004B53D8">
        <w:rPr>
          <w:rFonts w:asciiTheme="majorHAnsi" w:hAnsiTheme="majorHAnsi" w:cstheme="majorHAnsi"/>
          <w:kern w:val="0"/>
          <w:lang w:val="en-US"/>
        </w:rPr>
        <w:t>features</w:t>
      </w:r>
      <w:r w:rsidR="009279B2">
        <w:rPr>
          <w:rFonts w:asciiTheme="majorHAnsi" w:hAnsiTheme="majorHAnsi" w:cstheme="majorHAnsi"/>
          <w:kern w:val="0"/>
          <w:lang w:val="en-US"/>
        </w:rPr>
        <w:t xml:space="preserve"> of </w:t>
      </w:r>
      <w:r w:rsidR="00611E4C">
        <w:rPr>
          <w:rFonts w:asciiTheme="majorHAnsi" w:hAnsiTheme="majorHAnsi" w:cstheme="majorHAnsi"/>
          <w:kern w:val="0"/>
          <w:lang w:val="en-US"/>
        </w:rPr>
        <w:t>an eco</w:t>
      </w:r>
      <w:r w:rsidR="009279B2">
        <w:rPr>
          <w:rFonts w:asciiTheme="majorHAnsi" w:hAnsiTheme="majorHAnsi" w:cstheme="majorHAnsi"/>
          <w:kern w:val="0"/>
          <w:lang w:val="en-US"/>
        </w:rPr>
        <w:t>system</w:t>
      </w:r>
      <w:r w:rsidR="004B53D8">
        <w:rPr>
          <w:rFonts w:asciiTheme="majorHAnsi" w:hAnsiTheme="majorHAnsi" w:cstheme="majorHAnsi"/>
          <w:kern w:val="0"/>
          <w:lang w:val="en-US"/>
        </w:rPr>
        <w:t xml:space="preserve"> (e.g.</w:t>
      </w:r>
      <w:r w:rsidR="00425579">
        <w:rPr>
          <w:rFonts w:asciiTheme="majorHAnsi" w:hAnsiTheme="majorHAnsi" w:cstheme="majorHAnsi"/>
          <w:kern w:val="0"/>
          <w:lang w:val="en-US"/>
        </w:rPr>
        <w:t>,</w:t>
      </w:r>
      <w:r w:rsidR="00A56653">
        <w:rPr>
          <w:rFonts w:asciiTheme="majorHAnsi" w:hAnsiTheme="majorHAnsi" w:cstheme="majorHAnsi"/>
          <w:kern w:val="0"/>
          <w:lang w:val="en-US"/>
        </w:rPr>
        <w:t xml:space="preserve"> watershed</w:t>
      </w:r>
      <w:r w:rsidR="004B53D8">
        <w:rPr>
          <w:rFonts w:asciiTheme="majorHAnsi" w:hAnsiTheme="majorHAnsi" w:cstheme="majorHAnsi"/>
          <w:kern w:val="0"/>
          <w:lang w:val="en-US"/>
        </w:rPr>
        <w:t xml:space="preserve">, connectivity) </w:t>
      </w:r>
      <w:r w:rsidR="00A56653">
        <w:rPr>
          <w:rFonts w:asciiTheme="majorHAnsi" w:hAnsiTheme="majorHAnsi" w:cstheme="majorHAnsi"/>
          <w:kern w:val="0"/>
          <w:lang w:val="en-US"/>
        </w:rPr>
        <w:t xml:space="preserve">act as </w:t>
      </w:r>
      <w:r w:rsidR="004B53D8">
        <w:rPr>
          <w:rFonts w:asciiTheme="majorHAnsi" w:hAnsiTheme="majorHAnsi" w:cstheme="majorHAnsi"/>
          <w:kern w:val="0"/>
          <w:lang w:val="en-US"/>
        </w:rPr>
        <w:t xml:space="preserve">large scale filtering </w:t>
      </w:r>
      <w:r w:rsidR="00A56653">
        <w:rPr>
          <w:rFonts w:asciiTheme="majorHAnsi" w:hAnsiTheme="majorHAnsi" w:cstheme="majorHAnsi"/>
          <w:kern w:val="0"/>
          <w:lang w:val="en-US"/>
        </w:rPr>
        <w:t xml:space="preserve">by limiting dispersal </w:t>
      </w:r>
      <w:r w:rsidR="00567EC2">
        <w:rPr>
          <w:rFonts w:asciiTheme="majorHAnsi" w:hAnsiTheme="majorHAnsi" w:cstheme="majorHAnsi"/>
          <w:kern w:val="0"/>
          <w:lang w:val="en-US"/>
        </w:rPr>
        <w:t xml:space="preserve">of both parasites and hosts </w:t>
      </w:r>
      <w:r w:rsidR="00A56653">
        <w:rPr>
          <w:rFonts w:asciiTheme="majorHAnsi" w:hAnsiTheme="majorHAnsi" w:cstheme="majorHAnsi"/>
          <w:kern w:val="0"/>
          <w:lang w:val="en-US"/>
        </w:rPr>
        <w:fldChar w:fldCharType="begin"/>
      </w:r>
      <w:r w:rsidR="00A56653">
        <w:rPr>
          <w:rFonts w:asciiTheme="majorHAnsi" w:hAnsiTheme="majorHAnsi"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Bolnick et al., 2020)</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w:t>
      </w:r>
      <w:r w:rsidR="004B53D8">
        <w:rPr>
          <w:rFonts w:asciiTheme="majorHAnsi" w:hAnsiTheme="majorHAnsi" w:cstheme="majorHAnsi"/>
          <w:kern w:val="0"/>
          <w:lang w:val="en-US"/>
        </w:rPr>
        <w:t xml:space="preserve">thus creating infection patchiness </w:t>
      </w:r>
      <w:r w:rsidR="00D50CF9">
        <w:rPr>
          <w:rFonts w:asciiTheme="majorHAnsi" w:hAnsiTheme="majorHAnsi" w:cstheme="majorHAnsi"/>
          <w:kern w:val="0"/>
          <w:lang w:val="en-US"/>
        </w:rPr>
        <w:t>at</w:t>
      </w:r>
      <w:r w:rsidR="004B53D8">
        <w:rPr>
          <w:rFonts w:asciiTheme="majorHAnsi" w:hAnsiTheme="majorHAnsi" w:cstheme="majorHAnsi"/>
          <w:kern w:val="0"/>
          <w:lang w:val="en-US"/>
        </w:rPr>
        <w:t xml:space="preserve"> the landscape</w:t>
      </w:r>
      <w:r w:rsidR="00611E4C">
        <w:rPr>
          <w:rFonts w:asciiTheme="majorHAnsi" w:hAnsiTheme="majorHAnsi" w:cstheme="majorHAnsi"/>
          <w:kern w:val="0"/>
          <w:lang w:val="en-US"/>
        </w:rPr>
        <w:t xml:space="preserve"> level</w:t>
      </w:r>
      <w:r w:rsidR="00A56653">
        <w:rPr>
          <w:rFonts w:asciiTheme="majorHAnsi" w:hAnsiTheme="majorHAnsi" w:cstheme="majorHAnsi"/>
          <w:kern w:val="0"/>
          <w:lang w:val="en-US"/>
        </w:rPr>
        <w:t>.</w:t>
      </w:r>
      <w:r w:rsidR="004B53D8">
        <w:rPr>
          <w:rFonts w:asciiTheme="majorHAnsi" w:hAnsiTheme="majorHAnsi" w:cstheme="majorHAnsi"/>
          <w:kern w:val="0"/>
          <w:lang w:val="en-US"/>
        </w:rPr>
        <w:t xml:space="preserve"> </w:t>
      </w:r>
      <w:r w:rsidR="00A56653">
        <w:rPr>
          <w:rFonts w:asciiTheme="majorHAnsi" w:hAnsiTheme="majorHAnsi" w:cstheme="majorHAnsi"/>
          <w:kern w:val="0"/>
          <w:lang w:val="en-US"/>
        </w:rPr>
        <w:fldChar w:fldCharType="begin"/>
      </w:r>
      <w:r w:rsidR="00A56653">
        <w:rPr>
          <w:rFonts w:asciiTheme="majorHAnsi" w:hAnsiTheme="majorHAnsi" w:cstheme="majorHAnsi"/>
          <w:kern w:val="0"/>
          <w:lang w:val="en-US"/>
        </w:rPr>
        <w:instrText xml:space="preserve"> ADDIN ZOTERO_ITEM CSL_CITATION {"citationID":"LE9gGKIL","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Happel (2019)</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provided evidence </w:t>
      </w:r>
      <w:r w:rsidR="006B0AAF">
        <w:rPr>
          <w:rFonts w:asciiTheme="majorHAnsi" w:hAnsiTheme="majorHAnsi" w:cstheme="majorHAnsi"/>
          <w:kern w:val="0"/>
          <w:lang w:val="en-US"/>
        </w:rPr>
        <w:t xml:space="preserve">for consistent geographical pattern in </w:t>
      </w:r>
      <w:r w:rsidR="00641CF4">
        <w:rPr>
          <w:rFonts w:asciiTheme="majorHAnsi" w:hAnsiTheme="majorHAnsi" w:cstheme="majorHAnsi"/>
          <w:kern w:val="0"/>
          <w:lang w:val="en-US"/>
        </w:rPr>
        <w:t xml:space="preserve">the </w:t>
      </w:r>
      <w:r w:rsidR="006B0AAF">
        <w:rPr>
          <w:rFonts w:asciiTheme="majorHAnsi" w:hAnsiTheme="majorHAnsi" w:cstheme="majorHAnsi"/>
          <w:kern w:val="0"/>
          <w:lang w:val="en-US"/>
        </w:rPr>
        <w:t xml:space="preserve">prevalence of </w:t>
      </w:r>
      <w:r w:rsidR="00641CF4">
        <w:rPr>
          <w:rFonts w:asciiTheme="majorHAnsi" w:hAnsiTheme="majorHAnsi" w:cstheme="majorHAnsi"/>
          <w:kern w:val="0"/>
          <w:lang w:val="en-US"/>
        </w:rPr>
        <w:t xml:space="preserve">trematodes </w:t>
      </w:r>
      <w:r w:rsidR="006B0AAF">
        <w:rPr>
          <w:rFonts w:asciiTheme="majorHAnsi" w:hAnsiTheme="majorHAnsi" w:cstheme="majorHAnsi"/>
          <w:kern w:val="0"/>
          <w:lang w:val="en-US"/>
        </w:rPr>
        <w:t xml:space="preserve">between </w:t>
      </w:r>
      <w:r w:rsidR="00A56653">
        <w:rPr>
          <w:rFonts w:asciiTheme="majorHAnsi" w:hAnsiTheme="majorHAnsi" w:cstheme="majorHAnsi"/>
          <w:kern w:val="0"/>
          <w:lang w:val="en-US"/>
        </w:rPr>
        <w:t>watersheds</w:t>
      </w:r>
      <w:r w:rsidR="006B0AAF">
        <w:rPr>
          <w:rFonts w:asciiTheme="majorHAnsi" w:hAnsiTheme="majorHAnsi" w:cstheme="majorHAnsi"/>
          <w:kern w:val="0"/>
          <w:lang w:val="en-US"/>
        </w:rPr>
        <w:t xml:space="preserve">. </w:t>
      </w:r>
      <w:r w:rsidR="003246AE">
        <w:rPr>
          <w:rFonts w:asciiTheme="majorHAnsi" w:hAnsiTheme="majorHAnsi" w:cstheme="majorHAnsi"/>
          <w:kern w:val="0"/>
          <w:lang w:val="en-US"/>
        </w:rPr>
        <w:fldChar w:fldCharType="begin"/>
      </w:r>
      <w:r w:rsidR="003246AE">
        <w:rPr>
          <w:rFonts w:asciiTheme="majorHAnsi" w:hAnsiTheme="majorHAnsi" w:cstheme="majorHAnsi"/>
          <w:kern w:val="0"/>
          <w:lang w:val="en-US"/>
        </w:rPr>
        <w:instrText xml:space="preserve"> ADDIN ZOTERO_ITEM CSL_CITATION {"citationID":"9VZs5HrW","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246AE">
        <w:rPr>
          <w:rFonts w:asciiTheme="majorHAnsi" w:hAnsiTheme="majorHAnsi" w:cstheme="majorHAnsi"/>
          <w:kern w:val="0"/>
          <w:lang w:val="en-US"/>
        </w:rPr>
        <w:fldChar w:fldCharType="separate"/>
      </w:r>
      <w:r w:rsidR="003246AE">
        <w:rPr>
          <w:rFonts w:asciiTheme="majorHAnsi" w:hAnsiTheme="majorHAnsi" w:cstheme="majorHAnsi"/>
          <w:noProof/>
          <w:kern w:val="0"/>
          <w:lang w:val="en-US"/>
        </w:rPr>
        <w:t>Bolnick et al. (2020)</w:t>
      </w:r>
      <w:r w:rsidR="003246AE">
        <w:rPr>
          <w:rFonts w:asciiTheme="majorHAnsi" w:hAnsiTheme="majorHAnsi" w:cstheme="majorHAnsi"/>
          <w:kern w:val="0"/>
          <w:lang w:val="en-US"/>
        </w:rPr>
        <w:fldChar w:fldCharType="end"/>
      </w:r>
      <w:r w:rsidR="003246AE">
        <w:rPr>
          <w:rFonts w:asciiTheme="majorHAnsi" w:hAnsiTheme="majorHAnsi" w:cstheme="majorHAnsi"/>
          <w:kern w:val="0"/>
          <w:lang w:val="en-US"/>
        </w:rPr>
        <w:t xml:space="preserve"> also found </w:t>
      </w:r>
      <w:r w:rsidR="00F70141">
        <w:rPr>
          <w:rFonts w:asciiTheme="majorHAnsi" w:hAnsiTheme="majorHAnsi" w:cstheme="majorHAnsi"/>
          <w:kern w:val="0"/>
          <w:lang w:val="en-US"/>
        </w:rPr>
        <w:t xml:space="preserve">that increased </w:t>
      </w:r>
      <w:r w:rsidR="003246AE">
        <w:rPr>
          <w:rFonts w:asciiTheme="majorHAnsi" w:hAnsiTheme="majorHAnsi" w:cstheme="majorHAnsi"/>
          <w:kern w:val="0"/>
          <w:lang w:val="en-US"/>
        </w:rPr>
        <w:t xml:space="preserve">waterways distance between waterbodies </w:t>
      </w:r>
      <w:r w:rsidR="00F70141">
        <w:rPr>
          <w:rFonts w:asciiTheme="majorHAnsi" w:hAnsiTheme="majorHAnsi" w:cstheme="majorHAnsi"/>
          <w:kern w:val="0"/>
          <w:lang w:val="en-US"/>
        </w:rPr>
        <w:t xml:space="preserve">lead to more different parasite </w:t>
      </w:r>
      <w:r w:rsidR="00641CF4">
        <w:rPr>
          <w:rFonts w:asciiTheme="majorHAnsi" w:hAnsiTheme="majorHAnsi" w:cstheme="majorHAnsi"/>
          <w:kern w:val="0"/>
          <w:lang w:val="en-US"/>
        </w:rPr>
        <w:t>community’s</w:t>
      </w:r>
      <w:r w:rsidR="003246AE">
        <w:rPr>
          <w:rFonts w:asciiTheme="majorHAnsi" w:hAnsiTheme="majorHAnsi" w:cstheme="majorHAnsi"/>
          <w:kern w:val="0"/>
          <w:lang w:val="en-US"/>
        </w:rPr>
        <w:t xml:space="preserve"> </w:t>
      </w:r>
      <w:r w:rsidR="00567EC2">
        <w:rPr>
          <w:rFonts w:asciiTheme="majorHAnsi" w:hAnsiTheme="majorHAnsi" w:cstheme="majorHAnsi"/>
          <w:kern w:val="0"/>
          <w:lang w:val="en-US"/>
        </w:rPr>
        <w:t xml:space="preserve">composition </w:t>
      </w:r>
      <w:r w:rsidR="00641CF4">
        <w:rPr>
          <w:rFonts w:asciiTheme="majorHAnsi" w:hAnsiTheme="majorHAnsi" w:cstheme="majorHAnsi"/>
          <w:kern w:val="0"/>
          <w:lang w:val="en-US"/>
        </w:rPr>
        <w:t>in</w:t>
      </w:r>
      <w:r w:rsidR="003246AE">
        <w:rPr>
          <w:rFonts w:asciiTheme="majorHAnsi" w:hAnsiTheme="majorHAnsi" w:cstheme="majorHAnsi"/>
          <w:kern w:val="0"/>
          <w:lang w:val="en-US"/>
        </w:rPr>
        <w:t xml:space="preserve"> </w:t>
      </w:r>
      <w:proofErr w:type="spellStart"/>
      <w:r w:rsidR="003246AE">
        <w:rPr>
          <w:rFonts w:asciiTheme="majorHAnsi" w:hAnsiTheme="majorHAnsi" w:cstheme="majorHAnsi"/>
          <w:kern w:val="0"/>
          <w:lang w:val="en-US"/>
        </w:rPr>
        <w:t>threespine</w:t>
      </w:r>
      <w:proofErr w:type="spellEnd"/>
      <w:r w:rsidR="003246AE">
        <w:rPr>
          <w:rFonts w:asciiTheme="majorHAnsi" w:hAnsiTheme="majorHAnsi" w:cstheme="majorHAnsi"/>
          <w:kern w:val="0"/>
          <w:lang w:val="en-US"/>
        </w:rPr>
        <w:t xml:space="preserve"> stickleback (</w:t>
      </w:r>
      <w:proofErr w:type="spellStart"/>
      <w:r w:rsidR="003246AE" w:rsidRPr="003246AE">
        <w:rPr>
          <w:rFonts w:asciiTheme="majorHAnsi" w:hAnsiTheme="majorHAnsi" w:cstheme="majorHAnsi"/>
          <w:i/>
          <w:iCs/>
          <w:kern w:val="0"/>
          <w:lang w:val="en-US"/>
        </w:rPr>
        <w:t>Gasterosteus</w:t>
      </w:r>
      <w:proofErr w:type="spellEnd"/>
      <w:r w:rsidR="003246AE" w:rsidRPr="003246AE">
        <w:rPr>
          <w:rFonts w:asciiTheme="majorHAnsi" w:hAnsiTheme="majorHAnsi" w:cstheme="majorHAnsi"/>
          <w:i/>
          <w:iCs/>
          <w:kern w:val="0"/>
          <w:lang w:val="en-US"/>
        </w:rPr>
        <w:t xml:space="preserve"> aculeatus</w:t>
      </w:r>
      <w:r w:rsidR="003246AE">
        <w:rPr>
          <w:rFonts w:asciiTheme="majorHAnsi" w:hAnsiTheme="majorHAnsi" w:cstheme="majorHAnsi"/>
          <w:kern w:val="0"/>
          <w:lang w:val="en-US"/>
        </w:rPr>
        <w:t>).</w:t>
      </w:r>
      <w:r w:rsidR="00D30591">
        <w:rPr>
          <w:rFonts w:asciiTheme="majorHAnsi" w:hAnsiTheme="majorHAnsi" w:cstheme="majorHAnsi"/>
          <w:kern w:val="0"/>
          <w:lang w:val="en-US"/>
        </w:rPr>
        <w:t xml:space="preserve"> </w:t>
      </w:r>
      <w:r w:rsidR="00D34E0F">
        <w:rPr>
          <w:rFonts w:asciiTheme="majorHAnsi" w:hAnsiTheme="majorHAnsi" w:cstheme="majorHAnsi"/>
          <w:kern w:val="0"/>
          <w:lang w:val="en-US"/>
        </w:rPr>
        <w:t>W</w:t>
      </w:r>
      <w:r w:rsidR="00641CF4">
        <w:rPr>
          <w:rFonts w:asciiTheme="majorHAnsi" w:hAnsiTheme="majorHAnsi" w:cstheme="majorHAnsi"/>
          <w:kern w:val="0"/>
          <w:lang w:val="en-US"/>
        </w:rPr>
        <w:t xml:space="preserve">aterbodies such as lakes </w:t>
      </w:r>
      <w:r w:rsidR="007F7828">
        <w:rPr>
          <w:rFonts w:asciiTheme="majorHAnsi" w:hAnsiTheme="majorHAnsi" w:cstheme="majorHAnsi"/>
          <w:kern w:val="0"/>
          <w:lang w:val="en-US"/>
        </w:rPr>
        <w:t xml:space="preserve">are </w:t>
      </w:r>
      <w:r w:rsidR="00D34E0F">
        <w:rPr>
          <w:rFonts w:asciiTheme="majorHAnsi" w:hAnsiTheme="majorHAnsi" w:cstheme="majorHAnsi"/>
          <w:kern w:val="0"/>
          <w:lang w:val="en-US"/>
        </w:rPr>
        <w:t xml:space="preserve">therefore </w:t>
      </w:r>
      <w:r w:rsidR="007F7828">
        <w:rPr>
          <w:rFonts w:asciiTheme="majorHAnsi" w:hAnsiTheme="majorHAnsi" w:cstheme="majorHAnsi"/>
          <w:kern w:val="0"/>
          <w:lang w:val="en-US"/>
        </w:rPr>
        <w:t xml:space="preserve">good natural study systems to investigate scaling effect as they are delimited entities, connected or not in space through streams. </w:t>
      </w:r>
      <w:r w:rsidR="00C94835" w:rsidRPr="00C94835">
        <w:rPr>
          <w:rFonts w:asciiTheme="majorHAnsi" w:hAnsiTheme="majorHAnsi" w:cstheme="majorHAnsi"/>
          <w:kern w:val="0"/>
          <w:lang w:val="en-US"/>
        </w:rPr>
        <w:t xml:space="preserve">Investigating </w:t>
      </w:r>
      <w:r w:rsidR="00D34E0F">
        <w:rPr>
          <w:rFonts w:asciiTheme="majorHAnsi" w:hAnsiTheme="majorHAnsi" w:cstheme="majorHAnsi"/>
          <w:kern w:val="0"/>
          <w:lang w:val="en-US"/>
        </w:rPr>
        <w:t xml:space="preserve">a wide </w:t>
      </w:r>
      <w:r w:rsidR="00E70FF4">
        <w:rPr>
          <w:rFonts w:asciiTheme="majorHAnsi" w:hAnsiTheme="majorHAnsi" w:cstheme="majorHAnsi"/>
          <w:noProof/>
          <w:kern w:val="0"/>
          <w:lang w:val="en-US"/>
        </w:rPr>
        <w:lastRenderedPageBreak/>
        <mc:AlternateContent>
          <mc:Choice Requires="wpg">
            <w:drawing>
              <wp:anchor distT="0" distB="0" distL="114300" distR="114300" simplePos="0" relativeHeight="251660288" behindDoc="0" locked="0" layoutInCell="1" allowOverlap="1" wp14:anchorId="78D1F399" wp14:editId="72FC3AA8">
                <wp:simplePos x="0" y="0"/>
                <wp:positionH relativeFrom="column">
                  <wp:posOffset>703852</wp:posOffset>
                </wp:positionH>
                <wp:positionV relativeFrom="paragraph">
                  <wp:posOffset>-1670322</wp:posOffset>
                </wp:positionV>
                <wp:extent cx="5394960" cy="2237740"/>
                <wp:effectExtent l="0" t="0" r="0" b="0"/>
                <wp:wrapNone/>
                <wp:docPr id="1723298752" name="Groupe 2"/>
                <wp:cNvGraphicFramePr/>
                <a:graphic xmlns:a="http://schemas.openxmlformats.org/drawingml/2006/main">
                  <a:graphicData uri="http://schemas.microsoft.com/office/word/2010/wordprocessingGroup">
                    <wpg:wgp>
                      <wpg:cNvGrpSpPr/>
                      <wpg:grpSpPr>
                        <a:xfrm>
                          <a:off x="0" y="0"/>
                          <a:ext cx="5394960" cy="2237740"/>
                          <a:chOff x="0" y="0"/>
                          <a:chExt cx="5492632" cy="2279002"/>
                        </a:xfrm>
                      </wpg:grpSpPr>
                      <wpg:grpSp>
                        <wpg:cNvPr id="42" name="Groupe 41">
                          <a:extLst>
                            <a:ext uri="{FF2B5EF4-FFF2-40B4-BE49-F238E27FC236}">
                              <a16:creationId xmlns:a16="http://schemas.microsoft.com/office/drawing/2014/main" id="{E80AF0D4-43C5-995A-8FD1-C24BEA5799D5}"/>
                            </a:ext>
                          </a:extLst>
                        </wpg:cNvPr>
                        <wpg:cNvGrpSpPr/>
                        <wpg:grpSpPr>
                          <a:xfrm>
                            <a:off x="689675" y="0"/>
                            <a:ext cx="4802957" cy="2226502"/>
                            <a:chOff x="0" y="0"/>
                            <a:chExt cx="7142207" cy="3310916"/>
                          </a:xfrm>
                        </wpg:grpSpPr>
                        <wpg:grpSp>
                          <wpg:cNvPr id="81426358" name="Groupe 81426358">
                            <a:extLst>
                              <a:ext uri="{FF2B5EF4-FFF2-40B4-BE49-F238E27FC236}">
                                <a16:creationId xmlns:a16="http://schemas.microsoft.com/office/drawing/2014/main" id="{95C2A973-F40B-19FD-16A9-7897294438D7}"/>
                              </a:ext>
                            </a:extLst>
                          </wpg:cNvPr>
                          <wpg:cNvGrpSpPr/>
                          <wpg:grpSpPr>
                            <a:xfrm>
                              <a:off x="0" y="738677"/>
                              <a:ext cx="7142207" cy="2572239"/>
                              <a:chOff x="0" y="738677"/>
                              <a:chExt cx="11027891" cy="3971654"/>
                            </a:xfrm>
                          </wpg:grpSpPr>
                          <wpg:graphicFrame>
                            <wpg:cNvPr id="982980816" name="Diagramme 982980816">
                              <a:extLst>
                                <a:ext uri="{FF2B5EF4-FFF2-40B4-BE49-F238E27FC236}">
                                  <a16:creationId xmlns:a16="http://schemas.microsoft.com/office/drawing/2014/main" id="{F09CC554-4FD3-1840-BF54-67D09A63F003}"/>
                                </a:ext>
                              </a:extLst>
                            </wpg:cNvPr>
                            <wpg:cNvFrPr/>
                            <wpg:xfrm>
                              <a:off x="0" y="738678"/>
                              <a:ext cx="5046490" cy="3971653"/>
                            </wpg:xfrm>
                            <a:graphic>
                              <a:graphicData uri="http://schemas.openxmlformats.org/drawingml/2006/diagram">
                                <dgm:relIds xmlns:dgm="http://schemas.openxmlformats.org/drawingml/2006/diagram" xmlns:r="http://schemas.openxmlformats.org/officeDocument/2006/relationships" r:dm="rId14" r:lo="rId15" r:qs="rId16" r:cs="rId17"/>
                              </a:graphicData>
                            </a:graphic>
                          </wpg:graphicFrame>
                          <wpg:graphicFrame>
                            <wpg:cNvPr id="2049780388" name="Diagramme 2049780388">
                              <a:extLst>
                                <a:ext uri="{FF2B5EF4-FFF2-40B4-BE49-F238E27FC236}">
                                  <a16:creationId xmlns:a16="http://schemas.microsoft.com/office/drawing/2014/main" id="{07B5215C-E999-3453-4773-EB10A1ACF99E}"/>
                                </a:ext>
                              </a:extLst>
                            </wpg:cNvPr>
                            <wpg:cNvFrPr/>
                            <wpg:xfrm>
                              <a:off x="5256471" y="738677"/>
                              <a:ext cx="5771420" cy="3971654"/>
                            </wpg:xfrm>
                            <a:graphic>
                              <a:graphicData uri="http://schemas.openxmlformats.org/drawingml/2006/diagram">
                                <dgm:relIds xmlns:dgm="http://schemas.openxmlformats.org/drawingml/2006/diagram" xmlns:r="http://schemas.openxmlformats.org/officeDocument/2006/relationships" r:dm="rId19" r:lo="rId20" r:qs="rId21" r:cs="rId22"/>
                              </a:graphicData>
                            </a:graphic>
                          </wpg:graphicFrame>
                          <wps:wsp>
                            <wps:cNvPr id="1405983915" name="Connecteur droit avec flèche 1405983915">
                              <a:extLst>
                                <a:ext uri="{FF2B5EF4-FFF2-40B4-BE49-F238E27FC236}">
                                  <a16:creationId xmlns:a16="http://schemas.microsoft.com/office/drawing/2014/main" id="{67B26016-19C5-75C7-FF74-2B3AF823060F}"/>
                                </a:ext>
                              </a:extLst>
                            </wps:cNvPr>
                            <wps:cNvCnPr/>
                            <wps:spPr>
                              <a:xfrm>
                                <a:off x="4824799" y="1480083"/>
                                <a:ext cx="3039762"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421031489" name="Connecteur droit avec flèche 421031489">
                              <a:extLst>
                                <a:ext uri="{FF2B5EF4-FFF2-40B4-BE49-F238E27FC236}">
                                  <a16:creationId xmlns:a16="http://schemas.microsoft.com/office/drawing/2014/main" id="{45F983A7-FFCC-6C68-68D2-CF860DC57497}"/>
                                </a:ext>
                              </a:extLst>
                            </wps:cNvPr>
                            <wps:cNvCnPr>
                              <a:cxnSpLocks/>
                            </wps:cNvCnPr>
                            <wps:spPr>
                              <a:xfrm>
                                <a:off x="4824799" y="1484202"/>
                                <a:ext cx="3039762" cy="7496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905931864" name="Connecteur droit avec flèche 905931864">
                              <a:extLst>
                                <a:ext uri="{FF2B5EF4-FFF2-40B4-BE49-F238E27FC236}">
                                  <a16:creationId xmlns:a16="http://schemas.microsoft.com/office/drawing/2014/main" id="{FB52B05C-EFA3-F249-13DB-88BC0D5C0A3F}"/>
                                </a:ext>
                              </a:extLst>
                            </wps:cNvPr>
                            <wps:cNvCnPr>
                              <a:cxnSpLocks/>
                            </wps:cNvCnPr>
                            <wps:spPr>
                              <a:xfrm>
                                <a:off x="4824799" y="1480083"/>
                                <a:ext cx="3039762" cy="159402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647460934" name="Connecteur droit avec flèche 1647460934">
                              <a:extLst>
                                <a:ext uri="{FF2B5EF4-FFF2-40B4-BE49-F238E27FC236}">
                                  <a16:creationId xmlns:a16="http://schemas.microsoft.com/office/drawing/2014/main" id="{62D998EA-F1AD-9647-3DEC-D416F3756DCA}"/>
                                </a:ext>
                              </a:extLst>
                            </wps:cNvPr>
                            <wps:cNvCnPr>
                              <a:cxnSpLocks/>
                            </wps:cNvCnPr>
                            <wps:spPr>
                              <a:xfrm>
                                <a:off x="4824799" y="1488843"/>
                                <a:ext cx="3039762" cy="243735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57039252" name="Connecteur droit avec flèche 257039252">
                              <a:extLst>
                                <a:ext uri="{FF2B5EF4-FFF2-40B4-BE49-F238E27FC236}">
                                  <a16:creationId xmlns:a16="http://schemas.microsoft.com/office/drawing/2014/main" id="{AE46D6BC-CE66-ECAA-131B-33AFD8FEA37A}"/>
                                </a:ext>
                              </a:extLst>
                            </wps:cNvPr>
                            <wps:cNvCnPr>
                              <a:cxnSpLocks/>
                            </wps:cNvCnPr>
                            <wps:spPr>
                              <a:xfrm flipV="1">
                                <a:off x="4824799" y="1484202"/>
                                <a:ext cx="3039762" cy="73728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1413224561" name="Connecteur droit avec flèche 1413224561">
                              <a:extLst>
                                <a:ext uri="{FF2B5EF4-FFF2-40B4-BE49-F238E27FC236}">
                                  <a16:creationId xmlns:a16="http://schemas.microsoft.com/office/drawing/2014/main" id="{C8DA7C04-DEB2-3D8E-6707-6441E310B38E}"/>
                                </a:ext>
                              </a:extLst>
                            </wps:cNvPr>
                            <wps:cNvCnPr>
                              <a:cxnSpLocks/>
                            </wps:cNvCnPr>
                            <wps:spPr>
                              <a:xfrm>
                                <a:off x="4824799" y="2254178"/>
                                <a:ext cx="3039762" cy="865236"/>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830247005" name="Connecteur droit avec flèche 830247005">
                              <a:extLst>
                                <a:ext uri="{FF2B5EF4-FFF2-40B4-BE49-F238E27FC236}">
                                  <a16:creationId xmlns:a16="http://schemas.microsoft.com/office/drawing/2014/main" id="{ABFBFD67-A468-3CBD-C33A-40F9D5F67EC1}"/>
                                </a:ext>
                              </a:extLst>
                            </wps:cNvPr>
                            <wps:cNvCnPr>
                              <a:cxnSpLocks/>
                            </wps:cNvCnPr>
                            <wps:spPr>
                              <a:xfrm>
                                <a:off x="4824799" y="2233845"/>
                                <a:ext cx="3039762" cy="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1440087375" name="Connecteur droit avec flèche 1440087375">
                              <a:extLst>
                                <a:ext uri="{FF2B5EF4-FFF2-40B4-BE49-F238E27FC236}">
                                  <a16:creationId xmlns:a16="http://schemas.microsoft.com/office/drawing/2014/main" id="{871E439D-626D-669A-C37E-E100198F6AF2}"/>
                                </a:ext>
                              </a:extLst>
                            </wps:cNvPr>
                            <wps:cNvCnPr>
                              <a:cxnSpLocks/>
                            </wps:cNvCnPr>
                            <wps:spPr>
                              <a:xfrm>
                                <a:off x="4824799" y="2237703"/>
                                <a:ext cx="3039762" cy="1688496"/>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1696014835" name="Connecteur droit avec flèche 1696014835">
                              <a:extLst>
                                <a:ext uri="{FF2B5EF4-FFF2-40B4-BE49-F238E27FC236}">
                                  <a16:creationId xmlns:a16="http://schemas.microsoft.com/office/drawing/2014/main" id="{E0CE04FD-74A4-874A-EBE3-4B3C79C32EB9}"/>
                                </a:ext>
                              </a:extLst>
                            </wps:cNvPr>
                            <wps:cNvCnPr>
                              <a:cxnSpLocks/>
                            </wps:cNvCnPr>
                            <wps:spPr>
                              <a:xfrm flipV="1">
                                <a:off x="4824799" y="1514833"/>
                                <a:ext cx="3039762" cy="1575746"/>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282460317" name="Connecteur droit avec flèche 282460317">
                              <a:extLst>
                                <a:ext uri="{FF2B5EF4-FFF2-40B4-BE49-F238E27FC236}">
                                  <a16:creationId xmlns:a16="http://schemas.microsoft.com/office/drawing/2014/main" id="{898BD352-2293-0104-86F7-67043C11C713}"/>
                                </a:ext>
                              </a:extLst>
                            </wps:cNvPr>
                            <wps:cNvCnPr>
                              <a:cxnSpLocks/>
                            </wps:cNvCnPr>
                            <wps:spPr>
                              <a:xfrm flipV="1">
                                <a:off x="4824799" y="3074104"/>
                                <a:ext cx="3039762" cy="3295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1598047060" name="Connecteur droit avec flèche 1598047060">
                              <a:extLst>
                                <a:ext uri="{FF2B5EF4-FFF2-40B4-BE49-F238E27FC236}">
                                  <a16:creationId xmlns:a16="http://schemas.microsoft.com/office/drawing/2014/main" id="{814786F1-F4C0-9B11-43A0-612CE1AC299A}"/>
                                </a:ext>
                              </a:extLst>
                            </wps:cNvPr>
                            <wps:cNvCnPr>
                              <a:cxnSpLocks/>
                            </wps:cNvCnPr>
                            <wps:spPr>
                              <a:xfrm flipV="1">
                                <a:off x="4824799" y="2297169"/>
                                <a:ext cx="3039762" cy="852876"/>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774381914" name="Connecteur droit avec flèche 774381914">
                              <a:extLst>
                                <a:ext uri="{FF2B5EF4-FFF2-40B4-BE49-F238E27FC236}">
                                  <a16:creationId xmlns:a16="http://schemas.microsoft.com/office/drawing/2014/main" id="{BDF93996-EFEE-032C-D48E-1D0439E547FA}"/>
                                </a:ext>
                              </a:extLst>
                            </wps:cNvPr>
                            <wps:cNvCnPr>
                              <a:cxnSpLocks/>
                            </wps:cNvCnPr>
                            <wps:spPr>
                              <a:xfrm>
                                <a:off x="4824799" y="3118629"/>
                                <a:ext cx="3039762" cy="80383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1825447884" name="Connecteur droit avec flèche 1825447884">
                              <a:extLst>
                                <a:ext uri="{FF2B5EF4-FFF2-40B4-BE49-F238E27FC236}">
                                  <a16:creationId xmlns:a16="http://schemas.microsoft.com/office/drawing/2014/main" id="{43CA3A46-BFB5-D429-E1E0-7A405EB9AC1A}"/>
                                </a:ext>
                              </a:extLst>
                            </wps:cNvPr>
                            <wps:cNvCnPr>
                              <a:cxnSpLocks/>
                            </wps:cNvCnPr>
                            <wps:spPr>
                              <a:xfrm flipV="1">
                                <a:off x="4824799" y="1514833"/>
                                <a:ext cx="3039762" cy="2317152"/>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s:wsp>
                            <wps:cNvPr id="383272035" name="Connecteur droit avec flèche 383272035">
                              <a:extLst>
                                <a:ext uri="{FF2B5EF4-FFF2-40B4-BE49-F238E27FC236}">
                                  <a16:creationId xmlns:a16="http://schemas.microsoft.com/office/drawing/2014/main" id="{14CBACDE-A7AB-543A-3535-B4BB65809D7D}"/>
                                </a:ext>
                              </a:extLst>
                            </wps:cNvPr>
                            <wps:cNvCnPr>
                              <a:cxnSpLocks/>
                            </wps:cNvCnPr>
                            <wps:spPr>
                              <a:xfrm flipV="1">
                                <a:off x="4824799" y="2297169"/>
                                <a:ext cx="3039762" cy="156159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s:wsp>
                            <wps:cNvPr id="760410287" name="Connecteur droit avec flèche 760410287">
                              <a:extLst>
                                <a:ext uri="{FF2B5EF4-FFF2-40B4-BE49-F238E27FC236}">
                                  <a16:creationId xmlns:a16="http://schemas.microsoft.com/office/drawing/2014/main" id="{49D43E25-D97C-A619-AECF-3EB4593741A4}"/>
                                </a:ext>
                              </a:extLst>
                            </wps:cNvPr>
                            <wps:cNvCnPr>
                              <a:cxnSpLocks/>
                            </wps:cNvCnPr>
                            <wps:spPr>
                              <a:xfrm flipV="1">
                                <a:off x="4824799" y="3074104"/>
                                <a:ext cx="3039762" cy="773972"/>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s:wsp>
                            <wps:cNvPr id="1379364570" name="Connecteur droit avec flèche 1379364570">
                              <a:extLst>
                                <a:ext uri="{FF2B5EF4-FFF2-40B4-BE49-F238E27FC236}">
                                  <a16:creationId xmlns:a16="http://schemas.microsoft.com/office/drawing/2014/main" id="{D35513A9-51BB-D255-F459-4F2C2B590F16}"/>
                                </a:ext>
                              </a:extLst>
                            </wps:cNvPr>
                            <wps:cNvCnPr>
                              <a:cxnSpLocks/>
                            </wps:cNvCnPr>
                            <wps:spPr>
                              <a:xfrm flipV="1">
                                <a:off x="4824799" y="3843560"/>
                                <a:ext cx="3039762" cy="14415"/>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g:grpSp>
                        <wps:wsp>
                          <wps:cNvPr id="283787857" name="ZoneTexte 39">
                            <a:extLst>
                              <a:ext uri="{FF2B5EF4-FFF2-40B4-BE49-F238E27FC236}">
                                <a16:creationId xmlns:a16="http://schemas.microsoft.com/office/drawing/2014/main" id="{1686CA9E-F0B8-B624-6A9D-2B300B3A7879}"/>
                              </a:ext>
                            </a:extLst>
                          </wps:cNvPr>
                          <wps:cNvSpPr txBox="1"/>
                          <wps:spPr>
                            <a:xfrm>
                              <a:off x="852600" y="0"/>
                              <a:ext cx="1186040" cy="471317"/>
                            </a:xfrm>
                            <a:prstGeom prst="rect">
                              <a:avLst/>
                            </a:prstGeom>
                            <a:noFill/>
                          </wps:spPr>
                          <wps:txbx>
                            <w:txbxContent>
                              <w:p w14:paraId="7BC2DD73"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Parasite</w:t>
                                </w:r>
                              </w:p>
                            </w:txbxContent>
                          </wps:txbx>
                          <wps:bodyPr wrap="square" rtlCol="0">
                            <a:noAutofit/>
                          </wps:bodyPr>
                        </wps:wsp>
                        <wps:wsp>
                          <wps:cNvPr id="687760937" name="ZoneTexte 40">
                            <a:extLst>
                              <a:ext uri="{FF2B5EF4-FFF2-40B4-BE49-F238E27FC236}">
                                <a16:creationId xmlns:a16="http://schemas.microsoft.com/office/drawing/2014/main" id="{609B8EB6-B66B-1E73-6B7F-76FF8FB92077}"/>
                              </a:ext>
                            </a:extLst>
                          </wps:cNvPr>
                          <wps:cNvSpPr txBox="1"/>
                          <wps:spPr>
                            <a:xfrm>
                              <a:off x="4688465" y="1"/>
                              <a:ext cx="809632" cy="471317"/>
                            </a:xfrm>
                            <a:prstGeom prst="rect">
                              <a:avLst/>
                            </a:prstGeom>
                            <a:noFill/>
                          </wps:spPr>
                          <wps:txbx>
                            <w:txbxContent>
                              <w:p w14:paraId="5BAB7EDD"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Host</w:t>
                                </w:r>
                              </w:p>
                            </w:txbxContent>
                          </wps:txbx>
                          <wps:bodyPr wrap="square" rtlCol="0">
                            <a:noAutofit/>
                          </wps:bodyPr>
                        </wps:wsp>
                      </wpg:grpSp>
                      <wps:wsp>
                        <wps:cNvPr id="1726586641" name="Zone de texte 1"/>
                        <wps:cNvSpPr txBox="1"/>
                        <wps:spPr>
                          <a:xfrm>
                            <a:off x="0" y="1937288"/>
                            <a:ext cx="685800" cy="341714"/>
                          </a:xfrm>
                          <a:prstGeom prst="rect">
                            <a:avLst/>
                          </a:prstGeom>
                          <a:solidFill>
                            <a:schemeClr val="lt1"/>
                          </a:solidFill>
                          <a:ln w="6350">
                            <a:noFill/>
                          </a:ln>
                        </wps:spPr>
                        <wps:txbx>
                          <w:txbxContent>
                            <w:p w14:paraId="08D66F2C" w14:textId="28BCF646" w:rsidR="00FD47BE" w:rsidRDefault="00FD47BE">
                              <w:r>
                                <w:t>Fig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8D1F399" id="Groupe 2" o:spid="_x0000_s1026" style="position:absolute;left:0;text-align:left;margin-left:55.4pt;margin-top:-131.5pt;width:424.8pt;height:176.2pt;z-index:251660288;mso-width-relative:margin;mso-height-relative:margin" coordsize="54926,22790" o:gfxdata="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">
                <v:group id="Groupe 41" o:spid="_x0000_s1027" style="position:absolute;left:6896;width:48030;height:22265" coordsize="71422,331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8/1k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">
                  <v:group id="Groupe 81426358" o:spid="_x0000_s1028" style="position:absolute;top:7386;width:71422;height:25723" coordorigin=",7386" coordsize="110278,3971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me 982980816" o:spid="_x0000_s1029" type="#_x0000_t75" style="position:absolute;left:1383;top:6672;width:47501;height:4068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">
                      <v:imagedata r:id="rId24" o:title=""/>
                      <o:lock v:ext="edit" aspectratio="f"/>
                    </v:shape>
                    <v:shape id="Diagramme 2049780388" o:spid="_x0000_s1030" type="#_x0000_t75" style="position:absolute;left:58087;top:6672;width:46907;height:40686;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">
                      <v:imagedata r:id="rId25" o:title=""/>
                      <o:lock v:ext="edit" aspectratio="f"/>
                    </v:shape>
                    <v:shapetype id="_x0000_t32" coordsize="21600,21600" o:spt="32" o:oned="t" path="m,l21600,21600e" filled="f">
                      <v:path arrowok="t" fillok="f" o:connecttype="none"/>
                      <o:lock v:ext="edit" shapetype="t"/>
                    </v:shapetype>
                    <v:shape id="Connecteur droit avec flèche 1405983915" o:spid="_x0000_s1031" type="#_x0000_t32" style="position:absolute;left:48247;top:14800;width:3039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" strokecolor="#4472c4 [3204]" strokeweight="1pt">
                      <v:stroke endarrow="block" joinstyle="miter"/>
                    </v:shape>
                    <v:shape id="Connecteur droit avec flèche 421031489" o:spid="_x0000_s1032" type="#_x0000_t32" style="position:absolute;left:48247;top:14842;width:30398;height:749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" strokecolor="#4472c4 [3204]" strokeweight="1pt">
                      <v:stroke endarrow="block" joinstyle="miter"/>
                      <o:lock v:ext="edit" shapetype="f"/>
                    </v:shape>
                    <v:shape id="Connecteur droit avec flèche 905931864" o:spid="_x0000_s1033" type="#_x0000_t32" style="position:absolute;left:48247;top:14800;width:30398;height:1594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" strokecolor="#4472c4 [3204]" strokeweight="1pt">
                      <v:stroke endarrow="block" joinstyle="miter"/>
                      <o:lock v:ext="edit" shapetype="f"/>
                    </v:shape>
                    <v:shape id="Connecteur droit avec flèche 1647460934" o:spid="_x0000_s1034" type="#_x0000_t32" style="position:absolute;left:48247;top:14888;width:30398;height:2437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" strokecolor="#4472c4 [3204]" strokeweight="1pt">
                      <v:stroke endarrow="block" joinstyle="miter"/>
                      <o:lock v:ext="edit" shapetype="f"/>
                    </v:shape>
                    <v:shape id="Connecteur droit avec flèche 257039252" o:spid="_x0000_s1035" type="#_x0000_t32" style="position:absolute;left:48247;top:14842;width:30398;height:737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" strokecolor="#ed7d31 [3205]" strokeweight="1pt">
                      <v:stroke endarrow="block" joinstyle="miter"/>
                      <o:lock v:ext="edit" shapetype="f"/>
                    </v:shape>
                    <v:shape id="Connecteur droit avec flèche 1413224561" o:spid="_x0000_s1036" type="#_x0000_t32" style="position:absolute;left:48247;top:22541;width:30398;height:865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" strokecolor="#ed7d31 [3205]" strokeweight="1pt">
                      <v:stroke endarrow="block" joinstyle="miter"/>
                      <o:lock v:ext="edit" shapetype="f"/>
                    </v:shape>
                    <v:shape id="Connecteur droit avec flèche 830247005" o:spid="_x0000_s1037" type="#_x0000_t32" style="position:absolute;left:48247;top:22338;width:3039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" strokecolor="#ed7d31 [3205]" strokeweight="1pt">
                      <v:stroke endarrow="block" joinstyle="miter"/>
                      <o:lock v:ext="edit" shapetype="f"/>
                    </v:shape>
                    <v:shape id="Connecteur droit avec flèche 1440087375" o:spid="_x0000_s1038" type="#_x0000_t32" style="position:absolute;left:48247;top:22377;width:30398;height:1688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" strokecolor="#ed7d31 [3205]" strokeweight="1pt">
                      <v:stroke endarrow="block" joinstyle="miter"/>
                      <o:lock v:ext="edit" shapetype="f"/>
                    </v:shape>
                    <v:shape id="Connecteur droit avec flèche 1696014835" o:spid="_x0000_s1039" type="#_x0000_t32" style="position:absolute;left:48247;top:15148;width:30398;height:15757;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" strokecolor="#70ad47 [3209]" strokeweight="1pt">
                      <v:stroke endarrow="block" joinstyle="miter"/>
                      <o:lock v:ext="edit" shapetype="f"/>
                    </v:shape>
                    <v:shape id="Connecteur droit avec flèche 282460317" o:spid="_x0000_s1040" type="#_x0000_t32" style="position:absolute;left:48247;top:30741;width:30398;height:32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" strokecolor="#70ad47 [3209]" strokeweight="1pt">
                      <v:stroke endarrow="block" joinstyle="miter"/>
                      <o:lock v:ext="edit" shapetype="f"/>
                    </v:shape>
                    <v:shape id="Connecteur droit avec flèche 1598047060" o:spid="_x0000_s1041" type="#_x0000_t32" style="position:absolute;left:48247;top:22971;width:30398;height:852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" strokecolor="#70ad47 [3209]" strokeweight="1pt">
                      <v:stroke endarrow="block" joinstyle="miter"/>
                      <o:lock v:ext="edit" shapetype="f"/>
                    </v:shape>
                    <v:shape id="Connecteur droit avec flèche 774381914" o:spid="_x0000_s1042" type="#_x0000_t32" style="position:absolute;left:48247;top:31186;width:30398;height:803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" strokecolor="#70ad47 [3209]" strokeweight="1pt">
                      <v:stroke endarrow="block" joinstyle="miter"/>
                      <o:lock v:ext="edit" shapetype="f"/>
                    </v:shape>
                    <v:shape id="Connecteur droit avec flèche 1825447884" o:spid="_x0000_s1043" type="#_x0000_t32" style="position:absolute;left:48247;top:15148;width:30398;height:23171;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" strokecolor="#ffc000 [3207]" strokeweight="1pt">
                      <v:stroke endarrow="block" joinstyle="miter"/>
                      <o:lock v:ext="edit" shapetype="f"/>
                    </v:shape>
                    <v:shape id="Connecteur droit avec flèche 383272035" o:spid="_x0000_s1044" type="#_x0000_t32" style="position:absolute;left:48247;top:22971;width:30398;height:1561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" strokecolor="#ffc000 [3207]" strokeweight="1pt">
                      <v:stroke endarrow="block" joinstyle="miter"/>
                      <o:lock v:ext="edit" shapetype="f"/>
                    </v:shape>
                    <v:shape id="Connecteur droit avec flèche 760410287" o:spid="_x0000_s1045" type="#_x0000_t32" style="position:absolute;left:48247;top:30741;width:30398;height:773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" strokecolor="#ffc000 [3207]" strokeweight="1pt">
                      <v:stroke endarrow="block" joinstyle="miter"/>
                      <o:lock v:ext="edit" shapetype="f"/>
                    </v:shape>
                    <v:shape id="Connecteur droit avec flèche 1379364570" o:spid="_x0000_s1046" type="#_x0000_t32" style="position:absolute;left:48247;top:38435;width:30398;height:14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" strokecolor="#ffc000 [3207]" strokeweight="1pt">
                      <v:stroke endarrow="block" joinstyle="miter"/>
                      <o:lock v:ext="edit" shapetype="f"/>
                    </v:shape>
                  </v:group>
                  <v:shapetype id="_x0000_t202" coordsize="21600,21600" o:spt="202" path="m,l,21600r21600,l21600,xe">
                    <v:stroke joinstyle="miter"/>
                    <v:path gradientshapeok="t" o:connecttype="rect"/>
                  </v:shapetype>
                  <v:shape id="ZoneTexte 39" o:spid="_x0000_s1047" type="#_x0000_t202" style="position:absolute;left:8526;width:11860;height:4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" filled="f" stroked="f">
                    <v:textbox>
                      <w:txbxContent>
                        <w:p w14:paraId="7BC2DD73"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Parasite</w:t>
                          </w:r>
                        </w:p>
                      </w:txbxContent>
                    </v:textbox>
                  </v:shape>
                  <v:shape id="ZoneTexte 40" o:spid="_x0000_s1048" type="#_x0000_t202" style="position:absolute;left:46884;width:8096;height:4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" filled="f" stroked="f">
                    <v:textbox>
                      <w:txbxContent>
                        <w:p w14:paraId="5BAB7EDD" w14:textId="77777777" w:rsidR="00FD47BE" w:rsidRPr="002661AB" w:rsidRDefault="00FD47BE"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Host</w:t>
                          </w:r>
                        </w:p>
                      </w:txbxContent>
                    </v:textbox>
                  </v:shape>
                </v:group>
                <v:shape id="Zone de texte 1" o:spid="_x0000_s1049" type="#_x0000_t202" style="position:absolute;top:19372;width:6858;height:34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" fillcolor="white [3201]" stroked="f" strokeweight=".5pt">
                  <v:textbox>
                    <w:txbxContent>
                      <w:p w14:paraId="08D66F2C" w14:textId="28BCF646" w:rsidR="00FD47BE" w:rsidRDefault="00FD47BE">
                        <w:r>
                          <w:t>Fig1.</w:t>
                        </w:r>
                      </w:p>
                    </w:txbxContent>
                  </v:textbox>
                </v:shape>
              </v:group>
            </w:pict>
          </mc:Fallback>
        </mc:AlternateContent>
      </w:r>
      <w:r w:rsidR="00D34E0F">
        <w:rPr>
          <w:rFonts w:asciiTheme="majorHAnsi" w:hAnsiTheme="majorHAnsi" w:cstheme="majorHAnsi"/>
          <w:kern w:val="0"/>
          <w:lang w:val="en-US"/>
        </w:rPr>
        <w:t xml:space="preserve">range of </w:t>
      </w:r>
      <w:r w:rsidR="00C94835" w:rsidRPr="00C94835">
        <w:rPr>
          <w:rFonts w:asciiTheme="majorHAnsi" w:hAnsiTheme="majorHAnsi" w:cstheme="majorHAnsi"/>
          <w:kern w:val="0"/>
          <w:lang w:val="en-US"/>
        </w:rPr>
        <w:t>predictors has the potential to enlighten processes driving infection patchiness (</w:t>
      </w:r>
      <w:r w:rsidR="00C94835">
        <w:rPr>
          <w:rFonts w:asciiTheme="majorHAnsi" w:hAnsiTheme="majorHAnsi" w:cstheme="majorHAnsi"/>
          <w:kern w:val="0"/>
          <w:lang w:val="en-US"/>
        </w:rPr>
        <w:t xml:space="preserve">i.e., </w:t>
      </w:r>
      <w:r w:rsidR="00C94835" w:rsidRPr="00C94835">
        <w:rPr>
          <w:rFonts w:asciiTheme="majorHAnsi" w:hAnsiTheme="majorHAnsi" w:cstheme="majorHAnsi"/>
          <w:kern w:val="0"/>
          <w:lang w:val="en-US"/>
        </w:rPr>
        <w:t xml:space="preserve">infection hotspots) within a system that appears homogenous </w:t>
      </w:r>
      <w:r w:rsidR="00C94835" w:rsidRPr="00C94835">
        <w:rPr>
          <w:rFonts w:asciiTheme="majorHAnsi" w:hAnsiTheme="majorHAnsi" w:cstheme="majorHAnsi"/>
          <w:kern w:val="0"/>
          <w:lang w:val="en-US"/>
        </w:rPr>
        <w:fldChar w:fldCharType="begin"/>
      </w:r>
      <w:r w:rsidR="00C94835" w:rsidRPr="00C94835">
        <w:rPr>
          <w:rFonts w:asciiTheme="majorHAnsi" w:hAnsiTheme="majorHAnsi"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C94835" w:rsidRPr="00C94835">
        <w:rPr>
          <w:rFonts w:asciiTheme="majorHAnsi" w:hAnsiTheme="majorHAnsi" w:cstheme="majorHAnsi"/>
          <w:kern w:val="0"/>
          <w:lang w:val="en-US"/>
        </w:rPr>
        <w:fldChar w:fldCharType="separate"/>
      </w:r>
      <w:r w:rsidR="00C94835" w:rsidRPr="00C94835">
        <w:rPr>
          <w:rFonts w:asciiTheme="majorHAnsi" w:hAnsiTheme="majorHAnsi" w:cstheme="majorHAnsi"/>
          <w:noProof/>
          <w:kern w:val="0"/>
          <w:lang w:val="en-US"/>
        </w:rPr>
        <w:t>(Bolnick et al., 2020)</w:t>
      </w:r>
      <w:r w:rsidR="00C94835" w:rsidRPr="00C94835">
        <w:rPr>
          <w:rFonts w:asciiTheme="majorHAnsi" w:hAnsiTheme="majorHAnsi" w:cstheme="majorHAnsi"/>
          <w:kern w:val="0"/>
          <w:lang w:val="en-US"/>
        </w:rPr>
        <w:fldChar w:fldCharType="end"/>
      </w:r>
      <w:r w:rsidR="00C94835">
        <w:rPr>
          <w:rFonts w:asciiTheme="majorHAnsi" w:hAnsiTheme="majorHAnsi" w:cstheme="majorHAnsi"/>
          <w:kern w:val="0"/>
          <w:lang w:val="en-US"/>
        </w:rPr>
        <w:t xml:space="preserve">. </w:t>
      </w:r>
      <w:r w:rsidR="00D34E0F">
        <w:rPr>
          <w:rFonts w:asciiTheme="majorHAnsi" w:hAnsiTheme="majorHAnsi" w:cstheme="majorHAnsi"/>
          <w:kern w:val="0"/>
          <w:lang w:val="en-US"/>
        </w:rPr>
        <w:t xml:space="preserve">Consequently, a </w:t>
      </w:r>
      <w:r w:rsidR="00FC692E">
        <w:rPr>
          <w:rFonts w:asciiTheme="majorHAnsi" w:hAnsiTheme="majorHAnsi" w:cstheme="majorHAnsi"/>
          <w:kern w:val="0"/>
          <w:lang w:val="en-US"/>
        </w:rPr>
        <w:t xml:space="preserve">complete ecological perspective on </w:t>
      </w:r>
      <w:r w:rsidR="00D30591">
        <w:rPr>
          <w:rFonts w:asciiTheme="majorHAnsi" w:hAnsiTheme="majorHAnsi" w:cstheme="majorHAnsi"/>
          <w:kern w:val="0"/>
          <w:lang w:val="en-US"/>
        </w:rPr>
        <w:t xml:space="preserve">host-parasite </w:t>
      </w:r>
      <w:r w:rsidR="00FC692E">
        <w:rPr>
          <w:rFonts w:asciiTheme="majorHAnsi" w:hAnsiTheme="majorHAnsi" w:cstheme="majorHAnsi"/>
          <w:kern w:val="0"/>
          <w:lang w:val="en-US"/>
        </w:rPr>
        <w:t>systems must i</w:t>
      </w:r>
      <w:r w:rsidR="00967331">
        <w:rPr>
          <w:rFonts w:asciiTheme="majorHAnsi" w:hAnsiTheme="majorHAnsi" w:cstheme="majorHAnsi"/>
          <w:kern w:val="0"/>
          <w:lang w:val="en-US"/>
        </w:rPr>
        <w:t>n</w:t>
      </w:r>
      <w:r w:rsidR="00E911BF">
        <w:rPr>
          <w:rFonts w:asciiTheme="majorHAnsi" w:hAnsiTheme="majorHAnsi" w:cstheme="majorHAnsi"/>
          <w:kern w:val="0"/>
          <w:lang w:val="en-US"/>
        </w:rPr>
        <w:t>corporate</w:t>
      </w:r>
      <w:r w:rsidR="00967331">
        <w:rPr>
          <w:rFonts w:asciiTheme="majorHAnsi" w:hAnsiTheme="majorHAnsi" w:cstheme="majorHAnsi"/>
          <w:kern w:val="0"/>
          <w:lang w:val="en-US"/>
        </w:rPr>
        <w:t xml:space="preserve"> </w:t>
      </w:r>
      <w:r w:rsidR="00FC692E">
        <w:rPr>
          <w:rFonts w:asciiTheme="majorHAnsi" w:hAnsiTheme="majorHAnsi" w:cstheme="majorHAnsi"/>
          <w:kern w:val="0"/>
          <w:lang w:val="en-US"/>
        </w:rPr>
        <w:t>abiotic</w:t>
      </w:r>
      <w:r w:rsidR="00D30591">
        <w:rPr>
          <w:rFonts w:asciiTheme="majorHAnsi" w:hAnsiTheme="majorHAnsi" w:cstheme="majorHAnsi"/>
          <w:kern w:val="0"/>
          <w:lang w:val="en-US"/>
        </w:rPr>
        <w:t>,</w:t>
      </w:r>
      <w:r w:rsidR="00FC692E">
        <w:rPr>
          <w:rFonts w:asciiTheme="majorHAnsi" w:hAnsiTheme="majorHAnsi" w:cstheme="majorHAnsi"/>
          <w:kern w:val="0"/>
          <w:lang w:val="en-US"/>
        </w:rPr>
        <w:t xml:space="preserve"> biotic </w:t>
      </w:r>
      <w:r w:rsidR="00D30591">
        <w:rPr>
          <w:rFonts w:asciiTheme="majorHAnsi" w:hAnsiTheme="majorHAnsi" w:cstheme="majorHAnsi"/>
          <w:kern w:val="0"/>
          <w:lang w:val="en-US"/>
        </w:rPr>
        <w:t xml:space="preserve">and spatial </w:t>
      </w:r>
      <w:r w:rsidR="00F70141">
        <w:rPr>
          <w:rFonts w:asciiTheme="majorHAnsi" w:hAnsiTheme="majorHAnsi" w:cstheme="majorHAnsi"/>
          <w:kern w:val="0"/>
          <w:lang w:val="en-US"/>
        </w:rPr>
        <w:t>ecosystem elements</w:t>
      </w:r>
      <w:r w:rsidR="00E911BF">
        <w:rPr>
          <w:rFonts w:asciiTheme="majorHAnsi" w:hAnsiTheme="majorHAnsi" w:cstheme="majorHAnsi"/>
          <w:kern w:val="0"/>
          <w:lang w:val="en-US"/>
        </w:rPr>
        <w:t xml:space="preserve"> to highlight </w:t>
      </w:r>
      <w:r w:rsidR="00D30591">
        <w:rPr>
          <w:rFonts w:asciiTheme="majorHAnsi" w:hAnsiTheme="majorHAnsi" w:cstheme="majorHAnsi"/>
          <w:kern w:val="0"/>
          <w:lang w:val="en-US"/>
        </w:rPr>
        <w:t>mechanism</w:t>
      </w:r>
      <w:r w:rsidR="00C94835">
        <w:rPr>
          <w:rFonts w:asciiTheme="majorHAnsi" w:hAnsiTheme="majorHAnsi" w:cstheme="majorHAnsi"/>
          <w:kern w:val="0"/>
          <w:lang w:val="en-US"/>
        </w:rPr>
        <w:t>s</w:t>
      </w:r>
      <w:r w:rsidR="00D30591">
        <w:rPr>
          <w:rFonts w:asciiTheme="majorHAnsi" w:hAnsiTheme="majorHAnsi" w:cstheme="majorHAnsi"/>
          <w:kern w:val="0"/>
          <w:lang w:val="en-US"/>
        </w:rPr>
        <w:t xml:space="preserve"> </w:t>
      </w:r>
      <w:r w:rsidR="00E911BF">
        <w:rPr>
          <w:rFonts w:asciiTheme="majorHAnsi" w:hAnsiTheme="majorHAnsi" w:cstheme="majorHAnsi"/>
          <w:kern w:val="0"/>
          <w:lang w:val="en-US"/>
        </w:rPr>
        <w:t>shaping patterns</w:t>
      </w:r>
      <w:r w:rsidR="00D30591">
        <w:rPr>
          <w:rFonts w:asciiTheme="majorHAnsi" w:hAnsiTheme="majorHAnsi" w:cstheme="majorHAnsi"/>
          <w:kern w:val="0"/>
          <w:lang w:val="en-US"/>
        </w:rPr>
        <w:t xml:space="preserve"> </w:t>
      </w:r>
      <w:r w:rsidR="00F70141" w:rsidRPr="00C927AC">
        <w:rPr>
          <w:rFonts w:asciiTheme="majorHAnsi" w:hAnsiTheme="majorHAnsi" w:cstheme="majorHAnsi"/>
          <w:kern w:val="0"/>
          <w:lang w:val="en-US"/>
        </w:rPr>
        <w:t>of infection</w:t>
      </w:r>
      <w:r w:rsidR="00F70141">
        <w:rPr>
          <w:rFonts w:asciiTheme="majorHAnsi" w:hAnsiTheme="majorHAnsi" w:cstheme="majorHAnsi"/>
          <w:kern w:val="0"/>
          <w:lang w:val="en-US"/>
        </w:rPr>
        <w:t xml:space="preserve"> </w:t>
      </w:r>
      <w:r w:rsidR="00D30591">
        <w:rPr>
          <w:rFonts w:asciiTheme="majorHAnsi" w:hAnsiTheme="majorHAnsi" w:cstheme="majorHAnsi"/>
          <w:kern w:val="0"/>
          <w:lang w:val="en-US"/>
        </w:rPr>
        <w:t xml:space="preserve">as some filters are scale-dependent </w:t>
      </w:r>
      <w:r w:rsidR="00D30591">
        <w:rPr>
          <w:rFonts w:asciiTheme="majorHAnsi" w:hAnsiTheme="majorHAnsi" w:cstheme="majorHAnsi"/>
          <w:kern w:val="0"/>
          <w:lang w:val="en-US"/>
        </w:rPr>
        <w:fldChar w:fldCharType="begin"/>
      </w:r>
      <w:r w:rsidR="00D30591">
        <w:rPr>
          <w:rFonts w:asciiTheme="majorHAnsi" w:hAnsiTheme="majorHAnsi"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D30591">
        <w:rPr>
          <w:rFonts w:ascii="Cambria Math" w:hAnsi="Cambria Math" w:cs="Cambria Math"/>
          <w:kern w:val="0"/>
          <w:lang w:val="en-US"/>
        </w:rPr>
        <w:instrText>∼</w:instrText>
      </w:r>
      <w:r w:rsidR="00D30591">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D30591">
        <w:rPr>
          <w:rFonts w:asciiTheme="majorHAnsi" w:hAnsiTheme="majorHAnsi" w:cstheme="majorHAnsi"/>
          <w:kern w:val="0"/>
          <w:lang w:val="en-US"/>
        </w:rPr>
        <w:fldChar w:fldCharType="separate"/>
      </w:r>
      <w:r w:rsidR="00D30591">
        <w:rPr>
          <w:rFonts w:asciiTheme="majorHAnsi" w:hAnsiTheme="majorHAnsi" w:cstheme="majorHAnsi"/>
          <w:noProof/>
          <w:kern w:val="0"/>
          <w:lang w:val="en-US"/>
        </w:rPr>
        <w:t>(Bolnick et al., 2020; Cohen et al., 2016)</w:t>
      </w:r>
      <w:r w:rsidR="00D30591">
        <w:rPr>
          <w:rFonts w:asciiTheme="majorHAnsi" w:hAnsiTheme="majorHAnsi" w:cstheme="majorHAnsi"/>
          <w:kern w:val="0"/>
          <w:lang w:val="en-US"/>
        </w:rPr>
        <w:fldChar w:fldCharType="end"/>
      </w:r>
      <w:r w:rsidR="00FC692E">
        <w:rPr>
          <w:rFonts w:asciiTheme="majorHAnsi" w:hAnsiTheme="majorHAnsi" w:cstheme="majorHAnsi"/>
          <w:kern w:val="0"/>
          <w:lang w:val="en-US"/>
        </w:rPr>
        <w:t>.</w:t>
      </w:r>
      <w:r w:rsidR="00E06487">
        <w:rPr>
          <w:rFonts w:asciiTheme="majorHAnsi" w:hAnsiTheme="majorHAnsi" w:cstheme="majorHAnsi"/>
          <w:kern w:val="0"/>
          <w:lang w:val="en-US"/>
        </w:rPr>
        <w:t xml:space="preserve"> </w:t>
      </w:r>
    </w:p>
    <w:p w14:paraId="722A8C7E" w14:textId="172D3B86" w:rsidR="005F41BD" w:rsidRDefault="005F41BD" w:rsidP="00F915C7">
      <w:pPr>
        <w:autoSpaceDE w:val="0"/>
        <w:autoSpaceDN w:val="0"/>
        <w:adjustRightInd w:val="0"/>
        <w:spacing w:line="276" w:lineRule="auto"/>
        <w:jc w:val="both"/>
        <w:rPr>
          <w:rFonts w:asciiTheme="majorHAnsi" w:hAnsiTheme="majorHAnsi" w:cstheme="majorHAnsi"/>
          <w:kern w:val="0"/>
          <w:lang w:val="en-US"/>
        </w:rPr>
      </w:pPr>
    </w:p>
    <w:p w14:paraId="53B4756D" w14:textId="293A75A4" w:rsidR="005F41BD" w:rsidRDefault="00E81DA3" w:rsidP="00F915C7">
      <w:pPr>
        <w:autoSpaceDE w:val="0"/>
        <w:autoSpaceDN w:val="0"/>
        <w:adjustRightInd w:val="0"/>
        <w:spacing w:line="276" w:lineRule="auto"/>
        <w:jc w:val="both"/>
        <w:rPr>
          <w:rFonts w:asciiTheme="majorHAnsi" w:hAnsiTheme="majorHAnsi" w:cstheme="majorHAnsi"/>
          <w:kern w:val="0"/>
          <w:lang w:val="en-US"/>
        </w:rPr>
      </w:pPr>
      <w:r w:rsidRPr="00E81DA3">
        <w:rPr>
          <w:rFonts w:asciiTheme="majorHAnsi" w:hAnsiTheme="majorHAnsi" w:cstheme="majorHAnsi"/>
          <w:b/>
          <w:bCs/>
          <w:kern w:val="0"/>
          <w:lang w:val="en-US"/>
        </w:rPr>
        <w:t>[PAR</w:t>
      </w:r>
      <w:r w:rsidR="00C53B2A">
        <w:rPr>
          <w:rFonts w:asciiTheme="majorHAnsi" w:hAnsiTheme="majorHAnsi" w:cstheme="majorHAnsi"/>
          <w:b/>
          <w:bCs/>
          <w:kern w:val="0"/>
          <w:lang w:val="en-US"/>
        </w:rPr>
        <w:t>5]</w:t>
      </w:r>
      <w:r>
        <w:rPr>
          <w:rFonts w:asciiTheme="majorHAnsi" w:hAnsiTheme="majorHAnsi" w:cstheme="majorHAnsi"/>
          <w:kern w:val="0"/>
          <w:lang w:val="en-US"/>
        </w:rPr>
        <w:t xml:space="preserve"> </w:t>
      </w:r>
      <w:r w:rsidR="009255E2">
        <w:rPr>
          <w:rFonts w:asciiTheme="majorHAnsi" w:hAnsiTheme="majorHAnsi" w:cstheme="majorHAnsi"/>
          <w:kern w:val="0"/>
          <w:lang w:val="en-US"/>
        </w:rPr>
        <w:t>Relevance of sampling design ha</w:t>
      </w:r>
      <w:r w:rsidR="007510CE">
        <w:rPr>
          <w:rFonts w:asciiTheme="majorHAnsi" w:hAnsiTheme="majorHAnsi" w:cstheme="majorHAnsi"/>
          <w:kern w:val="0"/>
          <w:lang w:val="en-US"/>
        </w:rPr>
        <w:t>s</w:t>
      </w:r>
      <w:r w:rsidR="009255E2">
        <w:rPr>
          <w:rFonts w:asciiTheme="majorHAnsi" w:hAnsiTheme="majorHAnsi" w:cstheme="majorHAnsi"/>
          <w:kern w:val="0"/>
          <w:lang w:val="en-US"/>
        </w:rPr>
        <w:t xml:space="preserve"> been long established </w:t>
      </w:r>
      <w:r w:rsidR="008F559A">
        <w:rPr>
          <w:rFonts w:asciiTheme="majorHAnsi" w:hAnsiTheme="majorHAnsi" w:cstheme="majorHAnsi"/>
          <w:kern w:val="0"/>
          <w:lang w:val="en-US"/>
        </w:rPr>
        <w:t>for</w:t>
      </w:r>
      <w:r w:rsidR="009255E2">
        <w:rPr>
          <w:rFonts w:asciiTheme="majorHAnsi" w:hAnsiTheme="majorHAnsi" w:cstheme="majorHAnsi"/>
          <w:kern w:val="0"/>
          <w:lang w:val="en-US"/>
        </w:rPr>
        <w:t xml:space="preserve"> empirical studies o</w:t>
      </w:r>
      <w:r w:rsidR="008F559A">
        <w:rPr>
          <w:rFonts w:asciiTheme="majorHAnsi" w:hAnsiTheme="majorHAnsi" w:cstheme="majorHAnsi"/>
          <w:kern w:val="0"/>
          <w:lang w:val="en-US"/>
        </w:rPr>
        <w:t>n</w:t>
      </w:r>
      <w:r w:rsidR="009255E2">
        <w:rPr>
          <w:rFonts w:asciiTheme="majorHAnsi" w:hAnsiTheme="majorHAnsi" w:cstheme="majorHAnsi"/>
          <w:kern w:val="0"/>
          <w:lang w:val="en-US"/>
        </w:rPr>
        <w:t xml:space="preserve"> wild populations. </w:t>
      </w:r>
      <w:r w:rsidR="00A6470B">
        <w:rPr>
          <w:rFonts w:asciiTheme="majorHAnsi" w:hAnsiTheme="majorHAnsi" w:cstheme="majorHAnsi"/>
          <w:kern w:val="0"/>
          <w:lang w:val="en-US"/>
        </w:rPr>
        <w:t>Researchers working on wild</w:t>
      </w:r>
      <w:r w:rsidR="00A9310D">
        <w:rPr>
          <w:rFonts w:asciiTheme="majorHAnsi" w:hAnsiTheme="majorHAnsi" w:cstheme="majorHAnsi"/>
          <w:kern w:val="0"/>
          <w:lang w:val="en-US"/>
        </w:rPr>
        <w:t xml:space="preserve">life </w:t>
      </w:r>
      <w:r w:rsidR="00C15772">
        <w:rPr>
          <w:rFonts w:asciiTheme="majorHAnsi" w:hAnsiTheme="majorHAnsi" w:cstheme="majorHAnsi"/>
          <w:kern w:val="0"/>
          <w:lang w:val="en-US"/>
        </w:rPr>
        <w:t>must</w:t>
      </w:r>
      <w:r w:rsidR="00A6470B">
        <w:rPr>
          <w:rFonts w:asciiTheme="majorHAnsi" w:hAnsiTheme="majorHAnsi" w:cstheme="majorHAnsi"/>
          <w:kern w:val="0"/>
          <w:lang w:val="en-US"/>
        </w:rPr>
        <w:t xml:space="preserve"> deal </w:t>
      </w:r>
      <w:r w:rsidR="00A9310D">
        <w:rPr>
          <w:rFonts w:asciiTheme="majorHAnsi" w:hAnsiTheme="majorHAnsi" w:cstheme="majorHAnsi"/>
          <w:kern w:val="0"/>
          <w:lang w:val="en-US"/>
        </w:rPr>
        <w:t xml:space="preserve">with a tradeoff between minimizing stress of focal species and impact of natural habitats while generating </w:t>
      </w:r>
      <w:r w:rsidR="00C15772">
        <w:rPr>
          <w:rFonts w:asciiTheme="majorHAnsi" w:hAnsiTheme="majorHAnsi" w:cstheme="majorHAnsi"/>
          <w:kern w:val="0"/>
          <w:lang w:val="en-US"/>
        </w:rPr>
        <w:t xml:space="preserve">accurate </w:t>
      </w:r>
      <w:r w:rsidR="00A9310D">
        <w:rPr>
          <w:rFonts w:asciiTheme="majorHAnsi" w:hAnsiTheme="majorHAnsi" w:cstheme="majorHAnsi"/>
          <w:kern w:val="0"/>
          <w:lang w:val="en-US"/>
        </w:rPr>
        <w:t xml:space="preserve">estimates of populations and communities when designing their sampling protocols. </w:t>
      </w:r>
      <w:r w:rsidR="006A23BB">
        <w:rPr>
          <w:rFonts w:asciiTheme="majorHAnsi" w:hAnsiTheme="majorHAnsi" w:cstheme="majorHAnsi"/>
          <w:kern w:val="0"/>
          <w:lang w:val="en-US"/>
        </w:rPr>
        <w:t xml:space="preserve">Precision of population parameters </w:t>
      </w:r>
      <w:r w:rsidR="00C15772">
        <w:rPr>
          <w:rFonts w:asciiTheme="majorHAnsi" w:hAnsiTheme="majorHAnsi" w:cstheme="majorHAnsi"/>
          <w:kern w:val="0"/>
          <w:lang w:val="en-US"/>
        </w:rPr>
        <w:t>(e.g., abundance</w:t>
      </w:r>
      <w:r w:rsidR="00DC1D5C">
        <w:rPr>
          <w:rFonts w:asciiTheme="majorHAnsi" w:hAnsiTheme="majorHAnsi" w:cstheme="majorHAnsi"/>
          <w:kern w:val="0"/>
          <w:lang w:val="en-US"/>
        </w:rPr>
        <w:t>, recruitment</w:t>
      </w:r>
      <w:r w:rsidR="00C72A30">
        <w:rPr>
          <w:rFonts w:asciiTheme="majorHAnsi" w:hAnsiTheme="majorHAnsi" w:cstheme="majorHAnsi"/>
          <w:kern w:val="0"/>
          <w:lang w:val="en-US"/>
        </w:rPr>
        <w:t>, age classes, sex-ratio</w:t>
      </w:r>
      <w:r w:rsidR="00C15772">
        <w:rPr>
          <w:rFonts w:asciiTheme="majorHAnsi" w:hAnsiTheme="majorHAnsi" w:cstheme="majorHAnsi"/>
          <w:kern w:val="0"/>
          <w:lang w:val="en-US"/>
        </w:rPr>
        <w:t xml:space="preserve">) </w:t>
      </w:r>
      <w:r w:rsidR="006A23BB">
        <w:rPr>
          <w:rFonts w:asciiTheme="majorHAnsi" w:hAnsiTheme="majorHAnsi" w:cstheme="majorHAnsi"/>
          <w:kern w:val="0"/>
          <w:lang w:val="en-US"/>
        </w:rPr>
        <w:t xml:space="preserve">can </w:t>
      </w:r>
      <w:r w:rsidR="00E119F1">
        <w:rPr>
          <w:rFonts w:asciiTheme="majorHAnsi" w:hAnsiTheme="majorHAnsi" w:cstheme="majorHAnsi"/>
          <w:kern w:val="0"/>
          <w:lang w:val="en-US"/>
        </w:rPr>
        <w:t>also be influence</w:t>
      </w:r>
      <w:r w:rsidR="007510CE">
        <w:rPr>
          <w:rFonts w:asciiTheme="majorHAnsi" w:hAnsiTheme="majorHAnsi" w:cstheme="majorHAnsi"/>
          <w:kern w:val="0"/>
          <w:lang w:val="en-US"/>
        </w:rPr>
        <w:t>d</w:t>
      </w:r>
      <w:r w:rsidR="00E119F1">
        <w:rPr>
          <w:rFonts w:asciiTheme="majorHAnsi" w:hAnsiTheme="majorHAnsi" w:cstheme="majorHAnsi"/>
          <w:kern w:val="0"/>
          <w:lang w:val="en-US"/>
        </w:rPr>
        <w:t xml:space="preserve"> by </w:t>
      </w:r>
      <w:r w:rsidR="00F719CE">
        <w:rPr>
          <w:rFonts w:asciiTheme="majorHAnsi" w:hAnsiTheme="majorHAnsi" w:cstheme="majorHAnsi"/>
          <w:kern w:val="0"/>
          <w:lang w:val="en-US"/>
        </w:rPr>
        <w:t xml:space="preserve">the sampling </w:t>
      </w:r>
      <w:r w:rsidR="00E119F1">
        <w:rPr>
          <w:rFonts w:asciiTheme="majorHAnsi" w:hAnsiTheme="majorHAnsi" w:cstheme="majorHAnsi"/>
          <w:kern w:val="0"/>
          <w:lang w:val="en-US"/>
        </w:rPr>
        <w:t>method and</w:t>
      </w:r>
      <w:r w:rsidR="00F719CE">
        <w:rPr>
          <w:rFonts w:asciiTheme="majorHAnsi" w:hAnsiTheme="majorHAnsi" w:cstheme="majorHAnsi"/>
          <w:kern w:val="0"/>
          <w:lang w:val="en-US"/>
        </w:rPr>
        <w:t>/or the</w:t>
      </w:r>
      <w:r w:rsidR="00E119F1">
        <w:rPr>
          <w:rFonts w:asciiTheme="majorHAnsi" w:hAnsiTheme="majorHAnsi" w:cstheme="majorHAnsi"/>
          <w:kern w:val="0"/>
          <w:lang w:val="en-US"/>
        </w:rPr>
        <w:t xml:space="preserve"> sampling effort (i.e., </w:t>
      </w:r>
      <w:r w:rsidR="007510CE">
        <w:rPr>
          <w:rFonts w:asciiTheme="majorHAnsi" w:hAnsiTheme="majorHAnsi" w:cstheme="majorHAnsi"/>
          <w:kern w:val="0"/>
          <w:lang w:val="en-US"/>
        </w:rPr>
        <w:t xml:space="preserve">the </w:t>
      </w:r>
      <w:r w:rsidR="00E119F1">
        <w:rPr>
          <w:rFonts w:asciiTheme="majorHAnsi" w:hAnsiTheme="majorHAnsi" w:cstheme="majorHAnsi"/>
          <w:kern w:val="0"/>
          <w:lang w:val="en-US"/>
        </w:rPr>
        <w:t>number of sampling)</w:t>
      </w:r>
      <w:r w:rsidR="00C15772">
        <w:rPr>
          <w:rFonts w:asciiTheme="majorHAnsi" w:hAnsiTheme="majorHAnsi" w:cstheme="majorHAnsi"/>
          <w:kern w:val="0"/>
          <w:lang w:val="en-US"/>
        </w:rPr>
        <w:t>.</w:t>
      </w:r>
      <w:r w:rsidR="00E119F1">
        <w:rPr>
          <w:rFonts w:asciiTheme="majorHAnsi" w:hAnsiTheme="majorHAnsi" w:cstheme="majorHAnsi"/>
          <w:kern w:val="0"/>
          <w:lang w:val="en-US"/>
        </w:rPr>
        <w:t xml:space="preserve"> For example, </w:t>
      </w:r>
      <w:r w:rsidR="00E119F1">
        <w:rPr>
          <w:rFonts w:asciiTheme="majorHAnsi" w:hAnsiTheme="majorHAnsi" w:cstheme="majorHAnsi"/>
          <w:kern w:val="0"/>
          <w:lang w:val="en-US"/>
        </w:rPr>
        <w:fldChar w:fldCharType="begin"/>
      </w:r>
      <w:r w:rsidR="00E119F1">
        <w:rPr>
          <w:rFonts w:asciiTheme="majorHAnsi" w:hAnsiTheme="majorHAnsi" w:cstheme="majorHAnsi"/>
          <w:kern w:val="0"/>
          <w:lang w:val="en-US"/>
        </w:rPr>
        <w:instrText xml:space="preserve"> ADDIN ZOTERO_ITEM CSL_CITATION {"citationID":"wh85itL5","properties":{"formattedCitation":"(Khaemba et al., 2001)","plainCitation":"(Khaemba et al., 2001)","noteIndex":0},"citationItems":[{"id":7635,"uris":["http://zotero.org/groups/2585270/items/LXVWK6FL"],"itemData":{"id":7635,"type":"article-journal","abstract":"This paper compares the distribution, sampling and estimation of abundance for two animal species in an African ecosystem by means of an intensive simulation of the sampling process under a geographical information system (GIS) environment. It focuses on systematic and random sampling designs, commonly used in wildlife surveys, comparing their performance to an adaptive design at three increasing sampling intensities, using the root mean square errors (RMSE). It further assesses the impact of sampling designs and intensities on estimates of population parameters. The simulation is based on data collected during a prior survey, in which geographical locations of all observed animals were recorded. This provides more detailed data than that usually available from transect surveys. The results show precision of estimates to increase with increasing sampling intensity, while no significant differences are observed between estimates obtained under random and systematic designs. An increase in precision is observed for the adaptive design, thereby validating the use of this design for sampling clustered populations. The study illustrates the benefits of combining statistical methods with GIS techniques to increase insight into wildlife population dynamics.","container-title":"African Journal of Ecology","DOI":"10.1046/j.0141-6707.2001.00329.x","ISSN":"1365-2028","issue":"4","language":"en","note":"_eprint: https://onlinelibrary.wiley.com/doi/pdf/10.1046/j.0141-6707.2001.00329.x","page":"374-382","source":"Wiley Online Library","title":"Empirically simulated study to compare and validate sampling methods used in aerial surveys of wildlife populations","volume":"39","author":[{"family":"Khaemba","given":"Wilson Mwale"},{"family":"Stein","given":"Alfred"},{"family":"Rasch","given":"Dieter"},{"family":"De Leeuw","given":"Jan"},{"family":"Georgiadis","given":"Nick"}],"issued":{"date-parts":[["2001"]]}}}],"schema":"https://github.com/citation-style-language/schema/raw/master/csl-citation.json"} </w:instrText>
      </w:r>
      <w:r w:rsidR="00E119F1">
        <w:rPr>
          <w:rFonts w:asciiTheme="majorHAnsi" w:hAnsiTheme="majorHAnsi" w:cstheme="majorHAnsi"/>
          <w:kern w:val="0"/>
          <w:lang w:val="en-US"/>
        </w:rPr>
        <w:fldChar w:fldCharType="separate"/>
      </w:r>
      <w:r w:rsidR="00E119F1">
        <w:rPr>
          <w:rFonts w:asciiTheme="majorHAnsi" w:hAnsiTheme="majorHAnsi" w:cstheme="majorHAnsi"/>
          <w:noProof/>
          <w:kern w:val="0"/>
          <w:lang w:val="en-US"/>
        </w:rPr>
        <w:t xml:space="preserve">Khaemba et al., </w:t>
      </w:r>
      <w:r w:rsidR="00C15772">
        <w:rPr>
          <w:rFonts w:asciiTheme="majorHAnsi" w:hAnsiTheme="majorHAnsi" w:cstheme="majorHAnsi"/>
          <w:noProof/>
          <w:kern w:val="0"/>
          <w:lang w:val="en-US"/>
        </w:rPr>
        <w:t>(</w:t>
      </w:r>
      <w:r w:rsidR="00E119F1">
        <w:rPr>
          <w:rFonts w:asciiTheme="majorHAnsi" w:hAnsiTheme="majorHAnsi" w:cstheme="majorHAnsi"/>
          <w:noProof/>
          <w:kern w:val="0"/>
          <w:lang w:val="en-US"/>
        </w:rPr>
        <w:t>2001)</w:t>
      </w:r>
      <w:r w:rsidR="00E119F1">
        <w:rPr>
          <w:rFonts w:asciiTheme="majorHAnsi" w:hAnsiTheme="majorHAnsi" w:cstheme="majorHAnsi"/>
          <w:kern w:val="0"/>
          <w:lang w:val="en-US"/>
        </w:rPr>
        <w:fldChar w:fldCharType="end"/>
      </w:r>
      <w:r w:rsidR="00C15772">
        <w:rPr>
          <w:rFonts w:asciiTheme="majorHAnsi" w:hAnsiTheme="majorHAnsi" w:cstheme="majorHAnsi"/>
          <w:kern w:val="0"/>
          <w:lang w:val="en-US"/>
        </w:rPr>
        <w:t xml:space="preserve"> simulated</w:t>
      </w:r>
      <w:r w:rsidR="00E119F1">
        <w:rPr>
          <w:rFonts w:asciiTheme="majorHAnsi" w:hAnsiTheme="majorHAnsi" w:cstheme="majorHAnsi"/>
          <w:kern w:val="0"/>
          <w:lang w:val="en-US"/>
        </w:rPr>
        <w:t xml:space="preserve"> three sampling design</w:t>
      </w:r>
      <w:r w:rsidR="00C15772">
        <w:rPr>
          <w:rFonts w:asciiTheme="majorHAnsi" w:hAnsiTheme="majorHAnsi" w:cstheme="majorHAnsi"/>
          <w:kern w:val="0"/>
          <w:lang w:val="en-US"/>
        </w:rPr>
        <w:t>s</w:t>
      </w:r>
      <w:r w:rsidR="00E119F1">
        <w:rPr>
          <w:rFonts w:asciiTheme="majorHAnsi" w:hAnsiTheme="majorHAnsi" w:cstheme="majorHAnsi"/>
          <w:kern w:val="0"/>
          <w:lang w:val="en-US"/>
        </w:rPr>
        <w:t xml:space="preserve"> based on empirical data and showed that </w:t>
      </w:r>
      <w:r w:rsidR="00C15772">
        <w:rPr>
          <w:rFonts w:asciiTheme="majorHAnsi" w:hAnsiTheme="majorHAnsi" w:cstheme="majorHAnsi"/>
          <w:kern w:val="0"/>
          <w:lang w:val="en-US"/>
        </w:rPr>
        <w:t xml:space="preserve">the </w:t>
      </w:r>
      <w:r w:rsidR="00E119F1">
        <w:rPr>
          <w:rFonts w:asciiTheme="majorHAnsi" w:hAnsiTheme="majorHAnsi" w:cstheme="majorHAnsi"/>
          <w:kern w:val="0"/>
          <w:lang w:val="en-US"/>
        </w:rPr>
        <w:t>intensity of sampling (</w:t>
      </w:r>
      <w:r w:rsidR="00F719CE">
        <w:rPr>
          <w:rFonts w:asciiTheme="majorHAnsi" w:hAnsiTheme="majorHAnsi" w:cstheme="majorHAnsi"/>
          <w:kern w:val="0"/>
          <w:lang w:val="en-US"/>
        </w:rPr>
        <w:t xml:space="preserve">here the </w:t>
      </w:r>
      <w:r w:rsidR="00C15772">
        <w:rPr>
          <w:rFonts w:asciiTheme="majorHAnsi" w:hAnsiTheme="majorHAnsi" w:cstheme="majorHAnsi"/>
          <w:kern w:val="0"/>
          <w:lang w:val="en-US"/>
        </w:rPr>
        <w:t xml:space="preserve">closeness </w:t>
      </w:r>
      <w:r w:rsidR="00E119F1">
        <w:rPr>
          <w:rFonts w:asciiTheme="majorHAnsi" w:hAnsiTheme="majorHAnsi" w:cstheme="majorHAnsi"/>
          <w:kern w:val="0"/>
          <w:lang w:val="en-US"/>
        </w:rPr>
        <w:t>of transects) improved precision of the estimated population in all three design</w:t>
      </w:r>
      <w:r w:rsidR="00C15772">
        <w:rPr>
          <w:rFonts w:asciiTheme="majorHAnsi" w:hAnsiTheme="majorHAnsi" w:cstheme="majorHAnsi"/>
          <w:kern w:val="0"/>
          <w:lang w:val="en-US"/>
        </w:rPr>
        <w:t>s</w:t>
      </w:r>
      <w:r w:rsidR="00E119F1">
        <w:rPr>
          <w:rFonts w:asciiTheme="majorHAnsi" w:hAnsiTheme="majorHAnsi" w:cstheme="majorHAnsi"/>
          <w:kern w:val="0"/>
          <w:lang w:val="en-US"/>
        </w:rPr>
        <w:t>.</w:t>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S</w:t>
      </w:r>
      <w:r w:rsidR="00900832">
        <w:rPr>
          <w:rFonts w:asciiTheme="majorHAnsi" w:hAnsiTheme="majorHAnsi" w:cstheme="majorHAnsi"/>
          <w:kern w:val="0"/>
          <w:lang w:val="en-US"/>
        </w:rPr>
        <w:t xml:space="preserve">ampling methods can </w:t>
      </w:r>
      <w:r w:rsidR="00F719CE">
        <w:rPr>
          <w:rFonts w:asciiTheme="majorHAnsi" w:hAnsiTheme="majorHAnsi" w:cstheme="majorHAnsi"/>
          <w:kern w:val="0"/>
          <w:lang w:val="en-US"/>
        </w:rPr>
        <w:t>introduce</w:t>
      </w:r>
      <w:r w:rsidR="00900832">
        <w:rPr>
          <w:rFonts w:asciiTheme="majorHAnsi" w:hAnsiTheme="majorHAnsi" w:cstheme="majorHAnsi"/>
          <w:kern w:val="0"/>
          <w:lang w:val="en-US"/>
        </w:rPr>
        <w:t xml:space="preserve"> bias into estimates</w:t>
      </w:r>
      <w:r w:rsidR="008D14FA">
        <w:rPr>
          <w:rFonts w:asciiTheme="majorHAnsi" w:hAnsiTheme="majorHAnsi" w:cstheme="majorHAnsi"/>
          <w:kern w:val="0"/>
          <w:lang w:val="en-US"/>
        </w:rPr>
        <w:t xml:space="preserve"> based on animal personality</w:t>
      </w:r>
      <w:r w:rsidR="006A373A">
        <w:rPr>
          <w:rFonts w:asciiTheme="majorHAnsi" w:hAnsiTheme="majorHAnsi" w:cstheme="majorHAnsi"/>
          <w:kern w:val="0"/>
          <w:lang w:val="en-US"/>
        </w:rPr>
        <w:t xml:space="preserve"> and behavior</w:t>
      </w:r>
      <w:r w:rsidR="00900832">
        <w:rPr>
          <w:rFonts w:asciiTheme="majorHAnsi" w:hAnsiTheme="majorHAnsi" w:cstheme="majorHAnsi"/>
          <w:kern w:val="0"/>
          <w:lang w:val="en-US"/>
        </w:rPr>
        <w:t xml:space="preserve"> </w:t>
      </w:r>
      <w:r w:rsidR="008A6CA0">
        <w:rPr>
          <w:rFonts w:asciiTheme="majorHAnsi" w:hAnsiTheme="majorHAnsi" w:cstheme="majorHAnsi"/>
          <w:kern w:val="0"/>
          <w:lang w:val="en-US"/>
        </w:rPr>
        <w:fldChar w:fldCharType="begin"/>
      </w:r>
      <w:r w:rsidR="008D14FA">
        <w:rPr>
          <w:rFonts w:asciiTheme="majorHAnsi" w:hAnsiTheme="majorHAnsi" w:cstheme="majorHAnsi"/>
          <w:kern w:val="0"/>
          <w:lang w:val="en-US"/>
        </w:rPr>
        <w:instrText xml:space="preserve"> ADDIN ZOTERO_ITEM CSL_CITATION {"citationID":"VAuU7YMe","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8A6CA0">
        <w:rPr>
          <w:rFonts w:asciiTheme="majorHAnsi" w:hAnsiTheme="majorHAnsi" w:cstheme="majorHAnsi"/>
          <w:kern w:val="0"/>
          <w:lang w:val="en-US"/>
        </w:rPr>
        <w:fldChar w:fldCharType="separate"/>
      </w:r>
      <w:r w:rsidR="008D14FA">
        <w:rPr>
          <w:rFonts w:asciiTheme="majorHAnsi" w:hAnsiTheme="majorHAnsi" w:cstheme="majorHAnsi"/>
          <w:noProof/>
          <w:kern w:val="0"/>
          <w:lang w:val="en-US"/>
        </w:rPr>
        <w:t>(Biro &amp; Dingemanse, 2009)</w:t>
      </w:r>
      <w:r w:rsidR="008A6CA0">
        <w:rPr>
          <w:rFonts w:asciiTheme="majorHAnsi" w:hAnsiTheme="majorHAnsi" w:cstheme="majorHAnsi"/>
          <w:kern w:val="0"/>
          <w:lang w:val="en-US"/>
        </w:rPr>
        <w:fldChar w:fldCharType="end"/>
      </w:r>
      <w:r w:rsidR="00900832">
        <w:rPr>
          <w:rFonts w:asciiTheme="majorHAnsi" w:hAnsiTheme="majorHAnsi" w:cstheme="majorHAnsi"/>
          <w:kern w:val="0"/>
          <w:lang w:val="en-US"/>
        </w:rPr>
        <w:t xml:space="preserve">. </w:t>
      </w:r>
      <w:r w:rsidR="008D14FA">
        <w:rPr>
          <w:rFonts w:asciiTheme="majorHAnsi" w:hAnsiTheme="majorHAnsi" w:cstheme="majorHAnsi"/>
          <w:kern w:val="0"/>
          <w:lang w:val="en-US"/>
        </w:rPr>
        <w:t xml:space="preserve">Animal personality is often described on a shy-bold continuum </w:t>
      </w:r>
      <w:r w:rsidR="008C3579">
        <w:rPr>
          <w:rFonts w:asciiTheme="majorHAnsi" w:hAnsiTheme="majorHAnsi" w:cstheme="majorHAnsi"/>
          <w:kern w:val="0"/>
          <w:lang w:val="en-US"/>
        </w:rPr>
        <w:t>that influences risk-driven decision</w:t>
      </w:r>
      <w:r w:rsidR="00587A37">
        <w:rPr>
          <w:rFonts w:asciiTheme="majorHAnsi" w:hAnsiTheme="majorHAnsi" w:cstheme="majorHAnsi"/>
          <w:kern w:val="0"/>
          <w:lang w:val="en-US"/>
        </w:rPr>
        <w:t xml:space="preserve"> </w:t>
      </w:r>
      <w:r w:rsidR="0022294B">
        <w:rPr>
          <w:rFonts w:asciiTheme="majorHAnsi" w:hAnsiTheme="majorHAnsi" w:cstheme="majorHAnsi"/>
          <w:kern w:val="0"/>
          <w:lang w:val="en-US"/>
        </w:rPr>
        <w:fldChar w:fldCharType="begin"/>
      </w:r>
      <w:r w:rsidR="0022294B">
        <w:rPr>
          <w:rFonts w:asciiTheme="majorHAnsi" w:hAnsiTheme="majorHAnsi" w:cstheme="majorHAnsi"/>
          <w:kern w:val="0"/>
          <w:lang w:val="en-US"/>
        </w:rPr>
        <w:instrText xml:space="preserve"> ADDIN ZOTERO_ITEM CSL_CITATION {"citationID":"Igd3lI74","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22294B">
        <w:rPr>
          <w:rFonts w:asciiTheme="majorHAnsi" w:hAnsiTheme="majorHAnsi" w:cstheme="majorHAnsi"/>
          <w:kern w:val="0"/>
          <w:lang w:val="en-US"/>
        </w:rPr>
        <w:fldChar w:fldCharType="separate"/>
      </w:r>
      <w:r w:rsidR="0022294B">
        <w:rPr>
          <w:rFonts w:asciiTheme="majorHAnsi" w:hAnsiTheme="majorHAnsi" w:cstheme="majorHAnsi"/>
          <w:noProof/>
          <w:kern w:val="0"/>
          <w:lang w:val="en-US"/>
        </w:rPr>
        <w:t>(Wilson et al., 1993)</w:t>
      </w:r>
      <w:r w:rsidR="0022294B">
        <w:rPr>
          <w:rFonts w:asciiTheme="majorHAnsi" w:hAnsiTheme="majorHAnsi" w:cstheme="majorHAnsi"/>
          <w:kern w:val="0"/>
          <w:lang w:val="en-US"/>
        </w:rPr>
        <w:fldChar w:fldCharType="end"/>
      </w:r>
      <w:r w:rsidR="008C3579">
        <w:rPr>
          <w:rFonts w:asciiTheme="majorHAnsi" w:hAnsiTheme="majorHAnsi" w:cstheme="majorHAnsi"/>
          <w:kern w:val="0"/>
          <w:lang w:val="en-US"/>
        </w:rPr>
        <w:t xml:space="preserve">, on what relies on a lot of detection methods </w:t>
      </w:r>
      <w:r w:rsidR="00F719CE">
        <w:rPr>
          <w:rFonts w:asciiTheme="majorHAnsi" w:hAnsiTheme="majorHAnsi" w:cstheme="majorHAnsi"/>
          <w:kern w:val="0"/>
          <w:lang w:val="en-US"/>
        </w:rPr>
        <w:t>used in the field</w:t>
      </w:r>
      <w:r w:rsidR="008C3579">
        <w:rPr>
          <w:rFonts w:asciiTheme="majorHAnsi" w:hAnsiTheme="majorHAnsi" w:cstheme="majorHAnsi"/>
          <w:kern w:val="0"/>
          <w:lang w:val="en-US"/>
        </w:rPr>
        <w:t xml:space="preserve">. </w:t>
      </w:r>
      <w:r w:rsidR="00A2535A">
        <w:rPr>
          <w:rFonts w:asciiTheme="majorHAnsi" w:hAnsiTheme="majorHAnsi" w:cstheme="majorHAnsi"/>
          <w:kern w:val="0"/>
          <w:lang w:val="en-US"/>
        </w:rPr>
        <w:t>For example, a study on the black rat (</w:t>
      </w:r>
      <w:proofErr w:type="spellStart"/>
      <w:r w:rsidR="00A2535A" w:rsidRPr="00A2535A">
        <w:rPr>
          <w:rFonts w:asciiTheme="majorHAnsi" w:hAnsiTheme="majorHAnsi" w:cstheme="majorHAnsi"/>
          <w:i/>
          <w:iCs/>
          <w:kern w:val="0"/>
          <w:lang w:val="en-US"/>
        </w:rPr>
        <w:t>Ruttus</w:t>
      </w:r>
      <w:proofErr w:type="spellEnd"/>
      <w:r w:rsidR="00A2535A" w:rsidRPr="00A2535A">
        <w:rPr>
          <w:rFonts w:asciiTheme="majorHAnsi" w:hAnsiTheme="majorHAnsi" w:cstheme="majorHAnsi"/>
          <w:i/>
          <w:iCs/>
          <w:kern w:val="0"/>
          <w:lang w:val="en-US"/>
        </w:rPr>
        <w:t xml:space="preserve"> </w:t>
      </w:r>
      <w:proofErr w:type="spellStart"/>
      <w:r w:rsidR="00A2535A" w:rsidRPr="00A2535A">
        <w:rPr>
          <w:rFonts w:asciiTheme="majorHAnsi" w:hAnsiTheme="majorHAnsi" w:cstheme="majorHAnsi"/>
          <w:i/>
          <w:iCs/>
          <w:kern w:val="0"/>
          <w:lang w:val="en-US"/>
        </w:rPr>
        <w:t>rattus</w:t>
      </w:r>
      <w:proofErr w:type="spellEnd"/>
      <w:r w:rsidR="00A2535A">
        <w:rPr>
          <w:rFonts w:asciiTheme="majorHAnsi" w:hAnsiTheme="majorHAnsi" w:cstheme="majorHAnsi"/>
          <w:kern w:val="0"/>
          <w:lang w:val="en-US"/>
        </w:rPr>
        <w:t xml:space="preserve">) showed </w:t>
      </w:r>
      <w:r w:rsidR="00F719CE">
        <w:rPr>
          <w:rFonts w:asciiTheme="majorHAnsi" w:hAnsiTheme="majorHAnsi" w:cstheme="majorHAnsi"/>
          <w:kern w:val="0"/>
          <w:lang w:val="en-US"/>
        </w:rPr>
        <w:t>that sampling devices that required a higher level of intimacy detected fewer individuals</w:t>
      </w:r>
      <w:r w:rsidR="00841FDB">
        <w:rPr>
          <w:rFonts w:asciiTheme="majorHAnsi" w:hAnsiTheme="majorHAnsi" w:cstheme="majorHAnsi"/>
          <w:kern w:val="0"/>
          <w:lang w:val="en-US"/>
        </w:rPr>
        <w:t>,</w:t>
      </w:r>
      <w:r w:rsidR="00F719CE">
        <w:rPr>
          <w:rFonts w:asciiTheme="majorHAnsi" w:hAnsiTheme="majorHAnsi" w:cstheme="majorHAnsi"/>
          <w:kern w:val="0"/>
          <w:lang w:val="en-US"/>
        </w:rPr>
        <w:t xml:space="preserve"> as the perceived risk </w:t>
      </w:r>
      <w:r w:rsidR="00841FDB">
        <w:rPr>
          <w:rFonts w:asciiTheme="majorHAnsi" w:hAnsiTheme="majorHAnsi" w:cstheme="majorHAnsi"/>
          <w:kern w:val="0"/>
          <w:lang w:val="en-US"/>
        </w:rPr>
        <w:t xml:space="preserve">gets higher the closer they got to the traps thus creating a “personality filtering” favoring sampling of bold individuals </w:t>
      </w:r>
      <w:r w:rsidR="00A2535A">
        <w:rPr>
          <w:rFonts w:asciiTheme="majorHAnsi" w:hAnsiTheme="majorHAnsi" w:cstheme="majorHAnsi"/>
          <w:kern w:val="0"/>
          <w:lang w:val="en-US"/>
        </w:rPr>
        <w:fldChar w:fldCharType="begin"/>
      </w:r>
      <w:r w:rsidR="00A2535A">
        <w:rPr>
          <w:rFonts w:asciiTheme="majorHAnsi" w:hAnsiTheme="majorHAnsi" w:cstheme="majorHAnsi"/>
          <w:kern w:val="0"/>
          <w:lang w:val="en-US"/>
        </w:rPr>
        <w:instrText xml:space="preserve"> ADDIN ZOTERO_ITEM CSL_CITATION {"citationID":"cb9GfCih","properties":{"formattedCitation":"(Johnstone et al., 2021)","plainCitation":"(Johnstone et al., 2021)","noteIndex":0},"citationItems":[{"id":7683,"uris":["http://zotero.org/groups/2585270/items/WWJX4DIG"],"itemData":{"id":7683,"type":"article-journal","abstract":"Detecting small mammal species for wildlife research and management typically depends on animals deciding to engage with a device, for instance, by entering a trap. While some animals engage and are detected, others do not, and we often lack a mechanistic understanding of what drives these decisions. As trappability can be influenced by traits of personality, personality has high potential to similarly influence detection success for non-capture devices (chew-track cards, tracking tunnels, etc.). We present a conceptual model of the detection process where animal behaviours which are detected by different devices are grouped into tiers based on the degree of intimacy with a device (e.g., approach, interact, enter). Each tier is associated with an increase in the perceived danger of engaging with a device, and an increase in the potential for personality bias. To test this model, we first surveyed 36 populations of free-living black rats (Rattus rattus), a global pest species, to uniquely mark individuals (n = 128) and quantify personality traits. We then filmed rat behaviour at novel tracking tunnels with different risk-reward treatments. As predicted, detection biases were driven by personality, the bias increased with each tier and differed between the risk treatments. Our findings suggest that personality biases are not limited to live-capture traps but are widespread across devices which detect specific animal behaviours. In showing that biases can be predictable, we also show biases can be managed. We recommend that studies involving small mammal sampling report on steps taken to manage a personality-driven bias.","container-title":"Oecologia","DOI":"10.1007/s00442-021-05021-7","ISSN":"1432-1939","issue":"1","journalAbbreviation":"Oecologia","language":"en","page":"117-127","source":"Springer Link","title":"Behavioural drivers of survey bias: interactive effects of personality, the perceived risk and device properties","title-short":"Behavioural drivers of survey bias","volume":"197","author":[{"family":"Johnstone","given":"Kyla C."},{"family":"McArthur","given":"Clare"},{"family":"Banks","given":"Peter B."}],"issued":{"date-parts":[["2021",9,1]]}}}],"schema":"https://github.com/citation-style-language/schema/raw/master/csl-citation.json"} </w:instrText>
      </w:r>
      <w:r w:rsidR="00A2535A">
        <w:rPr>
          <w:rFonts w:asciiTheme="majorHAnsi" w:hAnsiTheme="majorHAnsi" w:cstheme="majorHAnsi"/>
          <w:kern w:val="0"/>
          <w:lang w:val="en-US"/>
        </w:rPr>
        <w:fldChar w:fldCharType="separate"/>
      </w:r>
      <w:r w:rsidR="00A2535A">
        <w:rPr>
          <w:rFonts w:asciiTheme="majorHAnsi" w:hAnsiTheme="majorHAnsi" w:cstheme="majorHAnsi"/>
          <w:noProof/>
          <w:kern w:val="0"/>
          <w:lang w:val="en-US"/>
        </w:rPr>
        <w:t>(Johnstone et al., 2021)</w:t>
      </w:r>
      <w:r w:rsidR="00A2535A">
        <w:rPr>
          <w:rFonts w:asciiTheme="majorHAnsi" w:hAnsiTheme="majorHAnsi" w:cstheme="majorHAnsi"/>
          <w:kern w:val="0"/>
          <w:lang w:val="en-US"/>
        </w:rPr>
        <w:fldChar w:fldCharType="end"/>
      </w:r>
      <w:r w:rsidR="00A2535A">
        <w:rPr>
          <w:rFonts w:asciiTheme="majorHAnsi" w:hAnsiTheme="majorHAnsi" w:cstheme="majorHAnsi"/>
          <w:kern w:val="0"/>
          <w:lang w:val="en-US"/>
        </w:rPr>
        <w:t xml:space="preserve">. </w:t>
      </w:r>
      <w:proofErr w:type="spellStart"/>
      <w:r w:rsidR="00CC1E76">
        <w:rPr>
          <w:rFonts w:asciiTheme="majorHAnsi" w:hAnsiTheme="majorHAnsi" w:cstheme="majorHAnsi"/>
          <w:kern w:val="0"/>
          <w:lang w:val="en-US"/>
        </w:rPr>
        <w:t>Trappability</w:t>
      </w:r>
      <w:proofErr w:type="spellEnd"/>
      <w:r w:rsidR="00CC1E76">
        <w:rPr>
          <w:rFonts w:asciiTheme="majorHAnsi" w:hAnsiTheme="majorHAnsi" w:cstheme="majorHAnsi"/>
          <w:kern w:val="0"/>
          <w:lang w:val="en-US"/>
        </w:rPr>
        <w:t xml:space="preserve"> in </w:t>
      </w:r>
      <w:r w:rsidR="00587A37">
        <w:rPr>
          <w:rFonts w:asciiTheme="majorHAnsi" w:hAnsiTheme="majorHAnsi" w:cstheme="majorHAnsi"/>
          <w:kern w:val="0"/>
          <w:lang w:val="en-US"/>
        </w:rPr>
        <w:t>aquatic habitats</w:t>
      </w:r>
      <w:r w:rsidR="00CC1E76">
        <w:rPr>
          <w:rFonts w:asciiTheme="majorHAnsi" w:hAnsiTheme="majorHAnsi" w:cstheme="majorHAnsi"/>
          <w:kern w:val="0"/>
          <w:lang w:val="en-US"/>
        </w:rPr>
        <w:t xml:space="preserve"> follow the same pattern.</w:t>
      </w:r>
      <w:r w:rsidR="00587A37">
        <w:rPr>
          <w:rFonts w:asciiTheme="majorHAnsi" w:hAnsiTheme="majorHAnsi" w:cstheme="majorHAnsi"/>
          <w:kern w:val="0"/>
          <w:lang w:val="en-US"/>
        </w:rPr>
        <w:t xml:space="preserve"> </w:t>
      </w:r>
      <w:r w:rsidR="00841FDB">
        <w:rPr>
          <w:rFonts w:asciiTheme="majorHAnsi" w:hAnsiTheme="majorHAnsi" w:cstheme="majorHAnsi"/>
          <w:kern w:val="0"/>
          <w:lang w:val="en-US"/>
        </w:rPr>
        <w:t xml:space="preserve">In </w:t>
      </w:r>
      <w:r w:rsidR="00841FDB">
        <w:rPr>
          <w:rFonts w:asciiTheme="majorHAnsi" w:hAnsiTheme="majorHAnsi" w:cstheme="majorHAnsi"/>
          <w:kern w:val="0"/>
          <w:lang w:val="en-US"/>
        </w:rPr>
        <w:fldChar w:fldCharType="begin"/>
      </w:r>
      <w:r w:rsidR="00841FDB">
        <w:rPr>
          <w:rFonts w:asciiTheme="majorHAnsi" w:hAnsiTheme="majorHAnsi" w:cstheme="majorHAnsi"/>
          <w:kern w:val="0"/>
          <w:lang w:val="en-US"/>
        </w:rPr>
        <w:instrText xml:space="preserve"> ADDIN ZOTERO_ITEM CSL_CITATION {"citationID":"Ik3r4w38","properties":{"formattedCitation":"(Biro &amp; Post, 2008)","plainCitation":"(Biro &amp; Post, 2008)","noteIndex":0},"citationItems":[{"id":7707,"uris":["http://zotero.org/groups/2585270/items/KNSUWEM6"],"itemData":{"id":7707,"type":"article-journal","abstract":"The possibility for fishery-induced evolution of life history traits is an important but unresolved issue for exploited fish populations. Because fisheries tend to select and remove the largest individuals, there is the evolutionary potential for lasting effects on fish production and productivity. Size selection represents an indirect mechanism of selection against rapid growth rate, because individual fish may be large because of rapid growth or because of slow growth but old age. The possibility for direct selection on growth rate, whereby fast-growing genotypes are more vulnerable to fishing irrespective of their size, is unexplored. In this scenario, faster-growing genotypes may be more vulnerable to fishing because of greater appetite and correspondingly greater feeding-related activity rates and boldness that could increase encounter with fishing gear and vulnerability to it. In a realistic whole-lake experiment, we show that fast-growing fish genotypes are harvested at three times the rate of the slow-growing genotypes within two replicate lake populations. Overall, 50% of fast-growing individuals were harvested compared with 30% of slow-growing individuals, independent of body size. Greater harvest of fast-growing genotypes was attributable to their greater behavioral vulnerability, being more active and bold. Given that growth is heritable in fishes, we speculate that evolution of slower growth rates attributable to behavioral vulnerability may be widespread in harvested fish populations. Our results indicate that commonly used minimum size-limits will not prevent overexploitation of fast-growing genotypes and individuals because of size-independent growth-rate selection by fishing.","container-title":"Proceedings of the National Academy of Sciences of the United States of America","DOI":"10.1073/pnas.0708159105","ISSN":"0027-8424","issue":"8","journalAbbreviation":"Proc Natl Acad Sci U S A","note":"PMID: 18299567\nPMCID: PMC2268560","page":"2919-2922","source":"PubMed Central","title":"Rapid depletion of genotypes with fast growth and bold personality traits from harvested fish populations","volume":"105","author":[{"family":"Biro","given":"Peter A."},{"family":"Post","given":"John R."}],"issued":{"date-parts":[["2008",2,26]]}}}],"schema":"https://github.com/citation-style-language/schema/raw/master/csl-citation.json"} </w:instrText>
      </w:r>
      <w:r w:rsidR="00841FDB">
        <w:rPr>
          <w:rFonts w:asciiTheme="majorHAnsi" w:hAnsiTheme="majorHAnsi" w:cstheme="majorHAnsi"/>
          <w:kern w:val="0"/>
          <w:lang w:val="en-US"/>
        </w:rPr>
        <w:fldChar w:fldCharType="separate"/>
      </w:r>
      <w:r w:rsidR="00841FDB">
        <w:rPr>
          <w:rFonts w:asciiTheme="majorHAnsi" w:hAnsiTheme="majorHAnsi" w:cstheme="majorHAnsi"/>
          <w:noProof/>
          <w:kern w:val="0"/>
          <w:lang w:val="en-US"/>
        </w:rPr>
        <w:t>Biro &amp; Post, (2008)</w:t>
      </w:r>
      <w:r w:rsidR="00841FDB">
        <w:rPr>
          <w:rFonts w:asciiTheme="majorHAnsi" w:hAnsiTheme="majorHAnsi" w:cstheme="majorHAnsi"/>
          <w:kern w:val="0"/>
          <w:lang w:val="en-US"/>
        </w:rPr>
        <w:fldChar w:fldCharType="end"/>
      </w:r>
      <w:r w:rsidR="00841FDB">
        <w:rPr>
          <w:rFonts w:asciiTheme="majorHAnsi" w:hAnsiTheme="majorHAnsi" w:cstheme="majorHAnsi"/>
          <w:kern w:val="0"/>
          <w:lang w:val="en-US"/>
        </w:rPr>
        <w:t>, b</w:t>
      </w:r>
      <w:r w:rsidR="00587A37">
        <w:rPr>
          <w:rFonts w:asciiTheme="majorHAnsi" w:hAnsiTheme="majorHAnsi" w:cstheme="majorHAnsi"/>
          <w:kern w:val="0"/>
          <w:lang w:val="en-US"/>
        </w:rPr>
        <w:t xml:space="preserve">old rainbow trout were caught three times as often as shy individuals in gillnets. </w:t>
      </w:r>
      <w:r w:rsidR="008D14FA">
        <w:rPr>
          <w:rFonts w:asciiTheme="majorHAnsi" w:hAnsiTheme="majorHAnsi" w:cstheme="majorHAnsi"/>
          <w:kern w:val="0"/>
          <w:lang w:val="en-US"/>
        </w:rPr>
        <w:t>Thus, estimation</w:t>
      </w:r>
      <w:r w:rsidR="00DD0E3C">
        <w:rPr>
          <w:rFonts w:asciiTheme="majorHAnsi" w:hAnsiTheme="majorHAnsi" w:cstheme="majorHAnsi"/>
          <w:kern w:val="0"/>
          <w:lang w:val="en-US"/>
        </w:rPr>
        <w:t>s based on empirical surveys</w:t>
      </w:r>
      <w:r w:rsidR="008D14FA">
        <w:rPr>
          <w:rFonts w:asciiTheme="majorHAnsi" w:hAnsiTheme="majorHAnsi" w:cstheme="majorHAnsi"/>
          <w:kern w:val="0"/>
          <w:lang w:val="en-US"/>
        </w:rPr>
        <w:t xml:space="preserve"> are context-dependent on </w:t>
      </w:r>
      <w:r w:rsidR="008C3579">
        <w:rPr>
          <w:rFonts w:asciiTheme="majorHAnsi" w:hAnsiTheme="majorHAnsi" w:cstheme="majorHAnsi"/>
          <w:kern w:val="0"/>
          <w:lang w:val="en-US"/>
        </w:rPr>
        <w:t>how the</w:t>
      </w:r>
      <w:r w:rsidR="008D14FA">
        <w:rPr>
          <w:rFonts w:asciiTheme="majorHAnsi" w:hAnsiTheme="majorHAnsi" w:cstheme="majorHAnsi"/>
          <w:kern w:val="0"/>
          <w:lang w:val="en-US"/>
        </w:rPr>
        <w:t xml:space="preserve"> methodology used </w:t>
      </w:r>
      <w:r w:rsidR="008C3579">
        <w:rPr>
          <w:rFonts w:asciiTheme="majorHAnsi" w:hAnsiTheme="majorHAnsi" w:cstheme="majorHAnsi"/>
          <w:kern w:val="0"/>
          <w:lang w:val="en-US"/>
        </w:rPr>
        <w:t>is personality-biased.</w:t>
      </w:r>
      <w:r w:rsidR="00CC1E76">
        <w:rPr>
          <w:rFonts w:asciiTheme="majorHAnsi" w:hAnsiTheme="majorHAnsi" w:cstheme="majorHAnsi"/>
          <w:kern w:val="0"/>
          <w:lang w:val="en-US"/>
        </w:rPr>
        <w:t xml:space="preserve"> </w:t>
      </w:r>
      <w:r w:rsidR="006A373A">
        <w:rPr>
          <w:rFonts w:asciiTheme="majorHAnsi" w:hAnsiTheme="majorHAnsi" w:cstheme="majorHAnsi"/>
          <w:kern w:val="0"/>
          <w:lang w:val="en-US"/>
        </w:rPr>
        <w:t>A</w:t>
      </w:r>
      <w:r w:rsidR="00A6470B">
        <w:rPr>
          <w:rFonts w:asciiTheme="majorHAnsi" w:hAnsiTheme="majorHAnsi" w:cstheme="majorHAnsi"/>
          <w:kern w:val="0"/>
          <w:lang w:val="en-US"/>
        </w:rPr>
        <w:t>lthough it has not thoroughly been investigated yet</w:t>
      </w:r>
      <w:r w:rsidR="006A373A">
        <w:rPr>
          <w:rFonts w:asciiTheme="majorHAnsi" w:hAnsiTheme="majorHAnsi" w:cstheme="majorHAnsi"/>
          <w:kern w:val="0"/>
          <w:lang w:val="en-US"/>
        </w:rPr>
        <w:t>, there is no reason indicating different outcomes for estimates of infection parameters in the wild.</w:t>
      </w:r>
      <w:r w:rsidR="005D2101">
        <w:rPr>
          <w:rFonts w:asciiTheme="majorHAnsi" w:hAnsiTheme="majorHAnsi" w:cstheme="majorHAnsi"/>
          <w:kern w:val="0"/>
          <w:lang w:val="en-US"/>
        </w:rPr>
        <w:t xml:space="preserve"> A study on the chronic wasting disease in deer species showed that the survey method used to estimate the disease prevalence can lead to overestimation or underestimation of the true infection parameter </w:t>
      </w:r>
      <w:r w:rsidR="005D2101">
        <w:rPr>
          <w:rFonts w:asciiTheme="majorHAnsi" w:hAnsiTheme="majorHAnsi" w:cstheme="majorHAnsi"/>
          <w:kern w:val="0"/>
          <w:lang w:val="en-US"/>
        </w:rPr>
        <w:fldChar w:fldCharType="begin"/>
      </w:r>
      <w:r w:rsidR="005D2101">
        <w:rPr>
          <w:rFonts w:asciiTheme="majorHAnsi" w:hAnsiTheme="majorHAnsi" w:cstheme="majorHAnsi"/>
          <w:kern w:val="0"/>
          <w:lang w:val="en-US"/>
        </w:rPr>
        <w:instrText xml:space="preserve"> ADDIN ZOTERO_ITEM CSL_CITATION {"citationID":"JDihBf6j","properties":{"formattedCitation":"(Nusser et al., 2008)","plainCitation":"(Nusser et al., 2008)","noteIndex":0},"citationItems":[{"id":7655,"uris":["http://zotero.org/groups/2585270/items/CGTXJBRG"],"itemData":{"id":7655,"type":"article-journal","abstract":"Disease surveillance in wildlife populations involves detecting the presence of a disease, characterizing its prevalence and spread, and subsequent monitoring. A probability sample of animals selected from the population and corresponding estimators of disease prevalence and detection provide estimates with quantifiable statistical properties, but this approach is rarely used. Although wildlife scientists often assume probability sampling and random disease distributions to calculate sample sizes, convenience samples (i.e., samples of readily available animals) are typically used, and disease distributions are rarely random. We demonstrate how landscape-based simulation can be used to explore properties of estimators from convenience samples in relation to probability samples. We used simulation methods to model what is known about the habitat pre</w:instrText>
      </w:r>
      <w:r w:rsidR="005D2101" w:rsidRPr="00E70FF4">
        <w:rPr>
          <w:rFonts w:asciiTheme="majorHAnsi" w:hAnsiTheme="majorHAnsi" w:cstheme="majorHAnsi"/>
          <w:kern w:val="0"/>
          <w:lang w:val="fr-FR"/>
          <w:rPrChange w:id="31" w:author="Éric Harvey" w:date="2023-10-30T09:31:00Z">
            <w:rPr>
              <w:rFonts w:asciiTheme="majorHAnsi" w:hAnsiTheme="majorHAnsi" w:cstheme="majorHAnsi"/>
              <w:kern w:val="0"/>
              <w:lang w:val="en-US"/>
            </w:rPr>
          </w:rPrChange>
        </w:rPr>
        <w:instrText>ferences of the wildlife population, the disease distribution, and the potential biases of the convenience-sample approac</w:instrText>
      </w:r>
      <w:r w:rsidR="005D2101" w:rsidRPr="00EC6C20">
        <w:rPr>
          <w:rFonts w:asciiTheme="majorHAnsi" w:hAnsiTheme="majorHAnsi" w:cstheme="majorHAnsi"/>
          <w:kern w:val="0"/>
        </w:rPr>
        <w:instrText xml:space="preserve">h. Using chronic wasting disease in free-ranging deer (Odocoileus virginianus) as a simple illustration, we show that using probability sample designs with appropriate estimators provides unbiased surveillance parameter estimates but that the selection bias and coverage errors associated with convenience samples can lead to biased and misleading results. We also suggest practical alternatives to convenience samples that mix probability and convenience sampling. For example, a sample of land areas can be selected using a probability design that oversamples areas with larger animal populations, followed by harvesting of individual animals within sampled areas using a convenience sampling method.","container-title":"The Journal of Wildlife Management","DOI":"10.2193/2007-317","ISSN":"1937-2817","issue":"1","language":"en","license":"2008 The Wildlife Society","note":"_eprint: https://onlinelibrary.wiley.com/doi/pdf/10.2193/2007-317","page":"52-60","source":"Wiley Online Library","title":"Sampling Considerations for Disease Surveillance in Wildlife Populations","volume":"72","author":[{"family":"Nusser","given":"Sarah M."},{"family":"Clark","given":"William R."},{"family":"Otis","given":"David L."},{"family":"Huang","given":"Ling"}],"issued":{"date-parts":[["2008"]]}}}],"schema":"https://github.com/citation-style-language/schema/raw/master/csl-citation.json"} </w:instrText>
      </w:r>
      <w:r w:rsidR="005D2101">
        <w:rPr>
          <w:rFonts w:asciiTheme="majorHAnsi" w:hAnsiTheme="majorHAnsi" w:cstheme="majorHAnsi"/>
          <w:kern w:val="0"/>
          <w:lang w:val="en-US"/>
        </w:rPr>
        <w:fldChar w:fldCharType="separate"/>
      </w:r>
      <w:r w:rsidR="005D2101" w:rsidRPr="00EC6C20">
        <w:rPr>
          <w:rFonts w:asciiTheme="majorHAnsi" w:hAnsiTheme="majorHAnsi" w:cstheme="majorHAnsi"/>
          <w:noProof/>
          <w:kern w:val="0"/>
        </w:rPr>
        <w:t>(Nusser et al., 2008)</w:t>
      </w:r>
      <w:r w:rsidR="005D2101">
        <w:rPr>
          <w:rFonts w:asciiTheme="majorHAnsi" w:hAnsiTheme="majorHAnsi" w:cstheme="majorHAnsi"/>
          <w:kern w:val="0"/>
          <w:lang w:val="en-US"/>
        </w:rPr>
        <w:fldChar w:fldCharType="end"/>
      </w:r>
      <w:r w:rsidR="005D2101" w:rsidRPr="00EC6C20">
        <w:rPr>
          <w:rFonts w:asciiTheme="majorHAnsi" w:hAnsiTheme="majorHAnsi" w:cstheme="majorHAnsi"/>
          <w:kern w:val="0"/>
        </w:rPr>
        <w:t>.</w:t>
      </w:r>
      <w:r w:rsidR="00CC1E76" w:rsidRPr="00EC6C20">
        <w:rPr>
          <w:rFonts w:asciiTheme="majorHAnsi" w:hAnsiTheme="majorHAnsi" w:cstheme="majorHAnsi"/>
          <w:kern w:val="0"/>
        </w:rPr>
        <w:t xml:space="preserve"> </w:t>
      </w:r>
      <w:r w:rsidR="00CC1E76">
        <w:rPr>
          <w:rFonts w:asciiTheme="majorHAnsi" w:hAnsiTheme="majorHAnsi" w:cstheme="majorHAnsi"/>
          <w:kern w:val="0"/>
          <w:lang w:val="en-US"/>
        </w:rPr>
        <w:fldChar w:fldCharType="begin"/>
      </w:r>
      <w:r w:rsidR="00CC1E76" w:rsidRPr="00EC6C20">
        <w:rPr>
          <w:rFonts w:asciiTheme="majorHAnsi" w:hAnsiTheme="majorHAnsi" w:cstheme="majorHAnsi"/>
          <w:kern w:val="0"/>
        </w:rPr>
        <w:instrText xml:space="preserve"> ADDIN ZOTERO_ITEM CSL_CITATION {"citationID":"zTmrHw3s","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w:instrText>
      </w:r>
      <w:r w:rsidR="00CC1E76" w:rsidRPr="00E70FF4">
        <w:rPr>
          <w:rFonts w:asciiTheme="majorHAnsi" w:hAnsiTheme="majorHAnsi" w:cstheme="majorHAnsi"/>
          <w:kern w:val="0"/>
          <w:lang w:val="fr-FR"/>
          <w:rPrChange w:id="32" w:author="Éric Harvey" w:date="2023-10-30T09:31:00Z">
            <w:rPr>
              <w:rFonts w:asciiTheme="majorHAnsi" w:hAnsiTheme="majorHAnsi" w:cstheme="majorHAnsi"/>
              <w:kern w:val="0"/>
              <w:lang w:val="en-US"/>
            </w:rPr>
          </w:rPrChange>
        </w:rPr>
        <w:instrText xml:space="preserve">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CC1E76">
        <w:rPr>
          <w:rFonts w:asciiTheme="majorHAnsi" w:hAnsiTheme="majorHAnsi" w:cstheme="majorHAnsi"/>
          <w:kern w:val="0"/>
          <w:lang w:val="en-US"/>
        </w:rPr>
        <w:fldChar w:fldCharType="separate"/>
      </w:r>
      <w:r w:rsidR="00CC1E76" w:rsidRPr="00E70FF4">
        <w:rPr>
          <w:rFonts w:asciiTheme="majorHAnsi" w:hAnsiTheme="majorHAnsi" w:cstheme="majorHAnsi"/>
          <w:noProof/>
          <w:kern w:val="0"/>
          <w:lang w:val="fr-FR"/>
          <w:rPrChange w:id="33" w:author="Éric Harvey" w:date="2023-10-30T09:31:00Z">
            <w:rPr>
              <w:rFonts w:asciiTheme="majorHAnsi" w:hAnsiTheme="majorHAnsi" w:cstheme="majorHAnsi"/>
              <w:noProof/>
              <w:kern w:val="0"/>
              <w:lang w:val="en-US"/>
            </w:rPr>
          </w:rPrChange>
        </w:rPr>
        <w:t>Wilson et al. (1993)</w:t>
      </w:r>
      <w:r w:rsidR="00CC1E76">
        <w:rPr>
          <w:rFonts w:asciiTheme="majorHAnsi" w:hAnsiTheme="majorHAnsi" w:cstheme="majorHAnsi"/>
          <w:kern w:val="0"/>
          <w:lang w:val="en-US"/>
        </w:rPr>
        <w:fldChar w:fldCharType="end"/>
      </w:r>
      <w:r w:rsidR="00CC1E76" w:rsidRPr="00E70FF4">
        <w:rPr>
          <w:rFonts w:asciiTheme="majorHAnsi" w:hAnsiTheme="majorHAnsi" w:cstheme="majorHAnsi"/>
          <w:kern w:val="0"/>
          <w:lang w:val="fr-FR"/>
          <w:rPrChange w:id="34" w:author="Éric Harvey" w:date="2023-10-30T09:31:00Z">
            <w:rPr>
              <w:rFonts w:asciiTheme="majorHAnsi" w:hAnsiTheme="majorHAnsi" w:cstheme="majorHAnsi"/>
              <w:kern w:val="0"/>
              <w:lang w:val="en-US"/>
            </w:rPr>
          </w:rPrChange>
        </w:rPr>
        <w:t xml:space="preserve"> </w:t>
      </w:r>
      <w:proofErr w:type="spellStart"/>
      <w:r w:rsidR="00841FDB" w:rsidRPr="00E70FF4">
        <w:rPr>
          <w:rFonts w:asciiTheme="majorHAnsi" w:hAnsiTheme="majorHAnsi" w:cstheme="majorHAnsi"/>
          <w:kern w:val="0"/>
          <w:lang w:val="fr-FR"/>
          <w:rPrChange w:id="35" w:author="Éric Harvey" w:date="2023-10-30T09:31:00Z">
            <w:rPr>
              <w:rFonts w:asciiTheme="majorHAnsi" w:hAnsiTheme="majorHAnsi" w:cstheme="majorHAnsi"/>
              <w:kern w:val="0"/>
              <w:lang w:val="en-US"/>
            </w:rPr>
          </w:rPrChange>
        </w:rPr>
        <w:t>also</w:t>
      </w:r>
      <w:proofErr w:type="spellEnd"/>
      <w:r w:rsidR="00841FDB" w:rsidRPr="00E70FF4">
        <w:rPr>
          <w:rFonts w:asciiTheme="majorHAnsi" w:hAnsiTheme="majorHAnsi" w:cstheme="majorHAnsi"/>
          <w:kern w:val="0"/>
          <w:lang w:val="fr-FR"/>
          <w:rPrChange w:id="36" w:author="Éric Harvey" w:date="2023-10-30T09:31:00Z">
            <w:rPr>
              <w:rFonts w:asciiTheme="majorHAnsi" w:hAnsiTheme="majorHAnsi" w:cstheme="majorHAnsi"/>
              <w:kern w:val="0"/>
              <w:lang w:val="en-US"/>
            </w:rPr>
          </w:rPrChange>
        </w:rPr>
        <w:t xml:space="preserve"> </w:t>
      </w:r>
      <w:proofErr w:type="spellStart"/>
      <w:r w:rsidR="00CC1E76" w:rsidRPr="00E70FF4">
        <w:rPr>
          <w:rFonts w:asciiTheme="majorHAnsi" w:hAnsiTheme="majorHAnsi" w:cstheme="majorHAnsi"/>
          <w:kern w:val="0"/>
          <w:lang w:val="fr-FR"/>
          <w:rPrChange w:id="37" w:author="Éric Harvey" w:date="2023-10-30T09:31:00Z">
            <w:rPr>
              <w:rFonts w:asciiTheme="majorHAnsi" w:hAnsiTheme="majorHAnsi" w:cstheme="majorHAnsi"/>
              <w:kern w:val="0"/>
              <w:lang w:val="en-US"/>
            </w:rPr>
          </w:rPrChange>
        </w:rPr>
        <w:t>observed</w:t>
      </w:r>
      <w:proofErr w:type="spellEnd"/>
      <w:r w:rsidR="00CC1E76" w:rsidRPr="00E70FF4">
        <w:rPr>
          <w:rFonts w:asciiTheme="majorHAnsi" w:hAnsiTheme="majorHAnsi" w:cstheme="majorHAnsi"/>
          <w:kern w:val="0"/>
          <w:lang w:val="fr-FR"/>
          <w:rPrChange w:id="38" w:author="Éric Harvey" w:date="2023-10-30T09:31:00Z">
            <w:rPr>
              <w:rFonts w:asciiTheme="majorHAnsi" w:hAnsiTheme="majorHAnsi" w:cstheme="majorHAnsi"/>
              <w:kern w:val="0"/>
              <w:lang w:val="en-US"/>
            </w:rPr>
          </w:rPrChange>
        </w:rPr>
        <w:t xml:space="preserve"> </w:t>
      </w:r>
      <w:proofErr w:type="spellStart"/>
      <w:r w:rsidR="00CC1E76" w:rsidRPr="00E70FF4">
        <w:rPr>
          <w:rFonts w:asciiTheme="majorHAnsi" w:hAnsiTheme="majorHAnsi" w:cstheme="majorHAnsi"/>
          <w:kern w:val="0"/>
          <w:lang w:val="fr-FR"/>
          <w:rPrChange w:id="39" w:author="Éric Harvey" w:date="2023-10-30T09:31:00Z">
            <w:rPr>
              <w:rFonts w:asciiTheme="majorHAnsi" w:hAnsiTheme="majorHAnsi" w:cstheme="majorHAnsi"/>
              <w:kern w:val="0"/>
              <w:lang w:val="en-US"/>
            </w:rPr>
          </w:rPrChange>
        </w:rPr>
        <w:t>different</w:t>
      </w:r>
      <w:proofErr w:type="spellEnd"/>
      <w:r w:rsidR="00CC1E76" w:rsidRPr="00E70FF4">
        <w:rPr>
          <w:rFonts w:asciiTheme="majorHAnsi" w:hAnsiTheme="majorHAnsi" w:cstheme="majorHAnsi"/>
          <w:kern w:val="0"/>
          <w:lang w:val="fr-FR"/>
          <w:rPrChange w:id="40" w:author="Éric Harvey" w:date="2023-10-30T09:31:00Z">
            <w:rPr>
              <w:rFonts w:asciiTheme="majorHAnsi" w:hAnsiTheme="majorHAnsi" w:cstheme="majorHAnsi"/>
              <w:kern w:val="0"/>
              <w:lang w:val="en-US"/>
            </w:rPr>
          </w:rPrChange>
        </w:rPr>
        <w:t xml:space="preserve"> infection </w:t>
      </w:r>
      <w:proofErr w:type="spellStart"/>
      <w:r w:rsidR="00CC1E76" w:rsidRPr="00E70FF4">
        <w:rPr>
          <w:rFonts w:asciiTheme="majorHAnsi" w:hAnsiTheme="majorHAnsi" w:cstheme="majorHAnsi"/>
          <w:kern w:val="0"/>
          <w:lang w:val="fr-FR"/>
          <w:rPrChange w:id="41" w:author="Éric Harvey" w:date="2023-10-30T09:31:00Z">
            <w:rPr>
              <w:rFonts w:asciiTheme="majorHAnsi" w:hAnsiTheme="majorHAnsi" w:cstheme="majorHAnsi"/>
              <w:kern w:val="0"/>
              <w:lang w:val="en-US"/>
            </w:rPr>
          </w:rPrChange>
        </w:rPr>
        <w:t>levels</w:t>
      </w:r>
      <w:proofErr w:type="spellEnd"/>
      <w:r w:rsidR="00CC1E76" w:rsidRPr="00E70FF4">
        <w:rPr>
          <w:rFonts w:asciiTheme="majorHAnsi" w:hAnsiTheme="majorHAnsi" w:cstheme="majorHAnsi"/>
          <w:kern w:val="0"/>
          <w:lang w:val="fr-FR"/>
          <w:rPrChange w:id="42" w:author="Éric Harvey" w:date="2023-10-30T09:31:00Z">
            <w:rPr>
              <w:rFonts w:asciiTheme="majorHAnsi" w:hAnsiTheme="majorHAnsi" w:cstheme="majorHAnsi"/>
              <w:kern w:val="0"/>
              <w:lang w:val="en-US"/>
            </w:rPr>
          </w:rPrChange>
        </w:rPr>
        <w:t xml:space="preserve"> in </w:t>
      </w:r>
      <w:proofErr w:type="spellStart"/>
      <w:r w:rsidR="00CC1E76" w:rsidRPr="00E70FF4">
        <w:rPr>
          <w:rFonts w:asciiTheme="majorHAnsi" w:hAnsiTheme="majorHAnsi" w:cstheme="majorHAnsi"/>
          <w:kern w:val="0"/>
          <w:lang w:val="fr-FR"/>
          <w:rPrChange w:id="43" w:author="Éric Harvey" w:date="2023-10-30T09:31:00Z">
            <w:rPr>
              <w:rFonts w:asciiTheme="majorHAnsi" w:hAnsiTheme="majorHAnsi" w:cstheme="majorHAnsi"/>
              <w:kern w:val="0"/>
              <w:lang w:val="en-US"/>
            </w:rPr>
          </w:rPrChange>
        </w:rPr>
        <w:t>Pumpkinseed</w:t>
      </w:r>
      <w:proofErr w:type="spellEnd"/>
      <w:r w:rsidR="00CC1E76" w:rsidRPr="00E70FF4">
        <w:rPr>
          <w:rFonts w:asciiTheme="majorHAnsi" w:hAnsiTheme="majorHAnsi" w:cstheme="majorHAnsi"/>
          <w:kern w:val="0"/>
          <w:lang w:val="fr-FR"/>
          <w:rPrChange w:id="44" w:author="Éric Harvey" w:date="2023-10-30T09:31:00Z">
            <w:rPr>
              <w:rFonts w:asciiTheme="majorHAnsi" w:hAnsiTheme="majorHAnsi" w:cstheme="majorHAnsi"/>
              <w:kern w:val="0"/>
              <w:lang w:val="en-US"/>
            </w:rPr>
          </w:rPrChange>
        </w:rPr>
        <w:t xml:space="preserve"> </w:t>
      </w:r>
      <w:proofErr w:type="spellStart"/>
      <w:r w:rsidR="00CC1E76" w:rsidRPr="00E70FF4">
        <w:rPr>
          <w:rFonts w:asciiTheme="majorHAnsi" w:hAnsiTheme="majorHAnsi" w:cstheme="majorHAnsi"/>
          <w:kern w:val="0"/>
          <w:lang w:val="fr-FR"/>
          <w:rPrChange w:id="45" w:author="Éric Harvey" w:date="2023-10-30T09:31:00Z">
            <w:rPr>
              <w:rFonts w:asciiTheme="majorHAnsi" w:hAnsiTheme="majorHAnsi" w:cstheme="majorHAnsi"/>
              <w:kern w:val="0"/>
              <w:lang w:val="en-US"/>
            </w:rPr>
          </w:rPrChange>
        </w:rPr>
        <w:t>sunfish</w:t>
      </w:r>
      <w:proofErr w:type="spellEnd"/>
      <w:r w:rsidR="00CC1E76" w:rsidRPr="00E70FF4">
        <w:rPr>
          <w:rFonts w:asciiTheme="majorHAnsi" w:hAnsiTheme="majorHAnsi" w:cstheme="majorHAnsi"/>
          <w:kern w:val="0"/>
          <w:lang w:val="fr-FR"/>
          <w:rPrChange w:id="46" w:author="Éric Harvey" w:date="2023-10-30T09:31:00Z">
            <w:rPr>
              <w:rFonts w:asciiTheme="majorHAnsi" w:hAnsiTheme="majorHAnsi" w:cstheme="majorHAnsi"/>
              <w:kern w:val="0"/>
              <w:lang w:val="en-US"/>
            </w:rPr>
          </w:rPrChange>
        </w:rPr>
        <w:t xml:space="preserve"> (</w:t>
      </w:r>
      <w:proofErr w:type="spellStart"/>
      <w:r w:rsidR="00CC1E76" w:rsidRPr="00E70FF4">
        <w:rPr>
          <w:rFonts w:asciiTheme="majorHAnsi" w:hAnsiTheme="majorHAnsi" w:cstheme="majorHAnsi"/>
          <w:i/>
          <w:iCs/>
          <w:kern w:val="0"/>
          <w:lang w:val="fr-FR"/>
          <w:rPrChange w:id="47" w:author="Éric Harvey" w:date="2023-10-30T09:31:00Z">
            <w:rPr>
              <w:rFonts w:asciiTheme="majorHAnsi" w:hAnsiTheme="majorHAnsi" w:cstheme="majorHAnsi"/>
              <w:i/>
              <w:iCs/>
              <w:kern w:val="0"/>
              <w:lang w:val="en-US"/>
            </w:rPr>
          </w:rPrChange>
        </w:rPr>
        <w:t>Lepomis</w:t>
      </w:r>
      <w:proofErr w:type="spellEnd"/>
      <w:r w:rsidR="00CC1E76" w:rsidRPr="00E70FF4">
        <w:rPr>
          <w:rFonts w:asciiTheme="majorHAnsi" w:hAnsiTheme="majorHAnsi" w:cstheme="majorHAnsi"/>
          <w:i/>
          <w:iCs/>
          <w:kern w:val="0"/>
          <w:lang w:val="fr-FR"/>
          <w:rPrChange w:id="48" w:author="Éric Harvey" w:date="2023-10-30T09:31:00Z">
            <w:rPr>
              <w:rFonts w:asciiTheme="majorHAnsi" w:hAnsiTheme="majorHAnsi" w:cstheme="majorHAnsi"/>
              <w:i/>
              <w:iCs/>
              <w:kern w:val="0"/>
              <w:lang w:val="en-US"/>
            </w:rPr>
          </w:rPrChange>
        </w:rPr>
        <w:t xml:space="preserve"> </w:t>
      </w:r>
      <w:proofErr w:type="spellStart"/>
      <w:r w:rsidR="00CC1E76" w:rsidRPr="00E70FF4">
        <w:rPr>
          <w:rFonts w:asciiTheme="majorHAnsi" w:hAnsiTheme="majorHAnsi" w:cstheme="majorHAnsi"/>
          <w:i/>
          <w:iCs/>
          <w:kern w:val="0"/>
          <w:lang w:val="fr-FR"/>
          <w:rPrChange w:id="49" w:author="Éric Harvey" w:date="2023-10-30T09:31:00Z">
            <w:rPr>
              <w:rFonts w:asciiTheme="majorHAnsi" w:hAnsiTheme="majorHAnsi" w:cstheme="majorHAnsi"/>
              <w:i/>
              <w:iCs/>
              <w:kern w:val="0"/>
              <w:lang w:val="en-US"/>
            </w:rPr>
          </w:rPrChange>
        </w:rPr>
        <w:t>gibbosus</w:t>
      </w:r>
      <w:proofErr w:type="spellEnd"/>
      <w:r w:rsidR="00CC1E76" w:rsidRPr="00E70FF4">
        <w:rPr>
          <w:rFonts w:asciiTheme="majorHAnsi" w:hAnsiTheme="majorHAnsi" w:cstheme="majorHAnsi"/>
          <w:kern w:val="0"/>
          <w:lang w:val="fr-FR"/>
          <w:rPrChange w:id="50" w:author="Éric Harvey" w:date="2023-10-30T09:31:00Z">
            <w:rPr>
              <w:rFonts w:asciiTheme="majorHAnsi" w:hAnsiTheme="majorHAnsi" w:cstheme="majorHAnsi"/>
              <w:kern w:val="0"/>
              <w:lang w:val="en-US"/>
            </w:rPr>
          </w:rPrChange>
        </w:rPr>
        <w:t xml:space="preserve">) </w:t>
      </w:r>
      <w:proofErr w:type="spellStart"/>
      <w:r w:rsidR="00CC1E76" w:rsidRPr="00E70FF4">
        <w:rPr>
          <w:rFonts w:asciiTheme="majorHAnsi" w:hAnsiTheme="majorHAnsi" w:cstheme="majorHAnsi"/>
          <w:kern w:val="0"/>
          <w:lang w:val="fr-FR"/>
          <w:rPrChange w:id="51" w:author="Éric Harvey" w:date="2023-10-30T09:31:00Z">
            <w:rPr>
              <w:rFonts w:asciiTheme="majorHAnsi" w:hAnsiTheme="majorHAnsi" w:cstheme="majorHAnsi"/>
              <w:kern w:val="0"/>
              <w:lang w:val="en-US"/>
            </w:rPr>
          </w:rPrChange>
        </w:rPr>
        <w:t>depending</w:t>
      </w:r>
      <w:proofErr w:type="spellEnd"/>
      <w:r w:rsidR="00CC1E76" w:rsidRPr="00E70FF4">
        <w:rPr>
          <w:rFonts w:asciiTheme="majorHAnsi" w:hAnsiTheme="majorHAnsi" w:cstheme="majorHAnsi"/>
          <w:kern w:val="0"/>
          <w:lang w:val="fr-FR"/>
          <w:rPrChange w:id="52" w:author="Éric Harvey" w:date="2023-10-30T09:31:00Z">
            <w:rPr>
              <w:rFonts w:asciiTheme="majorHAnsi" w:hAnsiTheme="majorHAnsi" w:cstheme="majorHAnsi"/>
              <w:kern w:val="0"/>
              <w:lang w:val="en-US"/>
            </w:rPr>
          </w:rPrChange>
        </w:rPr>
        <w:t xml:space="preserve"> on the </w:t>
      </w:r>
      <w:proofErr w:type="spellStart"/>
      <w:r w:rsidR="00CC1E76" w:rsidRPr="00E70FF4">
        <w:rPr>
          <w:rFonts w:asciiTheme="majorHAnsi" w:hAnsiTheme="majorHAnsi" w:cstheme="majorHAnsi"/>
          <w:kern w:val="0"/>
          <w:lang w:val="fr-FR"/>
          <w:rPrChange w:id="53" w:author="Éric Harvey" w:date="2023-10-30T09:31:00Z">
            <w:rPr>
              <w:rFonts w:asciiTheme="majorHAnsi" w:hAnsiTheme="majorHAnsi" w:cstheme="majorHAnsi"/>
              <w:kern w:val="0"/>
              <w:lang w:val="en-US"/>
            </w:rPr>
          </w:rPrChange>
        </w:rPr>
        <w:t>fishing</w:t>
      </w:r>
      <w:proofErr w:type="spellEnd"/>
      <w:r w:rsidR="00CC1E76" w:rsidRPr="00E70FF4">
        <w:rPr>
          <w:rFonts w:asciiTheme="majorHAnsi" w:hAnsiTheme="majorHAnsi" w:cstheme="majorHAnsi"/>
          <w:kern w:val="0"/>
          <w:lang w:val="fr-FR"/>
          <w:rPrChange w:id="54" w:author="Éric Harvey" w:date="2023-10-30T09:31:00Z">
            <w:rPr>
              <w:rFonts w:asciiTheme="majorHAnsi" w:hAnsiTheme="majorHAnsi" w:cstheme="majorHAnsi"/>
              <w:kern w:val="0"/>
              <w:lang w:val="en-US"/>
            </w:rPr>
          </w:rPrChange>
        </w:rPr>
        <w:t xml:space="preserve"> </w:t>
      </w:r>
      <w:proofErr w:type="spellStart"/>
      <w:r w:rsidR="00CC1E76" w:rsidRPr="00E70FF4">
        <w:rPr>
          <w:rFonts w:asciiTheme="majorHAnsi" w:hAnsiTheme="majorHAnsi" w:cstheme="majorHAnsi"/>
          <w:kern w:val="0"/>
          <w:lang w:val="fr-FR"/>
          <w:rPrChange w:id="55" w:author="Éric Harvey" w:date="2023-10-30T09:31:00Z">
            <w:rPr>
              <w:rFonts w:asciiTheme="majorHAnsi" w:hAnsiTheme="majorHAnsi" w:cstheme="majorHAnsi"/>
              <w:kern w:val="0"/>
              <w:lang w:val="en-US"/>
            </w:rPr>
          </w:rPrChange>
        </w:rPr>
        <w:t>method</w:t>
      </w:r>
      <w:proofErr w:type="spellEnd"/>
      <w:r w:rsidR="00CC1E76" w:rsidRPr="00E70FF4">
        <w:rPr>
          <w:rFonts w:asciiTheme="majorHAnsi" w:hAnsiTheme="majorHAnsi" w:cstheme="majorHAnsi"/>
          <w:kern w:val="0"/>
          <w:lang w:val="fr-FR"/>
          <w:rPrChange w:id="56" w:author="Éric Harvey" w:date="2023-10-30T09:31:00Z">
            <w:rPr>
              <w:rFonts w:asciiTheme="majorHAnsi" w:hAnsiTheme="majorHAnsi" w:cstheme="majorHAnsi"/>
              <w:kern w:val="0"/>
              <w:lang w:val="en-US"/>
            </w:rPr>
          </w:rPrChange>
        </w:rPr>
        <w:t xml:space="preserve">. </w:t>
      </w:r>
      <w:r w:rsidR="00CC1E76">
        <w:rPr>
          <w:rFonts w:asciiTheme="majorHAnsi" w:hAnsiTheme="majorHAnsi" w:cstheme="majorHAnsi"/>
          <w:kern w:val="0"/>
          <w:lang w:val="en-US"/>
        </w:rPr>
        <w:fldChar w:fldCharType="begin"/>
      </w:r>
      <w:r w:rsidR="00CC1E76" w:rsidRPr="00E70FF4">
        <w:rPr>
          <w:rFonts w:asciiTheme="majorHAnsi" w:hAnsiTheme="majorHAnsi" w:cstheme="majorHAnsi"/>
          <w:kern w:val="0"/>
          <w:lang w:val="fr-FR"/>
          <w:rPrChange w:id="57" w:author="Éric Harvey" w:date="2023-10-30T09:31:00Z">
            <w:rPr>
              <w:rFonts w:asciiTheme="majorHAnsi" w:hAnsiTheme="majorHAnsi" w:cstheme="majorHAnsi"/>
              <w:kern w:val="0"/>
              <w:lang w:val="en-US"/>
            </w:rPr>
          </w:rPrChange>
        </w:rPr>
        <w:instrText xml:space="preserve"> ADDIN ZOTERO_ITEM CSL_CITATION {"citationID":"x7hxq9cf","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w:instrText>
      </w:r>
      <w:r w:rsidR="00CC1E76" w:rsidRPr="00CC1E76">
        <w:rPr>
          <w:rFonts w:asciiTheme="majorHAnsi" w:hAnsiTheme="majorHAnsi" w:cstheme="majorHAnsi"/>
          <w:kern w:val="0"/>
          <w:lang w:val="en-US"/>
        </w:rPr>
        <w:instrText xml:space="preserve">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sidR="00CC1E76">
        <w:rPr>
          <w:rFonts w:asciiTheme="majorHAnsi" w:hAnsiTheme="majorHAnsi" w:cstheme="majorHAnsi"/>
          <w:kern w:val="0"/>
          <w:lang w:val="en-US"/>
        </w:rPr>
        <w:fldChar w:fldCharType="separate"/>
      </w:r>
      <w:r w:rsidR="00CC1E76" w:rsidRPr="00CC1E76">
        <w:rPr>
          <w:rFonts w:asciiTheme="majorHAnsi" w:hAnsiTheme="majorHAnsi" w:cstheme="majorHAnsi"/>
          <w:noProof/>
          <w:kern w:val="0"/>
          <w:lang w:val="en-US"/>
        </w:rPr>
        <w:t>Poulin (2013)</w:t>
      </w:r>
      <w:r w:rsidR="00CC1E76">
        <w:rPr>
          <w:rFonts w:asciiTheme="majorHAnsi" w:hAnsiTheme="majorHAnsi" w:cstheme="majorHAnsi"/>
          <w:kern w:val="0"/>
          <w:lang w:val="en-US"/>
        </w:rPr>
        <w:fldChar w:fldCharType="end"/>
      </w:r>
      <w:r w:rsidR="00CC1E76" w:rsidRPr="00CC1E76">
        <w:rPr>
          <w:rFonts w:asciiTheme="majorHAnsi" w:hAnsiTheme="majorHAnsi" w:cstheme="majorHAnsi"/>
          <w:kern w:val="0"/>
          <w:lang w:val="en-US"/>
        </w:rPr>
        <w:t xml:space="preserve"> found </w:t>
      </w:r>
      <w:r w:rsidR="00CC1E76">
        <w:rPr>
          <w:rFonts w:asciiTheme="majorHAnsi" w:hAnsiTheme="majorHAnsi" w:cstheme="majorHAnsi"/>
          <w:kern w:val="0"/>
          <w:lang w:val="en-US"/>
        </w:rPr>
        <w:t>a we</w:t>
      </w:r>
      <w:r w:rsidR="00841FDB">
        <w:rPr>
          <w:rFonts w:asciiTheme="majorHAnsi" w:hAnsiTheme="majorHAnsi" w:cstheme="majorHAnsi"/>
          <w:kern w:val="0"/>
          <w:lang w:val="en-US"/>
        </w:rPr>
        <w:t>a</w:t>
      </w:r>
      <w:r w:rsidR="00CC1E76">
        <w:rPr>
          <w:rFonts w:asciiTheme="majorHAnsi" w:hAnsiTheme="majorHAnsi" w:cstheme="majorHAnsi"/>
          <w:kern w:val="0"/>
          <w:lang w:val="en-US"/>
        </w:rPr>
        <w:t>k correlation between the aggregation level of helminth parasite</w:t>
      </w:r>
      <w:r w:rsidR="007510CE">
        <w:rPr>
          <w:rFonts w:asciiTheme="majorHAnsi" w:hAnsiTheme="majorHAnsi" w:cstheme="majorHAnsi"/>
          <w:kern w:val="0"/>
          <w:lang w:val="en-US"/>
        </w:rPr>
        <w:t>s</w:t>
      </w:r>
      <w:r w:rsidR="00CC1E76">
        <w:rPr>
          <w:rFonts w:asciiTheme="majorHAnsi" w:hAnsiTheme="majorHAnsi" w:cstheme="majorHAnsi"/>
          <w:kern w:val="0"/>
          <w:lang w:val="en-US"/>
        </w:rPr>
        <w:t xml:space="preserve"> in fish hosts and the number of individual </w:t>
      </w:r>
      <w:proofErr w:type="gramStart"/>
      <w:r w:rsidR="00CC1E76">
        <w:rPr>
          <w:rFonts w:asciiTheme="majorHAnsi" w:hAnsiTheme="majorHAnsi" w:cstheme="majorHAnsi"/>
          <w:kern w:val="0"/>
          <w:lang w:val="en-US"/>
        </w:rPr>
        <w:t>host</w:t>
      </w:r>
      <w:proofErr w:type="gramEnd"/>
      <w:r w:rsidR="00CC1E76">
        <w:rPr>
          <w:rFonts w:asciiTheme="majorHAnsi" w:hAnsiTheme="majorHAnsi" w:cstheme="majorHAnsi"/>
          <w:kern w:val="0"/>
          <w:lang w:val="en-US"/>
        </w:rPr>
        <w:t xml:space="preserve"> sampled (sample size).</w:t>
      </w:r>
      <w:r w:rsidR="00C8680F">
        <w:rPr>
          <w:rFonts w:asciiTheme="majorHAnsi" w:hAnsiTheme="majorHAnsi" w:cstheme="majorHAnsi"/>
          <w:kern w:val="0"/>
          <w:lang w:val="en-US"/>
        </w:rPr>
        <w:t xml:space="preserve"> </w:t>
      </w:r>
      <w:commentRangeStart w:id="58"/>
      <w:r w:rsidR="005F41BD">
        <w:rPr>
          <w:rFonts w:asciiTheme="majorHAnsi" w:hAnsiTheme="majorHAnsi" w:cstheme="majorHAnsi"/>
          <w:kern w:val="0"/>
          <w:lang w:val="en-US"/>
        </w:rPr>
        <w:t>Consequently, sampling design elements must be considered when studying scale-dependencies of infection</w:t>
      </w:r>
      <w:r w:rsidR="00841FDB">
        <w:rPr>
          <w:rFonts w:asciiTheme="majorHAnsi" w:hAnsiTheme="majorHAnsi" w:cstheme="majorHAnsi"/>
          <w:kern w:val="0"/>
          <w:lang w:val="en-US"/>
        </w:rPr>
        <w:t xml:space="preserve"> parameters</w:t>
      </w:r>
      <w:r w:rsidR="005F41BD">
        <w:rPr>
          <w:rFonts w:asciiTheme="majorHAnsi" w:hAnsiTheme="majorHAnsi" w:cstheme="majorHAnsi"/>
          <w:kern w:val="0"/>
          <w:lang w:val="en-US"/>
        </w:rPr>
        <w:t>.</w:t>
      </w:r>
      <w:commentRangeEnd w:id="58"/>
      <w:r w:rsidR="00DC6207">
        <w:rPr>
          <w:rStyle w:val="CommentReference"/>
        </w:rPr>
        <w:commentReference w:id="58"/>
      </w:r>
    </w:p>
    <w:p w14:paraId="34D29E20" w14:textId="24AE7990" w:rsidR="00DF29AC" w:rsidRDefault="00DF29AC" w:rsidP="00F915C7">
      <w:pPr>
        <w:autoSpaceDE w:val="0"/>
        <w:autoSpaceDN w:val="0"/>
        <w:adjustRightInd w:val="0"/>
        <w:spacing w:line="276" w:lineRule="auto"/>
        <w:jc w:val="both"/>
        <w:rPr>
          <w:rFonts w:asciiTheme="majorHAnsi" w:hAnsiTheme="majorHAnsi" w:cstheme="majorHAnsi"/>
          <w:kern w:val="0"/>
          <w:lang w:val="en-US"/>
        </w:rPr>
      </w:pPr>
    </w:p>
    <w:p w14:paraId="545342E5" w14:textId="1D7C737A" w:rsidR="00E06487" w:rsidRDefault="009A6ECE" w:rsidP="00E06487">
      <w:pPr>
        <w:autoSpaceDE w:val="0"/>
        <w:autoSpaceDN w:val="0"/>
        <w:adjustRightInd w:val="0"/>
        <w:spacing w:line="276" w:lineRule="auto"/>
        <w:jc w:val="both"/>
        <w:rPr>
          <w:rFonts w:asciiTheme="majorHAnsi" w:hAnsiTheme="majorHAnsi" w:cstheme="majorHAnsi"/>
          <w:kern w:val="0"/>
          <w:lang w:val="en-US"/>
        </w:rPr>
      </w:pPr>
      <w:r w:rsidRPr="009A6ECE">
        <w:rPr>
          <w:rFonts w:asciiTheme="majorHAnsi" w:hAnsiTheme="majorHAnsi" w:cstheme="majorHAnsi"/>
          <w:b/>
          <w:bCs/>
          <w:kern w:val="0"/>
          <w:lang w:val="en-US"/>
        </w:rPr>
        <w:lastRenderedPageBreak/>
        <w:t>[PAR</w:t>
      </w:r>
      <w:r w:rsidR="00C53B2A">
        <w:rPr>
          <w:rFonts w:asciiTheme="majorHAnsi" w:hAnsiTheme="majorHAnsi" w:cstheme="majorHAnsi"/>
          <w:b/>
          <w:bCs/>
          <w:kern w:val="0"/>
          <w:lang w:val="en-US"/>
        </w:rPr>
        <w:t>6</w:t>
      </w:r>
      <w:r w:rsidRPr="009A6ECE">
        <w:rPr>
          <w:rFonts w:asciiTheme="majorHAnsi" w:hAnsiTheme="majorHAnsi" w:cstheme="majorHAnsi"/>
          <w:b/>
          <w:bCs/>
          <w:kern w:val="0"/>
          <w:lang w:val="en-US"/>
        </w:rPr>
        <w:t>]</w:t>
      </w:r>
      <w:r>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Here, we </w:t>
      </w:r>
      <w:r w:rsidR="006806A0">
        <w:rPr>
          <w:rFonts w:asciiTheme="majorHAnsi" w:hAnsiTheme="majorHAnsi" w:cstheme="majorHAnsi"/>
          <w:kern w:val="0"/>
          <w:lang w:val="en-US"/>
        </w:rPr>
        <w:t>explore</w:t>
      </w:r>
      <w:r w:rsidR="007A7D91">
        <w:rPr>
          <w:rFonts w:asciiTheme="majorHAnsi" w:hAnsiTheme="majorHAnsi" w:cstheme="majorHAnsi"/>
          <w:kern w:val="0"/>
          <w:lang w:val="en-US"/>
        </w:rPr>
        <w:t xml:space="preserve"> the effect of spatial scale on infection prevalence estimates across different sampling methods using data on the black spot disease in littoral fish communities across </w:t>
      </w:r>
      <w:r w:rsidR="009D1A53" w:rsidRPr="00084F40">
        <w:rPr>
          <w:rFonts w:asciiTheme="majorHAnsi" w:hAnsiTheme="majorHAnsi" w:cstheme="majorHAnsi"/>
          <w:kern w:val="0"/>
          <w:lang w:val="en-US"/>
        </w:rPr>
        <w:t>1</w:t>
      </w:r>
      <w:r w:rsidR="0022294B">
        <w:rPr>
          <w:rFonts w:asciiTheme="majorHAnsi" w:hAnsiTheme="majorHAnsi" w:cstheme="majorHAnsi"/>
          <w:kern w:val="0"/>
          <w:lang w:val="en-US"/>
        </w:rPr>
        <w:t>4</w:t>
      </w:r>
      <w:r w:rsidR="007A7D91" w:rsidRPr="00084F40">
        <w:rPr>
          <w:rFonts w:asciiTheme="majorHAnsi" w:hAnsiTheme="majorHAnsi" w:cstheme="majorHAnsi"/>
          <w:kern w:val="0"/>
          <w:lang w:val="en-US"/>
        </w:rPr>
        <w:t xml:space="preserve"> lakes</w:t>
      </w:r>
      <w:r w:rsidR="007A7D91">
        <w:rPr>
          <w:rFonts w:asciiTheme="majorHAnsi" w:hAnsiTheme="majorHAnsi" w:cstheme="majorHAnsi"/>
          <w:kern w:val="0"/>
          <w:lang w:val="en-US"/>
        </w:rPr>
        <w:t xml:space="preserve"> varying in morphometric attributes and local </w:t>
      </w:r>
      <w:r w:rsidR="002C6829">
        <w:rPr>
          <w:rFonts w:asciiTheme="majorHAnsi" w:hAnsiTheme="majorHAnsi" w:cstheme="majorHAnsi"/>
          <w:kern w:val="0"/>
          <w:lang w:val="en-US"/>
        </w:rPr>
        <w:t xml:space="preserve">biotic and abiotic </w:t>
      </w:r>
      <w:r w:rsidR="007A7D91">
        <w:rPr>
          <w:rFonts w:asciiTheme="majorHAnsi" w:hAnsiTheme="majorHAnsi" w:cstheme="majorHAnsi"/>
          <w:kern w:val="0"/>
          <w:lang w:val="en-US"/>
        </w:rPr>
        <w:t xml:space="preserve">conditions. We analyze infection prevalence data </w:t>
      </w:r>
      <w:r w:rsidR="00084F40">
        <w:rPr>
          <w:rFonts w:asciiTheme="majorHAnsi" w:hAnsiTheme="majorHAnsi" w:cstheme="majorHAnsi"/>
          <w:kern w:val="0"/>
          <w:lang w:val="en-US"/>
        </w:rPr>
        <w:t xml:space="preserve">at the host-community level </w:t>
      </w:r>
      <w:r w:rsidR="006806A0">
        <w:rPr>
          <w:rFonts w:asciiTheme="majorHAnsi" w:hAnsiTheme="majorHAnsi" w:cstheme="majorHAnsi"/>
          <w:kern w:val="0"/>
          <w:lang w:val="en-US"/>
        </w:rPr>
        <w:t xml:space="preserve">(all fish hosts) </w:t>
      </w:r>
      <w:r w:rsidR="00241DED">
        <w:rPr>
          <w:rFonts w:asciiTheme="majorHAnsi" w:hAnsiTheme="majorHAnsi" w:cstheme="majorHAnsi"/>
          <w:kern w:val="0"/>
          <w:lang w:val="en-US"/>
        </w:rPr>
        <w:t xml:space="preserve">for scaling-dependencies </w:t>
      </w:r>
      <w:r w:rsidR="007A7D91">
        <w:rPr>
          <w:rFonts w:asciiTheme="majorHAnsi" w:hAnsiTheme="majorHAnsi" w:cstheme="majorHAnsi"/>
          <w:kern w:val="0"/>
          <w:lang w:val="en-US"/>
        </w:rPr>
        <w:t xml:space="preserve">through three </w:t>
      </w:r>
      <w:r w:rsidR="00084F40">
        <w:rPr>
          <w:rFonts w:asciiTheme="majorHAnsi" w:hAnsiTheme="majorHAnsi" w:cstheme="majorHAnsi"/>
          <w:kern w:val="0"/>
          <w:lang w:val="en-US"/>
        </w:rPr>
        <w:t xml:space="preserve">spatial </w:t>
      </w:r>
      <w:r w:rsidR="007A7D91">
        <w:rPr>
          <w:rFonts w:asciiTheme="majorHAnsi" w:hAnsiTheme="majorHAnsi" w:cstheme="majorHAnsi"/>
          <w:kern w:val="0"/>
          <w:lang w:val="en-US"/>
        </w:rPr>
        <w:t>scale levels</w:t>
      </w:r>
      <w:r w:rsidR="00241DED">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regional, local and </w:t>
      </w:r>
      <w:commentRangeStart w:id="59"/>
      <w:r w:rsidR="00123442">
        <w:rPr>
          <w:rFonts w:asciiTheme="majorHAnsi" w:hAnsiTheme="majorHAnsi" w:cstheme="majorHAnsi"/>
          <w:kern w:val="0"/>
          <w:lang w:val="en-US"/>
        </w:rPr>
        <w:t>fine-scale</w:t>
      </w:r>
      <w:commentRangeEnd w:id="59"/>
      <w:r w:rsidR="00F73A12">
        <w:rPr>
          <w:rStyle w:val="CommentReference"/>
        </w:rPr>
        <w:commentReference w:id="59"/>
      </w:r>
      <w:r w:rsidR="00123442">
        <w:rPr>
          <w:rFonts w:asciiTheme="majorHAnsi" w:hAnsiTheme="majorHAnsi" w:cstheme="majorHAnsi"/>
          <w:kern w:val="0"/>
          <w:lang w:val="en-US"/>
        </w:rPr>
        <w:t xml:space="preserve">) </w:t>
      </w:r>
      <w:r w:rsidR="006806A0">
        <w:rPr>
          <w:rFonts w:asciiTheme="majorHAnsi" w:hAnsiTheme="majorHAnsi" w:cstheme="majorHAnsi"/>
          <w:kern w:val="0"/>
          <w:lang w:val="en-US"/>
        </w:rPr>
        <w:t>in order to</w:t>
      </w:r>
      <w:r w:rsidR="00BD0C31">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investigate </w:t>
      </w:r>
      <w:r w:rsidR="007A7D91" w:rsidRPr="005217AC">
        <w:rPr>
          <w:rFonts w:asciiTheme="majorHAnsi" w:hAnsiTheme="majorHAnsi" w:cstheme="majorHAnsi"/>
          <w:b/>
          <w:bCs/>
          <w:kern w:val="0"/>
          <w:lang w:val="en-US"/>
        </w:rPr>
        <w:t>(</w:t>
      </w:r>
      <w:proofErr w:type="spellStart"/>
      <w:r w:rsidR="00084F40">
        <w:rPr>
          <w:rFonts w:asciiTheme="majorHAnsi" w:hAnsiTheme="majorHAnsi" w:cstheme="majorHAnsi"/>
          <w:b/>
          <w:bCs/>
          <w:kern w:val="0"/>
          <w:lang w:val="en-US"/>
        </w:rPr>
        <w:t>i</w:t>
      </w:r>
      <w:proofErr w:type="spellEnd"/>
      <w:r w:rsidR="007A7D91" w:rsidRPr="005217AC">
        <w:rPr>
          <w:rFonts w:asciiTheme="majorHAnsi" w:hAnsiTheme="majorHAnsi" w:cstheme="majorHAnsi"/>
          <w:b/>
          <w:bCs/>
          <w:kern w:val="0"/>
          <w:lang w:val="en-US"/>
        </w:rPr>
        <w:t>)</w:t>
      </w:r>
      <w:r w:rsidR="007A7D91"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he</w:t>
      </w:r>
      <w:r w:rsidR="009D1A53">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effect of random sampling </w:t>
      </w:r>
      <w:r w:rsidR="00D80D35">
        <w:rPr>
          <w:rFonts w:asciiTheme="majorHAnsi" w:hAnsiTheme="majorHAnsi" w:cstheme="majorHAnsi"/>
          <w:kern w:val="0"/>
          <w:lang w:val="en-US"/>
        </w:rPr>
        <w:t xml:space="preserve">effort </w:t>
      </w:r>
      <w:r w:rsidR="007A7D91">
        <w:rPr>
          <w:rFonts w:asciiTheme="majorHAnsi" w:hAnsiTheme="majorHAnsi" w:cstheme="majorHAnsi"/>
          <w:kern w:val="0"/>
          <w:lang w:val="en-US"/>
        </w:rPr>
        <w:t xml:space="preserve">on </w:t>
      </w:r>
      <w:r w:rsidR="00123442">
        <w:rPr>
          <w:rFonts w:asciiTheme="majorHAnsi" w:hAnsiTheme="majorHAnsi" w:cstheme="majorHAnsi"/>
          <w:kern w:val="0"/>
          <w:lang w:val="en-US"/>
        </w:rPr>
        <w:t xml:space="preserve">regional </w:t>
      </w:r>
      <w:r w:rsidR="007A7D91">
        <w:rPr>
          <w:rFonts w:asciiTheme="majorHAnsi" w:hAnsiTheme="majorHAnsi" w:cstheme="majorHAnsi"/>
          <w:kern w:val="0"/>
          <w:lang w:val="en-US"/>
        </w:rPr>
        <w:t>prevalence estimation</w:t>
      </w:r>
      <w:ins w:id="60" w:author="Éric Harvey" w:date="2023-08-21T13:29:00Z">
        <w:r w:rsidR="0046207B">
          <w:rPr>
            <w:rFonts w:asciiTheme="majorHAnsi" w:hAnsiTheme="majorHAnsi" w:cstheme="majorHAnsi"/>
            <w:kern w:val="0"/>
            <w:lang w:val="en-US"/>
          </w:rPr>
          <w:t xml:space="preserve"> (</w:t>
        </w:r>
      </w:ins>
      <w:ins w:id="61" w:author="Éric Harvey" w:date="2023-08-21T13:30:00Z">
        <w:r w:rsidR="0046207B">
          <w:rPr>
            <w:rFonts w:asciiTheme="majorHAnsi" w:hAnsiTheme="majorHAnsi" w:cstheme="majorHAnsi"/>
            <w:kern w:val="0"/>
            <w:lang w:val="en-US"/>
          </w:rPr>
          <w:t>random re-sampling accumulation curves)</w:t>
        </w:r>
      </w:ins>
      <w:r w:rsidR="00241DED">
        <w:rPr>
          <w:rFonts w:asciiTheme="majorHAnsi" w:hAnsiTheme="majorHAnsi" w:cstheme="majorHAnsi"/>
          <w:kern w:val="0"/>
          <w:lang w:val="en-US"/>
        </w:rPr>
        <w:t xml:space="preserve"> through different sampling methods</w:t>
      </w:r>
      <w:r w:rsidR="007A7D91">
        <w:rPr>
          <w:rFonts w:asciiTheme="majorHAnsi" w:hAnsiTheme="majorHAnsi" w:cstheme="majorHAnsi"/>
          <w:kern w:val="0"/>
          <w:lang w:val="en-US"/>
        </w:rPr>
        <w:t xml:space="preserve"> </w:t>
      </w:r>
      <w:r w:rsidR="007A7D91" w:rsidRPr="009A6ECE">
        <w:rPr>
          <w:rFonts w:asciiTheme="majorHAnsi" w:hAnsiTheme="majorHAnsi" w:cstheme="majorHAnsi"/>
          <w:b/>
          <w:bCs/>
          <w:kern w:val="0"/>
          <w:lang w:val="en-US"/>
        </w:rPr>
        <w:t>(</w:t>
      </w:r>
      <w:r w:rsidR="00F50929">
        <w:rPr>
          <w:rFonts w:asciiTheme="majorHAnsi" w:hAnsiTheme="majorHAnsi" w:cstheme="majorHAnsi"/>
          <w:b/>
          <w:bCs/>
          <w:kern w:val="0"/>
          <w:lang w:val="en-US"/>
        </w:rPr>
        <w:t>ii</w:t>
      </w:r>
      <w:r w:rsidR="007A7D91"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w:t>
      </w:r>
      <w:r w:rsidR="009D1A53">
        <w:rPr>
          <w:rFonts w:asciiTheme="majorHAnsi" w:hAnsiTheme="majorHAnsi" w:cstheme="majorHAnsi"/>
          <w:kern w:val="0"/>
          <w:lang w:val="en-US"/>
        </w:rPr>
        <w:t xml:space="preserve">he </w:t>
      </w:r>
      <w:r w:rsidR="007A7D91">
        <w:rPr>
          <w:rFonts w:asciiTheme="majorHAnsi" w:hAnsiTheme="majorHAnsi" w:cstheme="majorHAnsi"/>
          <w:kern w:val="0"/>
          <w:lang w:val="en-US"/>
        </w:rPr>
        <w:t xml:space="preserve">distribution of observed </w:t>
      </w:r>
      <w:r w:rsidR="00123442">
        <w:rPr>
          <w:rFonts w:asciiTheme="majorHAnsi" w:hAnsiTheme="majorHAnsi" w:cstheme="majorHAnsi"/>
          <w:kern w:val="0"/>
          <w:lang w:val="en-US"/>
        </w:rPr>
        <w:t xml:space="preserve">local </w:t>
      </w:r>
      <w:r w:rsidR="007A7D91">
        <w:rPr>
          <w:rFonts w:asciiTheme="majorHAnsi" w:hAnsiTheme="majorHAnsi" w:cstheme="majorHAnsi"/>
          <w:kern w:val="0"/>
          <w:lang w:val="en-US"/>
        </w:rPr>
        <w:t xml:space="preserve">prevalence </w:t>
      </w:r>
      <w:r w:rsidR="009D1A53">
        <w:rPr>
          <w:rFonts w:asciiTheme="majorHAnsi" w:hAnsiTheme="majorHAnsi" w:cstheme="majorHAnsi"/>
          <w:kern w:val="0"/>
          <w:lang w:val="en-US"/>
        </w:rPr>
        <w:t>estimations</w:t>
      </w:r>
      <w:r w:rsidR="00123442">
        <w:rPr>
          <w:rFonts w:asciiTheme="majorHAnsi" w:hAnsiTheme="majorHAnsi" w:cstheme="majorHAnsi"/>
          <w:kern w:val="0"/>
          <w:lang w:val="en-US"/>
        </w:rPr>
        <w:t xml:space="preserve"> and</w:t>
      </w:r>
      <w:r w:rsidR="007A7D91">
        <w:rPr>
          <w:rFonts w:asciiTheme="majorHAnsi" w:hAnsiTheme="majorHAnsi" w:cstheme="majorHAnsi"/>
          <w:kern w:val="0"/>
          <w:lang w:val="en-US"/>
        </w:rPr>
        <w:t xml:space="preserve"> </w:t>
      </w:r>
      <w:r w:rsidR="007A7D91" w:rsidRPr="009A6ECE">
        <w:rPr>
          <w:rFonts w:asciiTheme="majorHAnsi" w:hAnsiTheme="majorHAnsi" w:cstheme="majorHAnsi"/>
          <w:b/>
          <w:bCs/>
          <w:kern w:val="0"/>
          <w:lang w:val="en-US"/>
        </w:rPr>
        <w:t>(</w:t>
      </w:r>
      <w:r w:rsidR="00F50929">
        <w:rPr>
          <w:rFonts w:asciiTheme="majorHAnsi" w:hAnsiTheme="majorHAnsi" w:cstheme="majorHAnsi"/>
          <w:b/>
          <w:bCs/>
          <w:kern w:val="0"/>
          <w:lang w:val="en-US"/>
        </w:rPr>
        <w:t>iii</w:t>
      </w:r>
      <w:r w:rsidR="007A7D91" w:rsidRPr="009A6ECE">
        <w:rPr>
          <w:rFonts w:asciiTheme="majorHAnsi" w:hAnsiTheme="majorHAnsi" w:cstheme="majorHAnsi"/>
          <w:b/>
          <w:bCs/>
          <w:kern w:val="0"/>
          <w:lang w:val="en-US"/>
        </w:rPr>
        <w:t>)</w:t>
      </w:r>
      <w:r w:rsidR="007A7D91">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the </w:t>
      </w:r>
      <w:r w:rsidR="00D80D35">
        <w:rPr>
          <w:rFonts w:asciiTheme="majorHAnsi" w:hAnsiTheme="majorHAnsi" w:cstheme="majorHAnsi"/>
          <w:kern w:val="0"/>
          <w:lang w:val="en-US"/>
        </w:rPr>
        <w:t xml:space="preserve">importance of </w:t>
      </w:r>
      <w:r w:rsidR="007A7D91">
        <w:rPr>
          <w:rFonts w:asciiTheme="majorHAnsi" w:hAnsiTheme="majorHAnsi" w:cstheme="majorHAnsi"/>
          <w:kern w:val="0"/>
          <w:lang w:val="en-US"/>
        </w:rPr>
        <w:t>ecological predictors o</w:t>
      </w:r>
      <w:r w:rsidR="00D80D35">
        <w:rPr>
          <w:rFonts w:asciiTheme="majorHAnsi" w:hAnsiTheme="majorHAnsi" w:cstheme="majorHAnsi"/>
          <w:kern w:val="0"/>
          <w:lang w:val="en-US"/>
        </w:rPr>
        <w:t>n</w:t>
      </w:r>
      <w:r w:rsidR="007A7D91">
        <w:rPr>
          <w:rFonts w:asciiTheme="majorHAnsi" w:hAnsiTheme="majorHAnsi" w:cstheme="majorHAnsi"/>
          <w:kern w:val="0"/>
          <w:lang w:val="en-US"/>
        </w:rPr>
        <w:t xml:space="preserve"> infection</w:t>
      </w:r>
      <w:r w:rsidR="009D1A53">
        <w:rPr>
          <w:rFonts w:asciiTheme="majorHAnsi" w:hAnsiTheme="majorHAnsi" w:cstheme="majorHAnsi"/>
          <w:kern w:val="0"/>
          <w:lang w:val="en-US"/>
        </w:rPr>
        <w:t xml:space="preserve"> prevalence</w:t>
      </w:r>
      <w:r w:rsidR="00123442">
        <w:rPr>
          <w:rFonts w:asciiTheme="majorHAnsi" w:hAnsiTheme="majorHAnsi" w:cstheme="majorHAnsi"/>
          <w:kern w:val="0"/>
          <w:lang w:val="en-US"/>
        </w:rPr>
        <w:t xml:space="preserve"> on a </w:t>
      </w:r>
      <w:r w:rsidR="006806A0">
        <w:rPr>
          <w:rFonts w:asciiTheme="majorHAnsi" w:hAnsiTheme="majorHAnsi" w:cstheme="majorHAnsi"/>
          <w:kern w:val="0"/>
          <w:lang w:val="en-US"/>
        </w:rPr>
        <w:t xml:space="preserve">fine-scale sampling. </w:t>
      </w:r>
      <w:r w:rsidR="007A7D91">
        <w:rPr>
          <w:rFonts w:asciiTheme="majorHAnsi" w:hAnsiTheme="majorHAnsi" w:cstheme="majorHAnsi"/>
          <w:kern w:val="0"/>
          <w:lang w:val="en-US"/>
        </w:rPr>
        <w:t>For regional scale</w:t>
      </w:r>
      <w:r w:rsidR="00214285">
        <w:rPr>
          <w:rFonts w:asciiTheme="majorHAnsi" w:hAnsiTheme="majorHAnsi" w:cstheme="majorHAnsi"/>
          <w:kern w:val="0"/>
          <w:lang w:val="en-US"/>
        </w:rPr>
        <w:t xml:space="preserve"> analysis</w:t>
      </w:r>
      <w:r w:rsidR="008A5CB2">
        <w:rPr>
          <w:rFonts w:asciiTheme="majorHAnsi" w:hAnsiTheme="majorHAnsi" w:cstheme="majorHAnsi"/>
          <w:kern w:val="0"/>
          <w:lang w:val="en-US"/>
        </w:rPr>
        <w:t>,</w:t>
      </w:r>
      <w:r w:rsidR="007A7D91">
        <w:rPr>
          <w:rFonts w:asciiTheme="majorHAnsi" w:hAnsiTheme="majorHAnsi" w:cstheme="majorHAnsi"/>
          <w:kern w:val="0"/>
          <w:lang w:val="en-US"/>
        </w:rPr>
        <w:t xml:space="preserve"> we </w:t>
      </w:r>
      <w:r w:rsidR="008A5CB2">
        <w:rPr>
          <w:rFonts w:asciiTheme="majorHAnsi" w:hAnsiTheme="majorHAnsi" w:cstheme="majorHAnsi"/>
          <w:kern w:val="0"/>
          <w:lang w:val="en-US"/>
        </w:rPr>
        <w:t>generated r</w:t>
      </w:r>
      <w:r w:rsidR="007A7D91">
        <w:rPr>
          <w:rFonts w:asciiTheme="majorHAnsi" w:hAnsiTheme="majorHAnsi" w:cstheme="majorHAnsi"/>
          <w:kern w:val="0"/>
          <w:lang w:val="en-US"/>
        </w:rPr>
        <w:t xml:space="preserve">andom prevalence accumulation curves by resampling across </w:t>
      </w:r>
      <w:r w:rsidR="00181394">
        <w:rPr>
          <w:rFonts w:asciiTheme="majorHAnsi" w:hAnsiTheme="majorHAnsi" w:cstheme="majorHAnsi"/>
          <w:kern w:val="0"/>
          <w:lang w:val="en-US"/>
        </w:rPr>
        <w:t xml:space="preserve">all </w:t>
      </w:r>
      <w:r w:rsidR="007A7D91">
        <w:rPr>
          <w:rFonts w:asciiTheme="majorHAnsi" w:hAnsiTheme="majorHAnsi" w:cstheme="majorHAnsi"/>
          <w:kern w:val="0"/>
          <w:lang w:val="en-US"/>
        </w:rPr>
        <w:t>lakes. This approach allows us to compare regional-scale prevalence estimates (and associated variance) among different sampling methods along a gradient of increasing sampling effort (or area sampled). Akin to interpretations of species-area relationships, the accumulation curves can show evidence for scale-invariance (“flat curve”</w:t>
      </w:r>
      <w:r w:rsidR="0046670F">
        <w:rPr>
          <w:rFonts w:asciiTheme="majorHAnsi" w:hAnsiTheme="majorHAnsi" w:cstheme="majorHAnsi"/>
          <w:kern w:val="0"/>
          <w:lang w:val="en-US"/>
        </w:rPr>
        <w:t xml:space="preserve"> – </w:t>
      </w:r>
      <w:r w:rsidR="007A7D91">
        <w:rPr>
          <w:rFonts w:asciiTheme="majorHAnsi" w:hAnsiTheme="majorHAnsi" w:cstheme="majorHAnsi"/>
          <w:kern w:val="0"/>
          <w:lang w:val="en-US"/>
        </w:rPr>
        <w:t>infection prevalence does not change with increasing sampled area because it is well</w:t>
      </w:r>
      <w:r w:rsidR="00425579">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mixed across samples) or for spatial </w:t>
      </w:r>
      <w:r w:rsidR="008B108B">
        <w:rPr>
          <w:rFonts w:asciiTheme="majorHAnsi" w:hAnsiTheme="majorHAnsi" w:cstheme="majorHAnsi"/>
          <w:kern w:val="0"/>
          <w:lang w:val="en-US"/>
        </w:rPr>
        <w:t>patchiness</w:t>
      </w:r>
      <w:r w:rsidR="007A7D91">
        <w:rPr>
          <w:rFonts w:asciiTheme="majorHAnsi" w:hAnsiTheme="majorHAnsi" w:cstheme="majorHAnsi"/>
          <w:kern w:val="0"/>
          <w:lang w:val="en-US"/>
        </w:rPr>
        <w:t xml:space="preserve"> (</w:t>
      </w:r>
      <w:r w:rsidR="00E506AD">
        <w:rPr>
          <w:rFonts w:asciiTheme="majorHAnsi" w:hAnsiTheme="majorHAnsi" w:cstheme="majorHAnsi"/>
          <w:kern w:val="0"/>
          <w:lang w:val="en-US"/>
        </w:rPr>
        <w:t>“non-linear curve”</w:t>
      </w:r>
      <w:ins w:id="62" w:author="Éric Harvey" w:date="2023-08-21T13:32:00Z">
        <w:r w:rsidR="0046207B">
          <w:rPr>
            <w:rFonts w:asciiTheme="majorHAnsi" w:hAnsiTheme="majorHAnsi" w:cstheme="majorHAnsi"/>
            <w:kern w:val="0"/>
            <w:lang w:val="en-US"/>
          </w:rPr>
          <w:t xml:space="preserve">, </w:t>
        </w:r>
        <w:commentRangeStart w:id="63"/>
        <w:r w:rsidR="0046207B">
          <w:rPr>
            <w:rFonts w:asciiTheme="majorHAnsi" w:hAnsiTheme="majorHAnsi" w:cstheme="majorHAnsi"/>
            <w:kern w:val="0"/>
            <w:lang w:val="en-US"/>
          </w:rPr>
          <w:t>number of infected indi</w:t>
        </w:r>
      </w:ins>
      <w:ins w:id="64" w:author="Éric Harvey" w:date="2023-08-21T13:33:00Z">
        <w:r w:rsidR="0046207B">
          <w:rPr>
            <w:rFonts w:asciiTheme="majorHAnsi" w:hAnsiTheme="majorHAnsi" w:cstheme="majorHAnsi"/>
            <w:kern w:val="0"/>
            <w:lang w:val="en-US"/>
          </w:rPr>
          <w:t>viduals</w:t>
        </w:r>
      </w:ins>
      <w:ins w:id="65" w:author="Éric Harvey" w:date="2023-08-21T13:34:00Z">
        <w:r w:rsidR="0046207B">
          <w:rPr>
            <w:rFonts w:asciiTheme="majorHAnsi" w:hAnsiTheme="majorHAnsi" w:cstheme="majorHAnsi"/>
            <w:kern w:val="0"/>
            <w:lang w:val="en-US"/>
          </w:rPr>
          <w:t xml:space="preserve"> sampled</w:t>
        </w:r>
      </w:ins>
      <w:ins w:id="66" w:author="Éric Harvey" w:date="2023-08-21T13:33:00Z">
        <w:r w:rsidR="0046207B">
          <w:rPr>
            <w:rFonts w:asciiTheme="majorHAnsi" w:hAnsiTheme="majorHAnsi" w:cstheme="majorHAnsi"/>
            <w:kern w:val="0"/>
            <w:lang w:val="en-US"/>
          </w:rPr>
          <w:t xml:space="preserve"> increase faster or slower than the total</w:t>
        </w:r>
      </w:ins>
      <w:ins w:id="67" w:author="Éric Harvey" w:date="2023-08-21T13:34:00Z">
        <w:r w:rsidR="0046207B">
          <w:rPr>
            <w:rFonts w:asciiTheme="majorHAnsi" w:hAnsiTheme="majorHAnsi" w:cstheme="majorHAnsi"/>
            <w:kern w:val="0"/>
            <w:lang w:val="en-US"/>
          </w:rPr>
          <w:t xml:space="preserve"> number of sampled </w:t>
        </w:r>
        <w:commentRangeEnd w:id="63"/>
        <w:r w:rsidR="0046207B">
          <w:rPr>
            <w:rStyle w:val="CommentReference"/>
          </w:rPr>
          <w:commentReference w:id="63"/>
        </w:r>
        <w:r w:rsidR="0046207B">
          <w:rPr>
            <w:rFonts w:asciiTheme="majorHAnsi" w:hAnsiTheme="majorHAnsi" w:cstheme="majorHAnsi"/>
            <w:kern w:val="0"/>
            <w:lang w:val="en-US"/>
          </w:rPr>
          <w:t>individuals</w:t>
        </w:r>
      </w:ins>
      <w:ins w:id="68" w:author="Éric Harvey" w:date="2023-08-21T13:33:00Z">
        <w:r w:rsidR="0046207B">
          <w:rPr>
            <w:rFonts w:asciiTheme="majorHAnsi" w:hAnsiTheme="majorHAnsi" w:cstheme="majorHAnsi"/>
            <w:kern w:val="0"/>
            <w:lang w:val="en-US"/>
          </w:rPr>
          <w:t xml:space="preserve"> </w:t>
        </w:r>
      </w:ins>
      <w:ins w:id="69" w:author="Éric Harvey" w:date="2023-08-21T13:32:00Z">
        <w:r w:rsidR="0046207B">
          <w:rPr>
            <w:rFonts w:asciiTheme="majorHAnsi" w:hAnsiTheme="majorHAnsi" w:cstheme="majorHAnsi"/>
            <w:kern w:val="0"/>
            <w:lang w:val="en-US"/>
          </w:rPr>
          <w:t>)</w:t>
        </w:r>
      </w:ins>
      <w:del w:id="70" w:author="Éric Harvey" w:date="2023-08-21T13:32:00Z">
        <w:r w:rsidR="00E506AD" w:rsidDel="0046207B">
          <w:rPr>
            <w:rFonts w:asciiTheme="majorHAnsi" w:hAnsiTheme="majorHAnsi" w:cstheme="majorHAnsi"/>
            <w:kern w:val="0"/>
            <w:lang w:val="en-US"/>
          </w:rPr>
          <w:delText xml:space="preserve"> – </w:delText>
        </w:r>
        <w:r w:rsidR="007A7D91" w:rsidDel="0046207B">
          <w:rPr>
            <w:rFonts w:asciiTheme="majorHAnsi" w:hAnsiTheme="majorHAnsi" w:cstheme="majorHAnsi"/>
            <w:kern w:val="0"/>
            <w:lang w:val="en-US"/>
          </w:rPr>
          <w:delText xml:space="preserve">the number of infected individuals sampled </w:delText>
        </w:r>
        <w:commentRangeStart w:id="71"/>
        <w:r w:rsidR="00E506AD" w:rsidDel="0046207B">
          <w:rPr>
            <w:rFonts w:asciiTheme="majorHAnsi" w:hAnsiTheme="majorHAnsi" w:cstheme="majorHAnsi"/>
            <w:kern w:val="0"/>
            <w:lang w:val="en-US"/>
          </w:rPr>
          <w:delText xml:space="preserve">and </w:delText>
        </w:r>
        <w:r w:rsidR="007A7D91" w:rsidDel="0046207B">
          <w:rPr>
            <w:rFonts w:asciiTheme="majorHAnsi" w:hAnsiTheme="majorHAnsi" w:cstheme="majorHAnsi"/>
            <w:kern w:val="0"/>
            <w:lang w:val="en-US"/>
          </w:rPr>
          <w:delText>the number of individual sampled</w:delText>
        </w:r>
        <w:r w:rsidR="00E506AD" w:rsidDel="0046207B">
          <w:rPr>
            <w:rFonts w:asciiTheme="majorHAnsi" w:hAnsiTheme="majorHAnsi" w:cstheme="majorHAnsi"/>
            <w:kern w:val="0"/>
            <w:lang w:val="en-US"/>
          </w:rPr>
          <w:delText xml:space="preserve"> </w:delText>
        </w:r>
        <w:commentRangeEnd w:id="71"/>
        <w:r w:rsidR="00FD47BE" w:rsidDel="0046207B">
          <w:rPr>
            <w:rStyle w:val="CommentReference"/>
          </w:rPr>
          <w:commentReference w:id="71"/>
        </w:r>
        <w:r w:rsidR="00E506AD" w:rsidDel="0046207B">
          <w:rPr>
            <w:rFonts w:asciiTheme="majorHAnsi" w:hAnsiTheme="majorHAnsi" w:cstheme="majorHAnsi"/>
            <w:kern w:val="0"/>
            <w:lang w:val="en-US"/>
          </w:rPr>
          <w:delText>increase at different rates</w:delText>
        </w:r>
        <w:r w:rsidR="007A7D91" w:rsidDel="0046207B">
          <w:rPr>
            <w:rFonts w:asciiTheme="majorHAnsi" w:hAnsiTheme="majorHAnsi" w:cstheme="majorHAnsi"/>
            <w:kern w:val="0"/>
            <w:lang w:val="en-US"/>
          </w:rPr>
          <w:delText>)</w:delText>
        </w:r>
      </w:del>
      <w:r w:rsidR="007A7D91">
        <w:rPr>
          <w:rFonts w:asciiTheme="majorHAnsi" w:hAnsiTheme="majorHAnsi" w:cstheme="majorHAnsi"/>
          <w:kern w:val="0"/>
          <w:lang w:val="en-US"/>
        </w:rPr>
        <w:t>.</w:t>
      </w:r>
      <w:r w:rsidR="00E506AD">
        <w:rPr>
          <w:rFonts w:asciiTheme="majorHAnsi" w:hAnsiTheme="majorHAnsi" w:cstheme="majorHAnsi"/>
          <w:kern w:val="0"/>
          <w:lang w:val="en-US"/>
        </w:rPr>
        <w:t xml:space="preserve"> </w:t>
      </w:r>
      <w:r w:rsidR="00AC509F">
        <w:rPr>
          <w:rFonts w:asciiTheme="majorHAnsi" w:hAnsiTheme="majorHAnsi" w:cstheme="majorHAnsi"/>
          <w:kern w:val="0"/>
          <w:lang w:val="en-US"/>
        </w:rPr>
        <w:t xml:space="preserve">For </w:t>
      </w:r>
      <w:r w:rsidR="00214285">
        <w:rPr>
          <w:rFonts w:asciiTheme="majorHAnsi" w:hAnsiTheme="majorHAnsi" w:cstheme="majorHAnsi"/>
          <w:kern w:val="0"/>
          <w:lang w:val="en-US"/>
        </w:rPr>
        <w:t>local</w:t>
      </w:r>
      <w:r w:rsidR="00E06487">
        <w:rPr>
          <w:rFonts w:asciiTheme="majorHAnsi" w:hAnsiTheme="majorHAnsi" w:cstheme="majorHAnsi"/>
          <w:kern w:val="0"/>
          <w:lang w:val="en-US"/>
        </w:rPr>
        <w:t>-</w:t>
      </w:r>
      <w:r w:rsidR="00214285">
        <w:rPr>
          <w:rFonts w:asciiTheme="majorHAnsi" w:hAnsiTheme="majorHAnsi" w:cstheme="majorHAnsi"/>
          <w:kern w:val="0"/>
          <w:lang w:val="en-US"/>
        </w:rPr>
        <w:t>scale</w:t>
      </w:r>
      <w:r w:rsidR="00E06487">
        <w:rPr>
          <w:rFonts w:asciiTheme="majorHAnsi" w:hAnsiTheme="majorHAnsi" w:cstheme="majorHAnsi"/>
          <w:kern w:val="0"/>
          <w:lang w:val="en-US"/>
        </w:rPr>
        <w:t xml:space="preserve"> analysis, we used</w:t>
      </w:r>
      <w:r w:rsidR="00AC509F">
        <w:rPr>
          <w:rFonts w:asciiTheme="majorHAnsi" w:hAnsiTheme="majorHAnsi" w:cstheme="majorHAnsi"/>
          <w:kern w:val="0"/>
          <w:lang w:val="en-US"/>
        </w:rPr>
        <w:t xml:space="preserve"> </w:t>
      </w:r>
      <w:r w:rsidR="006806A0">
        <w:rPr>
          <w:rFonts w:asciiTheme="majorHAnsi" w:hAnsiTheme="majorHAnsi" w:cstheme="majorHAnsi"/>
          <w:kern w:val="0"/>
          <w:lang w:val="en-US"/>
        </w:rPr>
        <w:t xml:space="preserve">a </w:t>
      </w:r>
      <w:r w:rsidR="00AC509F">
        <w:rPr>
          <w:rFonts w:asciiTheme="majorHAnsi" w:hAnsiTheme="majorHAnsi" w:cstheme="majorHAnsi"/>
          <w:kern w:val="0"/>
          <w:lang w:val="en-US"/>
        </w:rPr>
        <w:t xml:space="preserve">frequency distribution of </w:t>
      </w:r>
      <w:r w:rsidR="00181394">
        <w:rPr>
          <w:rFonts w:asciiTheme="majorHAnsi" w:hAnsiTheme="majorHAnsi" w:cstheme="majorHAnsi"/>
          <w:kern w:val="0"/>
          <w:lang w:val="en-US"/>
        </w:rPr>
        <w:t xml:space="preserve">observed </w:t>
      </w:r>
      <w:r w:rsidR="00E06487">
        <w:rPr>
          <w:rFonts w:asciiTheme="majorHAnsi" w:hAnsiTheme="majorHAnsi" w:cstheme="majorHAnsi"/>
          <w:kern w:val="0"/>
          <w:lang w:val="en-US"/>
        </w:rPr>
        <w:t xml:space="preserve">infection prevalence </w:t>
      </w:r>
      <w:r w:rsidR="00181394">
        <w:rPr>
          <w:rFonts w:asciiTheme="majorHAnsi" w:hAnsiTheme="majorHAnsi" w:cstheme="majorHAnsi"/>
          <w:kern w:val="0"/>
          <w:lang w:val="en-US"/>
        </w:rPr>
        <w:t>in</w:t>
      </w:r>
      <w:r w:rsidR="00E06487">
        <w:rPr>
          <w:rFonts w:asciiTheme="majorHAnsi" w:hAnsiTheme="majorHAnsi" w:cstheme="majorHAnsi"/>
          <w:kern w:val="0"/>
          <w:lang w:val="en-US"/>
        </w:rPr>
        <w:t xml:space="preserve"> lakes to better </w:t>
      </w:r>
      <w:r w:rsidR="00AC509F">
        <w:rPr>
          <w:rFonts w:asciiTheme="majorHAnsi" w:hAnsiTheme="majorHAnsi" w:cstheme="majorHAnsi"/>
          <w:kern w:val="0"/>
          <w:lang w:val="en-US"/>
        </w:rPr>
        <w:t xml:space="preserve">understand </w:t>
      </w:r>
      <w:r w:rsidR="006806A0">
        <w:rPr>
          <w:rFonts w:asciiTheme="majorHAnsi" w:hAnsiTheme="majorHAnsi" w:cstheme="majorHAnsi"/>
          <w:kern w:val="0"/>
          <w:lang w:val="en-US"/>
        </w:rPr>
        <w:t xml:space="preserve">the </w:t>
      </w:r>
      <w:r w:rsidR="00AC509F">
        <w:rPr>
          <w:rFonts w:asciiTheme="majorHAnsi" w:hAnsiTheme="majorHAnsi" w:cstheme="majorHAnsi"/>
          <w:kern w:val="0"/>
          <w:lang w:val="en-US"/>
        </w:rPr>
        <w:t>infection dynamics</w:t>
      </w:r>
      <w:r w:rsidR="007B5379">
        <w:rPr>
          <w:rFonts w:asciiTheme="majorHAnsi" w:hAnsiTheme="majorHAnsi" w:cstheme="majorHAnsi"/>
          <w:kern w:val="0"/>
          <w:lang w:val="en-US"/>
        </w:rPr>
        <w:t xml:space="preserve"> in the landscape</w:t>
      </w:r>
      <w:r w:rsidR="00956BF6">
        <w:rPr>
          <w:rFonts w:asciiTheme="majorHAnsi" w:hAnsiTheme="majorHAnsi" w:cstheme="majorHAnsi"/>
          <w:kern w:val="0"/>
          <w:lang w:val="en-US"/>
        </w:rPr>
        <w:t xml:space="preserve"> </w:t>
      </w:r>
      <w:r w:rsidR="00956BF6">
        <w:rPr>
          <w:rFonts w:asciiTheme="majorHAnsi" w:hAnsiTheme="majorHAnsi" w:cstheme="majorHAnsi"/>
          <w:kern w:val="0"/>
          <w:lang w:val="en-US"/>
        </w:rPr>
        <w:fldChar w:fldCharType="begin"/>
      </w:r>
      <w:r w:rsidR="00956BF6">
        <w:rPr>
          <w:rFonts w:asciiTheme="majorHAnsi" w:hAnsiTheme="majorHAnsi"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00956BF6">
        <w:rPr>
          <w:rFonts w:asciiTheme="majorHAnsi" w:hAnsiTheme="majorHAnsi" w:cstheme="majorHAnsi"/>
          <w:kern w:val="0"/>
          <w:lang w:val="en-US"/>
        </w:rPr>
        <w:fldChar w:fldCharType="separate"/>
      </w:r>
      <w:r w:rsidR="00956BF6">
        <w:rPr>
          <w:rFonts w:asciiTheme="majorHAnsi" w:hAnsiTheme="majorHAnsi" w:cstheme="majorHAnsi"/>
          <w:noProof/>
          <w:kern w:val="0"/>
          <w:lang w:val="en-US"/>
        </w:rPr>
        <w:t>(Hess et al., 2002; McGeoch &amp; Gaston, 2002)</w:t>
      </w:r>
      <w:r w:rsidR="00956BF6">
        <w:rPr>
          <w:rFonts w:asciiTheme="majorHAnsi" w:hAnsiTheme="majorHAnsi" w:cstheme="majorHAnsi"/>
          <w:kern w:val="0"/>
          <w:lang w:val="en-US"/>
        </w:rPr>
        <w:fldChar w:fldCharType="end"/>
      </w:r>
      <w:r w:rsidR="00AC509F">
        <w:rPr>
          <w:rFonts w:asciiTheme="majorHAnsi" w:hAnsiTheme="majorHAnsi" w:cstheme="majorHAnsi"/>
          <w:kern w:val="0"/>
          <w:lang w:val="en-US"/>
        </w:rPr>
        <w:t>.</w:t>
      </w:r>
      <w:r w:rsidR="00BA0CFF">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The final step was to </w:t>
      </w:r>
      <w:r w:rsidR="00EA2D6E">
        <w:rPr>
          <w:rFonts w:asciiTheme="majorHAnsi" w:hAnsiTheme="majorHAnsi" w:cstheme="majorHAnsi"/>
          <w:kern w:val="0"/>
          <w:lang w:val="en-US"/>
        </w:rPr>
        <w:t>test</w:t>
      </w:r>
      <w:r w:rsidR="007A7D91">
        <w:rPr>
          <w:rFonts w:asciiTheme="majorHAnsi" w:hAnsiTheme="majorHAnsi" w:cstheme="majorHAnsi"/>
          <w:kern w:val="0"/>
          <w:lang w:val="en-US"/>
        </w:rPr>
        <w:t xml:space="preserve"> a suit of deterministic environmental </w:t>
      </w:r>
      <w:r w:rsidR="00EA2D6E">
        <w:rPr>
          <w:rFonts w:asciiTheme="majorHAnsi" w:hAnsiTheme="majorHAnsi" w:cstheme="majorHAnsi"/>
          <w:kern w:val="0"/>
          <w:lang w:val="en-US"/>
        </w:rPr>
        <w:t xml:space="preserve">predictors </w:t>
      </w:r>
      <w:r w:rsidR="00F632D2">
        <w:rPr>
          <w:rFonts w:asciiTheme="majorHAnsi" w:hAnsiTheme="majorHAnsi" w:cstheme="majorHAnsi"/>
          <w:kern w:val="0"/>
          <w:lang w:val="en-US"/>
        </w:rPr>
        <w:t xml:space="preserve">underlying </w:t>
      </w:r>
      <w:r w:rsidR="006806A0">
        <w:rPr>
          <w:rFonts w:asciiTheme="majorHAnsi" w:hAnsiTheme="majorHAnsi" w:cstheme="majorHAnsi"/>
          <w:kern w:val="0"/>
          <w:lang w:val="en-US"/>
        </w:rPr>
        <w:t>differ</w:t>
      </w:r>
      <w:r w:rsidR="00F632D2">
        <w:rPr>
          <w:rFonts w:asciiTheme="majorHAnsi" w:hAnsiTheme="majorHAnsi" w:cstheme="majorHAnsi"/>
          <w:kern w:val="0"/>
          <w:lang w:val="en-US"/>
        </w:rPr>
        <w:t>ent</w:t>
      </w:r>
      <w:r w:rsidR="006806A0">
        <w:rPr>
          <w:rFonts w:asciiTheme="majorHAnsi" w:hAnsiTheme="majorHAnsi" w:cstheme="majorHAnsi"/>
          <w:kern w:val="0"/>
          <w:lang w:val="en-US"/>
        </w:rPr>
        <w:t xml:space="preserve"> </w:t>
      </w:r>
      <w:r w:rsidR="0047229C">
        <w:rPr>
          <w:rFonts w:asciiTheme="majorHAnsi" w:hAnsiTheme="majorHAnsi" w:cstheme="majorHAnsi"/>
          <w:kern w:val="0"/>
          <w:lang w:val="en-US"/>
        </w:rPr>
        <w:t>scale</w:t>
      </w:r>
      <w:r w:rsidR="00EA2D6E">
        <w:rPr>
          <w:rFonts w:asciiTheme="majorHAnsi" w:hAnsiTheme="majorHAnsi" w:cstheme="majorHAnsi"/>
          <w:kern w:val="0"/>
          <w:lang w:val="en-US"/>
        </w:rPr>
        <w:t>-dependent processes</w:t>
      </w:r>
      <w:r w:rsidR="0047229C">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to understand the observed </w:t>
      </w:r>
      <w:r w:rsidR="00E06487">
        <w:rPr>
          <w:rFonts w:asciiTheme="majorHAnsi" w:hAnsiTheme="majorHAnsi" w:cstheme="majorHAnsi"/>
          <w:kern w:val="0"/>
          <w:lang w:val="en-US"/>
        </w:rPr>
        <w:t xml:space="preserve">fine-scale </w:t>
      </w:r>
      <w:r w:rsidR="007A7D91">
        <w:rPr>
          <w:rFonts w:asciiTheme="majorHAnsi" w:hAnsiTheme="majorHAnsi" w:cstheme="majorHAnsi"/>
          <w:kern w:val="0"/>
          <w:lang w:val="en-US"/>
        </w:rPr>
        <w:t>infection prevalence</w:t>
      </w:r>
      <w:r w:rsidR="00593FCF">
        <w:rPr>
          <w:rFonts w:asciiTheme="majorHAnsi" w:hAnsiTheme="majorHAnsi" w:cstheme="majorHAnsi"/>
          <w:kern w:val="0"/>
          <w:lang w:val="en-US"/>
        </w:rPr>
        <w:t xml:space="preserve">. </w:t>
      </w:r>
      <w:r w:rsidR="00095B03">
        <w:rPr>
          <w:rFonts w:asciiTheme="majorHAnsi" w:hAnsiTheme="majorHAnsi" w:cstheme="majorHAnsi"/>
          <w:kern w:val="0"/>
          <w:lang w:val="en-US"/>
        </w:rPr>
        <w:t xml:space="preserve">The shapes </w:t>
      </w:r>
      <w:r w:rsidR="005976D4">
        <w:rPr>
          <w:rFonts w:asciiTheme="majorHAnsi" w:hAnsiTheme="majorHAnsi" w:cstheme="majorHAnsi"/>
          <w:kern w:val="0"/>
          <w:lang w:val="en-US"/>
        </w:rPr>
        <w:t xml:space="preserve">and strength </w:t>
      </w:r>
      <w:r w:rsidR="00095B03">
        <w:rPr>
          <w:rFonts w:asciiTheme="majorHAnsi" w:hAnsiTheme="majorHAnsi" w:cstheme="majorHAnsi"/>
          <w:kern w:val="0"/>
          <w:lang w:val="en-US"/>
        </w:rPr>
        <w:t xml:space="preserve">of the relationships between infection parameters and drivers are a key element to better understand </w:t>
      </w:r>
      <w:r w:rsidR="00425579">
        <w:rPr>
          <w:rFonts w:asciiTheme="majorHAnsi" w:hAnsiTheme="majorHAnsi" w:cstheme="majorHAnsi"/>
          <w:kern w:val="0"/>
          <w:lang w:val="en-US"/>
        </w:rPr>
        <w:t>the mechanisms</w:t>
      </w:r>
      <w:r w:rsidR="00095B03">
        <w:rPr>
          <w:rFonts w:asciiTheme="majorHAnsi" w:hAnsiTheme="majorHAnsi" w:cstheme="majorHAnsi"/>
          <w:kern w:val="0"/>
          <w:lang w:val="en-US"/>
        </w:rPr>
        <w:t xml:space="preserve"> behind infection patterns </w:t>
      </w:r>
      <w:r w:rsidR="00095B03">
        <w:rPr>
          <w:rFonts w:asciiTheme="majorHAnsi" w:hAnsiTheme="majorHAnsi" w:cstheme="majorHAnsi"/>
          <w:kern w:val="0"/>
          <w:lang w:val="en-US"/>
        </w:rPr>
        <w:fldChar w:fldCharType="begin"/>
      </w:r>
      <w:r w:rsidR="00095B03">
        <w:rPr>
          <w:rFonts w:asciiTheme="majorHAnsi" w:hAnsiTheme="majorHAnsi"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sidR="00095B03">
        <w:rPr>
          <w:rFonts w:asciiTheme="majorHAnsi" w:hAnsiTheme="majorHAnsi" w:cstheme="majorHAnsi"/>
          <w:kern w:val="0"/>
          <w:lang w:val="en-US"/>
        </w:rPr>
        <w:fldChar w:fldCharType="separate"/>
      </w:r>
      <w:r w:rsidR="00095B03">
        <w:rPr>
          <w:rFonts w:asciiTheme="majorHAnsi" w:hAnsiTheme="majorHAnsi" w:cstheme="majorHAnsi"/>
          <w:noProof/>
          <w:kern w:val="0"/>
          <w:lang w:val="en-US"/>
        </w:rPr>
        <w:t>(Poulin et al., 2011)</w:t>
      </w:r>
      <w:r w:rsidR="00095B03">
        <w:rPr>
          <w:rFonts w:asciiTheme="majorHAnsi" w:hAnsiTheme="majorHAnsi" w:cstheme="majorHAnsi"/>
          <w:kern w:val="0"/>
          <w:lang w:val="en-US"/>
        </w:rPr>
        <w:fldChar w:fldCharType="end"/>
      </w:r>
      <w:r w:rsidR="00095B03">
        <w:rPr>
          <w:rFonts w:asciiTheme="majorHAnsi" w:hAnsiTheme="majorHAnsi" w:cstheme="majorHAnsi"/>
          <w:kern w:val="0"/>
          <w:lang w:val="en-US"/>
        </w:rPr>
        <w:t xml:space="preserve">. </w:t>
      </w:r>
      <w:r w:rsidR="007A7D91" w:rsidRPr="00C6450D">
        <w:rPr>
          <w:rFonts w:asciiTheme="majorHAnsi" w:hAnsiTheme="majorHAnsi" w:cstheme="majorHAnsi"/>
          <w:kern w:val="0"/>
          <w:lang w:val="en-US"/>
        </w:rPr>
        <w:t xml:space="preserve">Our goal here </w:t>
      </w:r>
      <w:r w:rsidR="007A7D91">
        <w:rPr>
          <w:rFonts w:asciiTheme="majorHAnsi" w:hAnsiTheme="majorHAnsi" w:cstheme="majorHAnsi"/>
          <w:kern w:val="0"/>
          <w:lang w:val="en-US"/>
        </w:rPr>
        <w:t>was</w:t>
      </w:r>
      <w:r w:rsidR="007A7D91" w:rsidRPr="00C6450D">
        <w:rPr>
          <w:rFonts w:asciiTheme="majorHAnsi" w:hAnsiTheme="majorHAnsi" w:cstheme="majorHAnsi"/>
          <w:kern w:val="0"/>
          <w:lang w:val="en-US"/>
        </w:rPr>
        <w:t xml:space="preserve"> not to make prediction</w:t>
      </w:r>
      <w:r w:rsidR="00425579">
        <w:rPr>
          <w:rFonts w:asciiTheme="majorHAnsi" w:hAnsiTheme="majorHAnsi" w:cstheme="majorHAnsi"/>
          <w:kern w:val="0"/>
          <w:lang w:val="en-US"/>
        </w:rPr>
        <w:t>s</w:t>
      </w:r>
      <w:r w:rsidR="007A7D91" w:rsidRPr="00C6450D">
        <w:rPr>
          <w:rFonts w:asciiTheme="majorHAnsi" w:hAnsiTheme="majorHAnsi" w:cstheme="majorHAnsi"/>
          <w:kern w:val="0"/>
          <w:lang w:val="en-US"/>
        </w:rPr>
        <w:t xml:space="preserve"> on spatial distribution of </w:t>
      </w:r>
      <w:r w:rsidR="007A7D91">
        <w:rPr>
          <w:rFonts w:asciiTheme="majorHAnsi" w:hAnsiTheme="majorHAnsi" w:cstheme="majorHAnsi"/>
          <w:kern w:val="0"/>
          <w:lang w:val="en-US"/>
        </w:rPr>
        <w:t xml:space="preserve">the </w:t>
      </w:r>
      <w:r w:rsidR="007A7D91" w:rsidRPr="00C6450D">
        <w:rPr>
          <w:rFonts w:asciiTheme="majorHAnsi" w:hAnsiTheme="majorHAnsi" w:cstheme="majorHAnsi"/>
          <w:kern w:val="0"/>
          <w:lang w:val="en-US"/>
        </w:rPr>
        <w:t>parasit</w:t>
      </w:r>
      <w:r w:rsidR="00320DBE">
        <w:rPr>
          <w:rFonts w:asciiTheme="majorHAnsi" w:hAnsiTheme="majorHAnsi" w:cstheme="majorHAnsi"/>
          <w:kern w:val="0"/>
          <w:lang w:val="en-US"/>
        </w:rPr>
        <w:t>ic infection</w:t>
      </w:r>
      <w:r w:rsidR="007A7D91" w:rsidRPr="00C6450D">
        <w:rPr>
          <w:rFonts w:asciiTheme="majorHAnsi" w:hAnsiTheme="majorHAnsi" w:cstheme="majorHAnsi"/>
          <w:kern w:val="0"/>
          <w:lang w:val="en-US"/>
        </w:rPr>
        <w:t xml:space="preserve"> but</w:t>
      </w:r>
      <w:r w:rsidR="004854C3">
        <w:rPr>
          <w:rFonts w:asciiTheme="majorHAnsi" w:hAnsiTheme="majorHAnsi" w:cstheme="majorHAnsi"/>
          <w:kern w:val="0"/>
          <w:lang w:val="en-US"/>
        </w:rPr>
        <w:t xml:space="preserve"> rather to</w:t>
      </w:r>
      <w:r w:rsidR="007A7D91">
        <w:rPr>
          <w:rFonts w:asciiTheme="majorHAnsi" w:hAnsiTheme="majorHAnsi" w:cstheme="majorHAnsi"/>
          <w:kern w:val="0"/>
          <w:lang w:val="en-US"/>
        </w:rPr>
        <w:t xml:space="preserve"> </w:t>
      </w:r>
      <w:r w:rsidR="007A7D91" w:rsidRPr="00C6450D">
        <w:rPr>
          <w:rFonts w:asciiTheme="majorHAnsi" w:hAnsiTheme="majorHAnsi" w:cstheme="majorHAnsi"/>
          <w:kern w:val="0"/>
          <w:lang w:val="en-US"/>
        </w:rPr>
        <w:t xml:space="preserve">disentangle how patterns </w:t>
      </w:r>
      <w:r w:rsidR="007A7D91">
        <w:rPr>
          <w:rFonts w:asciiTheme="majorHAnsi" w:hAnsiTheme="majorHAnsi" w:cstheme="majorHAnsi"/>
          <w:kern w:val="0"/>
          <w:lang w:val="en-US"/>
        </w:rPr>
        <w:t>are shape</w:t>
      </w:r>
      <w:r w:rsidR="00425579">
        <w:rPr>
          <w:rFonts w:asciiTheme="majorHAnsi" w:hAnsiTheme="majorHAnsi" w:cstheme="majorHAnsi"/>
          <w:kern w:val="0"/>
          <w:lang w:val="en-US"/>
        </w:rPr>
        <w:t>d</w:t>
      </w:r>
      <w:r w:rsidR="007A7D91">
        <w:rPr>
          <w:rFonts w:asciiTheme="majorHAnsi" w:hAnsiTheme="majorHAnsi" w:cstheme="majorHAnsi"/>
          <w:kern w:val="0"/>
          <w:lang w:val="en-US"/>
        </w:rPr>
        <w:t xml:space="preserve"> through </w:t>
      </w:r>
      <w:r w:rsidR="00320DBE">
        <w:rPr>
          <w:rFonts w:asciiTheme="majorHAnsi" w:hAnsiTheme="majorHAnsi" w:cstheme="majorHAnsi"/>
          <w:kern w:val="0"/>
          <w:lang w:val="en-US"/>
        </w:rPr>
        <w:t>a scaling perspective</w:t>
      </w:r>
      <w:r w:rsidR="00E06487">
        <w:rPr>
          <w:rFonts w:asciiTheme="majorHAnsi" w:hAnsiTheme="majorHAnsi" w:cstheme="majorHAnsi"/>
          <w:kern w:val="0"/>
          <w:lang w:val="en-US"/>
        </w:rPr>
        <w:t>.</w:t>
      </w:r>
    </w:p>
    <w:p w14:paraId="7A6538BB" w14:textId="77777777" w:rsidR="00E06487" w:rsidRPr="00EC6C20" w:rsidRDefault="00E06487">
      <w:pPr>
        <w:rPr>
          <w:lang w:val="en-US"/>
        </w:rPr>
      </w:pPr>
      <w:r w:rsidRPr="00EC6C20">
        <w:rPr>
          <w:lang w:val="en-US"/>
        </w:rPr>
        <w:br w:type="page"/>
      </w:r>
    </w:p>
    <w:p w14:paraId="5D28DCBF" w14:textId="77777777" w:rsidR="00053309" w:rsidRPr="00053309" w:rsidRDefault="00F13F57" w:rsidP="00053309">
      <w:pPr>
        <w:widowControl w:val="0"/>
        <w:autoSpaceDE w:val="0"/>
        <w:autoSpaceDN w:val="0"/>
        <w:adjustRightInd w:val="0"/>
        <w:rPr>
          <w:ins w:id="72" w:author="Juliane Vigneault" w:date="2023-08-20T20:24:00Z"/>
          <w:rFonts w:ascii="Times New Roman" w:hAnsi="Times New Roman" w:cs="Times New Roman"/>
          <w:kern w:val="0"/>
          <w:lang w:val="en-US"/>
          <w:rPrChange w:id="73" w:author="Juliane Vigneault" w:date="2023-08-20T20:24:00Z">
            <w:rPr>
              <w:ins w:id="74" w:author="Juliane Vigneault" w:date="2023-08-20T20:24:00Z"/>
              <w:rFonts w:ascii="Times New Roman" w:hAnsi="Times New Roman" w:cs="Times New Roman"/>
              <w:kern w:val="0"/>
            </w:rPr>
          </w:rPrChange>
        </w:rPr>
      </w:pPr>
      <w:r>
        <w:lastRenderedPageBreak/>
        <w:fldChar w:fldCharType="begin"/>
      </w:r>
      <w:r w:rsidR="00C8680F">
        <w:rPr>
          <w:lang w:val="en-US"/>
        </w:rPr>
        <w:instrText xml:space="preserve"> ADDIN ZOTERO_BIBL {"uncited":[],"omitted":[],"custom":[]} CSL_BIBLIOGRAPHY </w:instrText>
      </w:r>
      <w:r>
        <w:fldChar w:fldCharType="separate"/>
      </w:r>
      <w:ins w:id="75" w:author="Juliane Vigneault" w:date="2023-08-20T20:24:00Z">
        <w:r w:rsidR="00053309" w:rsidRPr="00053309">
          <w:rPr>
            <w:rFonts w:ascii="Times New Roman" w:hAnsi="Times New Roman" w:cs="Times New Roman"/>
            <w:kern w:val="0"/>
            <w:lang w:val="en-US"/>
            <w:rPrChange w:id="76" w:author="Juliane Vigneault" w:date="2023-08-20T20:24:00Z">
              <w:rPr>
                <w:rFonts w:ascii="Times New Roman" w:hAnsi="Times New Roman" w:cs="Times New Roman"/>
                <w:kern w:val="0"/>
              </w:rPr>
            </w:rPrChange>
          </w:rPr>
          <w:t xml:space="preserve">Ahn, S., &amp; Goater, C. P. (2021). Nonhost species reduce parasite infection in a focal host species within experimental fish communities. </w:t>
        </w:r>
        <w:r w:rsidR="00053309" w:rsidRPr="00053309">
          <w:rPr>
            <w:rFonts w:ascii="Times New Roman" w:hAnsi="Times New Roman" w:cs="Times New Roman"/>
            <w:i/>
            <w:iCs/>
            <w:kern w:val="0"/>
            <w:lang w:val="en-US"/>
            <w:rPrChange w:id="77" w:author="Juliane Vigneault" w:date="2023-08-20T20:24:00Z">
              <w:rPr>
                <w:rFonts w:ascii="Times New Roman" w:hAnsi="Times New Roman" w:cs="Times New Roman"/>
                <w:i/>
                <w:iCs/>
                <w:kern w:val="0"/>
              </w:rPr>
            </w:rPrChange>
          </w:rPr>
          <w:t>Ecology and Evolution</w:t>
        </w:r>
        <w:r w:rsidR="00053309" w:rsidRPr="00053309">
          <w:rPr>
            <w:rFonts w:ascii="Times New Roman" w:hAnsi="Times New Roman" w:cs="Times New Roman"/>
            <w:kern w:val="0"/>
            <w:lang w:val="en-US"/>
            <w:rPrChange w:id="78" w:author="Juliane Vigneault" w:date="2023-08-20T20:24:00Z">
              <w:rPr>
                <w:rFonts w:ascii="Times New Roman" w:hAnsi="Times New Roman" w:cs="Times New Roman"/>
                <w:kern w:val="0"/>
              </w:rPr>
            </w:rPrChange>
          </w:rPr>
          <w:t xml:space="preserve">, </w:t>
        </w:r>
        <w:r w:rsidR="00053309" w:rsidRPr="00053309">
          <w:rPr>
            <w:rFonts w:ascii="Times New Roman" w:hAnsi="Times New Roman" w:cs="Times New Roman"/>
            <w:i/>
            <w:iCs/>
            <w:kern w:val="0"/>
            <w:lang w:val="en-US"/>
            <w:rPrChange w:id="79" w:author="Juliane Vigneault" w:date="2023-08-20T20:24:00Z">
              <w:rPr>
                <w:rFonts w:ascii="Times New Roman" w:hAnsi="Times New Roman" w:cs="Times New Roman"/>
                <w:i/>
                <w:iCs/>
                <w:kern w:val="0"/>
              </w:rPr>
            </w:rPrChange>
          </w:rPr>
          <w:t>11</w:t>
        </w:r>
        <w:r w:rsidR="00053309" w:rsidRPr="00053309">
          <w:rPr>
            <w:rFonts w:ascii="Times New Roman" w:hAnsi="Times New Roman" w:cs="Times New Roman"/>
            <w:kern w:val="0"/>
            <w:lang w:val="en-US"/>
            <w:rPrChange w:id="80" w:author="Juliane Vigneault" w:date="2023-08-20T20:24:00Z">
              <w:rPr>
                <w:rFonts w:ascii="Times New Roman" w:hAnsi="Times New Roman" w:cs="Times New Roman"/>
                <w:kern w:val="0"/>
              </w:rPr>
            </w:rPrChange>
          </w:rPr>
          <w:t>(15), 10155‑10163. https://doi.org/10.1002/ece3.7823</w:t>
        </w:r>
      </w:ins>
    </w:p>
    <w:p w14:paraId="03A96A7A" w14:textId="77777777" w:rsidR="00053309" w:rsidRPr="00053309" w:rsidRDefault="00053309" w:rsidP="00053309">
      <w:pPr>
        <w:widowControl w:val="0"/>
        <w:autoSpaceDE w:val="0"/>
        <w:autoSpaceDN w:val="0"/>
        <w:adjustRightInd w:val="0"/>
        <w:rPr>
          <w:ins w:id="81" w:author="Juliane Vigneault" w:date="2023-08-20T20:24:00Z"/>
          <w:rFonts w:ascii="Times New Roman" w:hAnsi="Times New Roman" w:cs="Times New Roman"/>
          <w:kern w:val="0"/>
          <w:lang w:val="en-US"/>
          <w:rPrChange w:id="82" w:author="Juliane Vigneault" w:date="2023-08-20T20:24:00Z">
            <w:rPr>
              <w:ins w:id="83" w:author="Juliane Vigneault" w:date="2023-08-20T20:24:00Z"/>
              <w:rFonts w:ascii="Times New Roman" w:hAnsi="Times New Roman" w:cs="Times New Roman"/>
              <w:kern w:val="0"/>
            </w:rPr>
          </w:rPrChange>
        </w:rPr>
      </w:pPr>
      <w:ins w:id="84" w:author="Juliane Vigneault" w:date="2023-08-20T20:24:00Z">
        <w:r w:rsidRPr="00053309">
          <w:rPr>
            <w:rFonts w:ascii="Times New Roman" w:hAnsi="Times New Roman" w:cs="Times New Roman"/>
            <w:kern w:val="0"/>
            <w:lang w:val="en-US"/>
            <w:rPrChange w:id="85" w:author="Juliane Vigneault" w:date="2023-08-20T20:24:00Z">
              <w:rPr>
                <w:rFonts w:ascii="Times New Roman" w:hAnsi="Times New Roman" w:cs="Times New Roman"/>
                <w:kern w:val="0"/>
              </w:rPr>
            </w:rPrChange>
          </w:rPr>
          <w:t xml:space="preserve">Altman, I., &amp; Byers, J. E. (2014). Large-scale spatial variation in parasite communities influenced by anthropogenic factors. </w:t>
        </w:r>
        <w:r w:rsidRPr="00053309">
          <w:rPr>
            <w:rFonts w:ascii="Times New Roman" w:hAnsi="Times New Roman" w:cs="Times New Roman"/>
            <w:i/>
            <w:iCs/>
            <w:kern w:val="0"/>
            <w:lang w:val="en-US"/>
            <w:rPrChange w:id="86" w:author="Juliane Vigneault" w:date="2023-08-20T20:24:00Z">
              <w:rPr>
                <w:rFonts w:ascii="Times New Roman" w:hAnsi="Times New Roman" w:cs="Times New Roman"/>
                <w:i/>
                <w:iCs/>
                <w:kern w:val="0"/>
              </w:rPr>
            </w:rPrChange>
          </w:rPr>
          <w:t>Ecology</w:t>
        </w:r>
        <w:r w:rsidRPr="00053309">
          <w:rPr>
            <w:rFonts w:ascii="Times New Roman" w:hAnsi="Times New Roman" w:cs="Times New Roman"/>
            <w:kern w:val="0"/>
            <w:lang w:val="en-US"/>
            <w:rPrChange w:id="87"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88" w:author="Juliane Vigneault" w:date="2023-08-20T20:24:00Z">
              <w:rPr>
                <w:rFonts w:ascii="Times New Roman" w:hAnsi="Times New Roman" w:cs="Times New Roman"/>
                <w:i/>
                <w:iCs/>
                <w:kern w:val="0"/>
              </w:rPr>
            </w:rPrChange>
          </w:rPr>
          <w:t>95</w:t>
        </w:r>
        <w:r w:rsidRPr="00053309">
          <w:rPr>
            <w:rFonts w:ascii="Times New Roman" w:hAnsi="Times New Roman" w:cs="Times New Roman"/>
            <w:kern w:val="0"/>
            <w:lang w:val="en-US"/>
            <w:rPrChange w:id="89" w:author="Juliane Vigneault" w:date="2023-08-20T20:24:00Z">
              <w:rPr>
                <w:rFonts w:ascii="Times New Roman" w:hAnsi="Times New Roman" w:cs="Times New Roman"/>
                <w:kern w:val="0"/>
              </w:rPr>
            </w:rPrChange>
          </w:rPr>
          <w:t>(7), 1876‑1887. https://doi.org/10.1890/13-0509.1</w:t>
        </w:r>
      </w:ins>
    </w:p>
    <w:p w14:paraId="15666AB1" w14:textId="77777777" w:rsidR="00053309" w:rsidRPr="00053309" w:rsidRDefault="00053309" w:rsidP="00053309">
      <w:pPr>
        <w:widowControl w:val="0"/>
        <w:autoSpaceDE w:val="0"/>
        <w:autoSpaceDN w:val="0"/>
        <w:adjustRightInd w:val="0"/>
        <w:rPr>
          <w:ins w:id="90" w:author="Juliane Vigneault" w:date="2023-08-20T20:24:00Z"/>
          <w:rFonts w:ascii="Times New Roman" w:hAnsi="Times New Roman" w:cs="Times New Roman"/>
          <w:kern w:val="0"/>
          <w:lang w:val="en-US"/>
          <w:rPrChange w:id="91" w:author="Juliane Vigneault" w:date="2023-08-20T20:24:00Z">
            <w:rPr>
              <w:ins w:id="92" w:author="Juliane Vigneault" w:date="2023-08-20T20:24:00Z"/>
              <w:rFonts w:ascii="Times New Roman" w:hAnsi="Times New Roman" w:cs="Times New Roman"/>
              <w:kern w:val="0"/>
            </w:rPr>
          </w:rPrChange>
        </w:rPr>
      </w:pPr>
      <w:ins w:id="93" w:author="Juliane Vigneault" w:date="2023-08-20T20:24:00Z">
        <w:r w:rsidRPr="00053309">
          <w:rPr>
            <w:rFonts w:ascii="Times New Roman" w:hAnsi="Times New Roman" w:cs="Times New Roman"/>
            <w:kern w:val="0"/>
            <w:lang w:val="en-US"/>
            <w:rPrChange w:id="94" w:author="Juliane Vigneault" w:date="2023-08-20T20:24:00Z">
              <w:rPr>
                <w:rFonts w:ascii="Times New Roman" w:hAnsi="Times New Roman" w:cs="Times New Roman"/>
                <w:kern w:val="0"/>
              </w:rPr>
            </w:rPrChange>
          </w:rPr>
          <w:t xml:space="preserve">Barber, I., Hoare, D., &amp; Krause, J. (2000). Effects of parasites on fish behaviour : A review and evolutionary perspective. </w:t>
        </w:r>
        <w:r w:rsidRPr="00053309">
          <w:rPr>
            <w:rFonts w:ascii="Times New Roman" w:hAnsi="Times New Roman" w:cs="Times New Roman"/>
            <w:i/>
            <w:iCs/>
            <w:kern w:val="0"/>
            <w:lang w:val="en-US"/>
            <w:rPrChange w:id="95" w:author="Juliane Vigneault" w:date="2023-08-20T20:24:00Z">
              <w:rPr>
                <w:rFonts w:ascii="Times New Roman" w:hAnsi="Times New Roman" w:cs="Times New Roman"/>
                <w:i/>
                <w:iCs/>
                <w:kern w:val="0"/>
              </w:rPr>
            </w:rPrChange>
          </w:rPr>
          <w:t>Reviews in Fish Biology and Fisheries</w:t>
        </w:r>
        <w:r w:rsidRPr="00053309">
          <w:rPr>
            <w:rFonts w:ascii="Times New Roman" w:hAnsi="Times New Roman" w:cs="Times New Roman"/>
            <w:kern w:val="0"/>
            <w:lang w:val="en-US"/>
            <w:rPrChange w:id="96"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97" w:author="Juliane Vigneault" w:date="2023-08-20T20:24:00Z">
              <w:rPr>
                <w:rFonts w:ascii="Times New Roman" w:hAnsi="Times New Roman" w:cs="Times New Roman"/>
                <w:i/>
                <w:iCs/>
                <w:kern w:val="0"/>
              </w:rPr>
            </w:rPrChange>
          </w:rPr>
          <w:t>10</w:t>
        </w:r>
        <w:r w:rsidRPr="00053309">
          <w:rPr>
            <w:rFonts w:ascii="Times New Roman" w:hAnsi="Times New Roman" w:cs="Times New Roman"/>
            <w:kern w:val="0"/>
            <w:lang w:val="en-US"/>
            <w:rPrChange w:id="98" w:author="Juliane Vigneault" w:date="2023-08-20T20:24:00Z">
              <w:rPr>
                <w:rFonts w:ascii="Times New Roman" w:hAnsi="Times New Roman" w:cs="Times New Roman"/>
                <w:kern w:val="0"/>
              </w:rPr>
            </w:rPrChange>
          </w:rPr>
          <w:t>(2), 131‑165. https://doi.org/10.1023/A:1016658224470</w:t>
        </w:r>
      </w:ins>
    </w:p>
    <w:p w14:paraId="1517CDC3" w14:textId="77777777" w:rsidR="00053309" w:rsidRPr="00053309" w:rsidRDefault="00053309" w:rsidP="00053309">
      <w:pPr>
        <w:widowControl w:val="0"/>
        <w:autoSpaceDE w:val="0"/>
        <w:autoSpaceDN w:val="0"/>
        <w:adjustRightInd w:val="0"/>
        <w:rPr>
          <w:ins w:id="99" w:author="Juliane Vigneault" w:date="2023-08-20T20:24:00Z"/>
          <w:rFonts w:ascii="Times New Roman" w:hAnsi="Times New Roman" w:cs="Times New Roman"/>
          <w:kern w:val="0"/>
          <w:lang w:val="en-US"/>
          <w:rPrChange w:id="100" w:author="Juliane Vigneault" w:date="2023-08-20T20:24:00Z">
            <w:rPr>
              <w:ins w:id="101" w:author="Juliane Vigneault" w:date="2023-08-20T20:24:00Z"/>
              <w:rFonts w:ascii="Times New Roman" w:hAnsi="Times New Roman" w:cs="Times New Roman"/>
              <w:kern w:val="0"/>
            </w:rPr>
          </w:rPrChange>
        </w:rPr>
      </w:pPr>
      <w:ins w:id="102" w:author="Juliane Vigneault" w:date="2023-08-20T20:24:00Z">
        <w:r w:rsidRPr="00053309">
          <w:rPr>
            <w:rFonts w:ascii="Times New Roman" w:hAnsi="Times New Roman" w:cs="Times New Roman"/>
            <w:kern w:val="0"/>
            <w:lang w:val="en-US"/>
            <w:rPrChange w:id="103" w:author="Juliane Vigneault" w:date="2023-08-20T20:24:00Z">
              <w:rPr>
                <w:rFonts w:ascii="Times New Roman" w:hAnsi="Times New Roman" w:cs="Times New Roman"/>
                <w:kern w:val="0"/>
              </w:rPr>
            </w:rPrChange>
          </w:rPr>
          <w:t xml:space="preserve">Bielby, J., Price, S. J., Monsalve-CarcaÑo, C., &amp; Bosch, J. (2021). Host contribution to parasite persistence is consistent between parasites and over time, but varies spatially. </w:t>
        </w:r>
        <w:r w:rsidRPr="00053309">
          <w:rPr>
            <w:rFonts w:ascii="Times New Roman" w:hAnsi="Times New Roman" w:cs="Times New Roman"/>
            <w:i/>
            <w:iCs/>
            <w:kern w:val="0"/>
            <w:lang w:val="en-US"/>
            <w:rPrChange w:id="104" w:author="Juliane Vigneault" w:date="2023-08-20T20:24:00Z">
              <w:rPr>
                <w:rFonts w:ascii="Times New Roman" w:hAnsi="Times New Roman" w:cs="Times New Roman"/>
                <w:i/>
                <w:iCs/>
                <w:kern w:val="0"/>
              </w:rPr>
            </w:rPrChange>
          </w:rPr>
          <w:t>Ecological Applications</w:t>
        </w:r>
        <w:r w:rsidRPr="00053309">
          <w:rPr>
            <w:rFonts w:ascii="Times New Roman" w:hAnsi="Times New Roman" w:cs="Times New Roman"/>
            <w:kern w:val="0"/>
            <w:lang w:val="en-US"/>
            <w:rPrChange w:id="105"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06" w:author="Juliane Vigneault" w:date="2023-08-20T20:24:00Z">
              <w:rPr>
                <w:rFonts w:ascii="Times New Roman" w:hAnsi="Times New Roman" w:cs="Times New Roman"/>
                <w:i/>
                <w:iCs/>
                <w:kern w:val="0"/>
              </w:rPr>
            </w:rPrChange>
          </w:rPr>
          <w:t>31</w:t>
        </w:r>
        <w:r w:rsidRPr="00053309">
          <w:rPr>
            <w:rFonts w:ascii="Times New Roman" w:hAnsi="Times New Roman" w:cs="Times New Roman"/>
            <w:kern w:val="0"/>
            <w:lang w:val="en-US"/>
            <w:rPrChange w:id="107" w:author="Juliane Vigneault" w:date="2023-08-20T20:24:00Z">
              <w:rPr>
                <w:rFonts w:ascii="Times New Roman" w:hAnsi="Times New Roman" w:cs="Times New Roman"/>
                <w:kern w:val="0"/>
              </w:rPr>
            </w:rPrChange>
          </w:rPr>
          <w:t>(3), e02256. https://doi.org/10.1002/eap.2256</w:t>
        </w:r>
      </w:ins>
    </w:p>
    <w:p w14:paraId="4D3D73ED" w14:textId="77777777" w:rsidR="00053309" w:rsidRPr="00053309" w:rsidRDefault="00053309" w:rsidP="00053309">
      <w:pPr>
        <w:widowControl w:val="0"/>
        <w:autoSpaceDE w:val="0"/>
        <w:autoSpaceDN w:val="0"/>
        <w:adjustRightInd w:val="0"/>
        <w:rPr>
          <w:ins w:id="108" w:author="Juliane Vigneault" w:date="2023-08-20T20:24:00Z"/>
          <w:rFonts w:ascii="Times New Roman" w:hAnsi="Times New Roman" w:cs="Times New Roman"/>
          <w:kern w:val="0"/>
          <w:lang w:val="en-US"/>
          <w:rPrChange w:id="109" w:author="Juliane Vigneault" w:date="2023-08-20T20:24:00Z">
            <w:rPr>
              <w:ins w:id="110" w:author="Juliane Vigneault" w:date="2023-08-20T20:24:00Z"/>
              <w:rFonts w:ascii="Times New Roman" w:hAnsi="Times New Roman" w:cs="Times New Roman"/>
              <w:kern w:val="0"/>
            </w:rPr>
          </w:rPrChange>
        </w:rPr>
      </w:pPr>
      <w:ins w:id="111" w:author="Juliane Vigneault" w:date="2023-08-20T20:24:00Z">
        <w:r w:rsidRPr="00053309">
          <w:rPr>
            <w:rFonts w:ascii="Times New Roman" w:hAnsi="Times New Roman" w:cs="Times New Roman"/>
            <w:kern w:val="0"/>
            <w:lang w:val="en-US"/>
            <w:rPrChange w:id="112" w:author="Juliane Vigneault" w:date="2023-08-20T20:24:00Z">
              <w:rPr>
                <w:rFonts w:ascii="Times New Roman" w:hAnsi="Times New Roman" w:cs="Times New Roman"/>
                <w:kern w:val="0"/>
              </w:rPr>
            </w:rPrChange>
          </w:rPr>
          <w:t xml:space="preserve">Biro, P. A., &amp; Dingemanse, N. J. (2009). Sampling bias resulting from animal personality. </w:t>
        </w:r>
        <w:r w:rsidRPr="00053309">
          <w:rPr>
            <w:rFonts w:ascii="Times New Roman" w:hAnsi="Times New Roman" w:cs="Times New Roman"/>
            <w:i/>
            <w:iCs/>
            <w:kern w:val="0"/>
            <w:lang w:val="en-US"/>
            <w:rPrChange w:id="113" w:author="Juliane Vigneault" w:date="2023-08-20T20:24: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114"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15" w:author="Juliane Vigneault" w:date="2023-08-20T20:24:00Z">
              <w:rPr>
                <w:rFonts w:ascii="Times New Roman" w:hAnsi="Times New Roman" w:cs="Times New Roman"/>
                <w:i/>
                <w:iCs/>
                <w:kern w:val="0"/>
              </w:rPr>
            </w:rPrChange>
          </w:rPr>
          <w:t>24</w:t>
        </w:r>
        <w:r w:rsidRPr="00053309">
          <w:rPr>
            <w:rFonts w:ascii="Times New Roman" w:hAnsi="Times New Roman" w:cs="Times New Roman"/>
            <w:kern w:val="0"/>
            <w:lang w:val="en-US"/>
            <w:rPrChange w:id="116" w:author="Juliane Vigneault" w:date="2023-08-20T20:24:00Z">
              <w:rPr>
                <w:rFonts w:ascii="Times New Roman" w:hAnsi="Times New Roman" w:cs="Times New Roman"/>
                <w:kern w:val="0"/>
              </w:rPr>
            </w:rPrChange>
          </w:rPr>
          <w:t>(2), 66‑67. https://doi.org/10.1016/j.tree.2008.11.001</w:t>
        </w:r>
      </w:ins>
    </w:p>
    <w:p w14:paraId="49952CE1" w14:textId="77777777" w:rsidR="00053309" w:rsidRPr="00053309" w:rsidRDefault="00053309" w:rsidP="00053309">
      <w:pPr>
        <w:widowControl w:val="0"/>
        <w:autoSpaceDE w:val="0"/>
        <w:autoSpaceDN w:val="0"/>
        <w:adjustRightInd w:val="0"/>
        <w:rPr>
          <w:ins w:id="117" w:author="Juliane Vigneault" w:date="2023-08-20T20:24:00Z"/>
          <w:rFonts w:ascii="Times New Roman" w:hAnsi="Times New Roman" w:cs="Times New Roman"/>
          <w:kern w:val="0"/>
          <w:lang w:val="en-US"/>
          <w:rPrChange w:id="118" w:author="Juliane Vigneault" w:date="2023-08-20T20:24:00Z">
            <w:rPr>
              <w:ins w:id="119" w:author="Juliane Vigneault" w:date="2023-08-20T20:24:00Z"/>
              <w:rFonts w:ascii="Times New Roman" w:hAnsi="Times New Roman" w:cs="Times New Roman"/>
              <w:kern w:val="0"/>
            </w:rPr>
          </w:rPrChange>
        </w:rPr>
      </w:pPr>
      <w:ins w:id="120" w:author="Juliane Vigneault" w:date="2023-08-20T20:24:00Z">
        <w:r w:rsidRPr="00053309">
          <w:rPr>
            <w:rFonts w:ascii="Times New Roman" w:hAnsi="Times New Roman" w:cs="Times New Roman"/>
            <w:kern w:val="0"/>
            <w:lang w:val="en-US"/>
            <w:rPrChange w:id="121" w:author="Juliane Vigneault" w:date="2023-08-20T20:24:00Z">
              <w:rPr>
                <w:rFonts w:ascii="Times New Roman" w:hAnsi="Times New Roman" w:cs="Times New Roman"/>
                <w:kern w:val="0"/>
              </w:rPr>
            </w:rPrChange>
          </w:rPr>
          <w:t xml:space="preserve">Biro, P. A., &amp; Post, J. R. (2008). Rapid depletion of genotypes with fast growth and bold personality traits from harvested fish populations. </w:t>
        </w:r>
        <w:r w:rsidRPr="00053309">
          <w:rPr>
            <w:rFonts w:ascii="Times New Roman" w:hAnsi="Times New Roman" w:cs="Times New Roman"/>
            <w:i/>
            <w:iCs/>
            <w:kern w:val="0"/>
            <w:lang w:val="en-US"/>
            <w:rPrChange w:id="122" w:author="Juliane Vigneault" w:date="2023-08-20T20:24:00Z">
              <w:rPr>
                <w:rFonts w:ascii="Times New Roman" w:hAnsi="Times New Roman" w:cs="Times New Roman"/>
                <w:i/>
                <w:iCs/>
                <w:kern w:val="0"/>
              </w:rPr>
            </w:rPrChange>
          </w:rPr>
          <w:t>Proceedings of the National Academy of Sciences of the United States of America</w:t>
        </w:r>
        <w:r w:rsidRPr="00053309">
          <w:rPr>
            <w:rFonts w:ascii="Times New Roman" w:hAnsi="Times New Roman" w:cs="Times New Roman"/>
            <w:kern w:val="0"/>
            <w:lang w:val="en-US"/>
            <w:rPrChange w:id="123"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24" w:author="Juliane Vigneault" w:date="2023-08-20T20:24:00Z">
              <w:rPr>
                <w:rFonts w:ascii="Times New Roman" w:hAnsi="Times New Roman" w:cs="Times New Roman"/>
                <w:i/>
                <w:iCs/>
                <w:kern w:val="0"/>
              </w:rPr>
            </w:rPrChange>
          </w:rPr>
          <w:t>105</w:t>
        </w:r>
        <w:r w:rsidRPr="00053309">
          <w:rPr>
            <w:rFonts w:ascii="Times New Roman" w:hAnsi="Times New Roman" w:cs="Times New Roman"/>
            <w:kern w:val="0"/>
            <w:lang w:val="en-US"/>
            <w:rPrChange w:id="125" w:author="Juliane Vigneault" w:date="2023-08-20T20:24:00Z">
              <w:rPr>
                <w:rFonts w:ascii="Times New Roman" w:hAnsi="Times New Roman" w:cs="Times New Roman"/>
                <w:kern w:val="0"/>
              </w:rPr>
            </w:rPrChange>
          </w:rPr>
          <w:t>(8), 2919‑2922. https://doi.org/10.1073/pnas.0708159105</w:t>
        </w:r>
      </w:ins>
    </w:p>
    <w:p w14:paraId="7AE78F26" w14:textId="77777777" w:rsidR="00053309" w:rsidRPr="00053309" w:rsidRDefault="00053309" w:rsidP="00053309">
      <w:pPr>
        <w:widowControl w:val="0"/>
        <w:autoSpaceDE w:val="0"/>
        <w:autoSpaceDN w:val="0"/>
        <w:adjustRightInd w:val="0"/>
        <w:rPr>
          <w:ins w:id="126" w:author="Juliane Vigneault" w:date="2023-08-20T20:24:00Z"/>
          <w:rFonts w:ascii="Times New Roman" w:hAnsi="Times New Roman" w:cs="Times New Roman"/>
          <w:kern w:val="0"/>
          <w:lang w:val="en-US"/>
          <w:rPrChange w:id="127" w:author="Juliane Vigneault" w:date="2023-08-20T20:24:00Z">
            <w:rPr>
              <w:ins w:id="128" w:author="Juliane Vigneault" w:date="2023-08-20T20:24:00Z"/>
              <w:rFonts w:ascii="Times New Roman" w:hAnsi="Times New Roman" w:cs="Times New Roman"/>
              <w:kern w:val="0"/>
            </w:rPr>
          </w:rPrChange>
        </w:rPr>
      </w:pPr>
      <w:ins w:id="129" w:author="Juliane Vigneault" w:date="2023-08-20T20:24:00Z">
        <w:r w:rsidRPr="00053309">
          <w:rPr>
            <w:rFonts w:ascii="Times New Roman" w:hAnsi="Times New Roman" w:cs="Times New Roman"/>
            <w:kern w:val="0"/>
            <w:lang w:val="en-US"/>
            <w:rPrChange w:id="130" w:author="Juliane Vigneault" w:date="2023-08-20T20:24:00Z">
              <w:rPr>
                <w:rFonts w:ascii="Times New Roman" w:hAnsi="Times New Roman" w:cs="Times New Roman"/>
                <w:kern w:val="0"/>
              </w:rPr>
            </w:rPrChange>
          </w:rPr>
          <w:t xml:space="preserve">Blasco-Costa, I., Rouco, C., &amp; Poulin, R. (2015). Biogeography of parasitism in freshwater fish : Spatial patterns in hot spots of infection. </w:t>
        </w:r>
        <w:r w:rsidRPr="00053309">
          <w:rPr>
            <w:rFonts w:ascii="Times New Roman" w:hAnsi="Times New Roman" w:cs="Times New Roman"/>
            <w:i/>
            <w:iCs/>
            <w:kern w:val="0"/>
            <w:lang w:val="en-US"/>
            <w:rPrChange w:id="131" w:author="Juliane Vigneault" w:date="2023-08-20T20:24:00Z">
              <w:rPr>
                <w:rFonts w:ascii="Times New Roman" w:hAnsi="Times New Roman" w:cs="Times New Roman"/>
                <w:i/>
                <w:iCs/>
                <w:kern w:val="0"/>
              </w:rPr>
            </w:rPrChange>
          </w:rPr>
          <w:t>Ecography</w:t>
        </w:r>
        <w:r w:rsidRPr="00053309">
          <w:rPr>
            <w:rFonts w:ascii="Times New Roman" w:hAnsi="Times New Roman" w:cs="Times New Roman"/>
            <w:kern w:val="0"/>
            <w:lang w:val="en-US"/>
            <w:rPrChange w:id="132"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33" w:author="Juliane Vigneault" w:date="2023-08-20T20:24:00Z">
              <w:rPr>
                <w:rFonts w:ascii="Times New Roman" w:hAnsi="Times New Roman" w:cs="Times New Roman"/>
                <w:i/>
                <w:iCs/>
                <w:kern w:val="0"/>
              </w:rPr>
            </w:rPrChange>
          </w:rPr>
          <w:t>38</w:t>
        </w:r>
        <w:r w:rsidRPr="00053309">
          <w:rPr>
            <w:rFonts w:ascii="Times New Roman" w:hAnsi="Times New Roman" w:cs="Times New Roman"/>
            <w:kern w:val="0"/>
            <w:lang w:val="en-US"/>
            <w:rPrChange w:id="134" w:author="Juliane Vigneault" w:date="2023-08-20T20:24:00Z">
              <w:rPr>
                <w:rFonts w:ascii="Times New Roman" w:hAnsi="Times New Roman" w:cs="Times New Roman"/>
                <w:kern w:val="0"/>
              </w:rPr>
            </w:rPrChange>
          </w:rPr>
          <w:t>(3), 301‑310. https://doi.org/10.1111/ecog.01020</w:t>
        </w:r>
      </w:ins>
    </w:p>
    <w:p w14:paraId="206B95B9" w14:textId="77777777" w:rsidR="00053309" w:rsidRPr="00053309" w:rsidRDefault="00053309" w:rsidP="00053309">
      <w:pPr>
        <w:widowControl w:val="0"/>
        <w:autoSpaceDE w:val="0"/>
        <w:autoSpaceDN w:val="0"/>
        <w:adjustRightInd w:val="0"/>
        <w:rPr>
          <w:ins w:id="135" w:author="Juliane Vigneault" w:date="2023-08-20T20:24:00Z"/>
          <w:rFonts w:ascii="Times New Roman" w:hAnsi="Times New Roman" w:cs="Times New Roman"/>
          <w:kern w:val="0"/>
          <w:lang w:val="en-US"/>
          <w:rPrChange w:id="136" w:author="Juliane Vigneault" w:date="2023-08-20T20:24:00Z">
            <w:rPr>
              <w:ins w:id="137" w:author="Juliane Vigneault" w:date="2023-08-20T20:24:00Z"/>
              <w:rFonts w:ascii="Times New Roman" w:hAnsi="Times New Roman" w:cs="Times New Roman"/>
              <w:kern w:val="0"/>
            </w:rPr>
          </w:rPrChange>
        </w:rPr>
      </w:pPr>
      <w:ins w:id="138" w:author="Juliane Vigneault" w:date="2023-08-20T20:24:00Z">
        <w:r w:rsidRPr="00053309">
          <w:rPr>
            <w:rFonts w:ascii="Times New Roman" w:hAnsi="Times New Roman" w:cs="Times New Roman"/>
            <w:kern w:val="0"/>
            <w:lang w:val="en-US"/>
            <w:rPrChange w:id="139" w:author="Juliane Vigneault" w:date="2023-08-20T20:24:00Z">
              <w:rPr>
                <w:rFonts w:ascii="Times New Roman" w:hAnsi="Times New Roman" w:cs="Times New Roman"/>
                <w:kern w:val="0"/>
              </w:rPr>
            </w:rPrChange>
          </w:rPr>
          <w:t xml:space="preserve">Bolnick, D. I., Resetarits, E. J., Ballare, K., Stuart, Y. E., &amp; Stutz, W. E. (2020). Scale-dependent effects of host patch traits on species composition in a stickleback parasite metacommunity. </w:t>
        </w:r>
        <w:r w:rsidRPr="00053309">
          <w:rPr>
            <w:rFonts w:ascii="Times New Roman" w:hAnsi="Times New Roman" w:cs="Times New Roman"/>
            <w:i/>
            <w:iCs/>
            <w:kern w:val="0"/>
            <w:lang w:val="en-US"/>
            <w:rPrChange w:id="140" w:author="Juliane Vigneault" w:date="2023-08-20T20:24:00Z">
              <w:rPr>
                <w:rFonts w:ascii="Times New Roman" w:hAnsi="Times New Roman" w:cs="Times New Roman"/>
                <w:i/>
                <w:iCs/>
                <w:kern w:val="0"/>
              </w:rPr>
            </w:rPrChange>
          </w:rPr>
          <w:t>Ecology</w:t>
        </w:r>
        <w:r w:rsidRPr="00053309">
          <w:rPr>
            <w:rFonts w:ascii="Times New Roman" w:hAnsi="Times New Roman" w:cs="Times New Roman"/>
            <w:kern w:val="0"/>
            <w:lang w:val="en-US"/>
            <w:rPrChange w:id="141"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42" w:author="Juliane Vigneault" w:date="2023-08-20T20:24:00Z">
              <w:rPr>
                <w:rFonts w:ascii="Times New Roman" w:hAnsi="Times New Roman" w:cs="Times New Roman"/>
                <w:i/>
                <w:iCs/>
                <w:kern w:val="0"/>
              </w:rPr>
            </w:rPrChange>
          </w:rPr>
          <w:t>101</w:t>
        </w:r>
        <w:r w:rsidRPr="00053309">
          <w:rPr>
            <w:rFonts w:ascii="Times New Roman" w:hAnsi="Times New Roman" w:cs="Times New Roman"/>
            <w:kern w:val="0"/>
            <w:lang w:val="en-US"/>
            <w:rPrChange w:id="143" w:author="Juliane Vigneault" w:date="2023-08-20T20:24:00Z">
              <w:rPr>
                <w:rFonts w:ascii="Times New Roman" w:hAnsi="Times New Roman" w:cs="Times New Roman"/>
                <w:kern w:val="0"/>
              </w:rPr>
            </w:rPrChange>
          </w:rPr>
          <w:t>(12), e03181. https://doi.org/10.1002/ecy.3181</w:t>
        </w:r>
      </w:ins>
    </w:p>
    <w:p w14:paraId="5A5BA9DB" w14:textId="77777777" w:rsidR="00053309" w:rsidRPr="00053309" w:rsidRDefault="00053309" w:rsidP="00053309">
      <w:pPr>
        <w:widowControl w:val="0"/>
        <w:autoSpaceDE w:val="0"/>
        <w:autoSpaceDN w:val="0"/>
        <w:adjustRightInd w:val="0"/>
        <w:rPr>
          <w:ins w:id="144" w:author="Juliane Vigneault" w:date="2023-08-20T20:24:00Z"/>
          <w:rFonts w:ascii="Times New Roman" w:hAnsi="Times New Roman" w:cs="Times New Roman"/>
          <w:kern w:val="0"/>
          <w:lang w:val="en-US"/>
          <w:rPrChange w:id="145" w:author="Juliane Vigneault" w:date="2023-08-20T20:24:00Z">
            <w:rPr>
              <w:ins w:id="146" w:author="Juliane Vigneault" w:date="2023-08-20T20:24:00Z"/>
              <w:rFonts w:ascii="Times New Roman" w:hAnsi="Times New Roman" w:cs="Times New Roman"/>
              <w:kern w:val="0"/>
            </w:rPr>
          </w:rPrChange>
        </w:rPr>
      </w:pPr>
      <w:ins w:id="147" w:author="Juliane Vigneault" w:date="2023-08-20T20:24:00Z">
        <w:r w:rsidRPr="00053309">
          <w:rPr>
            <w:rFonts w:ascii="Times New Roman" w:hAnsi="Times New Roman" w:cs="Times New Roman"/>
            <w:kern w:val="0"/>
            <w:lang w:val="en-US"/>
            <w:rPrChange w:id="148" w:author="Juliane Vigneault" w:date="2023-08-20T20:24:00Z">
              <w:rPr>
                <w:rFonts w:ascii="Times New Roman" w:hAnsi="Times New Roman" w:cs="Times New Roman"/>
                <w:kern w:val="0"/>
              </w:rPr>
            </w:rPrChange>
          </w:rPr>
          <w:t xml:space="preserve">Brooks, D. R., &amp; Hoberg, E. P. (2007). How will global climate change affect parasite–host assemblages? </w:t>
        </w:r>
        <w:r w:rsidRPr="00053309">
          <w:rPr>
            <w:rFonts w:ascii="Times New Roman" w:hAnsi="Times New Roman" w:cs="Times New Roman"/>
            <w:i/>
            <w:iCs/>
            <w:kern w:val="0"/>
            <w:lang w:val="en-US"/>
            <w:rPrChange w:id="149" w:author="Juliane Vigneault" w:date="2023-08-20T20:24:00Z">
              <w:rPr>
                <w:rFonts w:ascii="Times New Roman" w:hAnsi="Times New Roman" w:cs="Times New Roman"/>
                <w:i/>
                <w:iCs/>
                <w:kern w:val="0"/>
              </w:rPr>
            </w:rPrChange>
          </w:rPr>
          <w:t>Trends in Parasitology</w:t>
        </w:r>
        <w:r w:rsidRPr="00053309">
          <w:rPr>
            <w:rFonts w:ascii="Times New Roman" w:hAnsi="Times New Roman" w:cs="Times New Roman"/>
            <w:kern w:val="0"/>
            <w:lang w:val="en-US"/>
            <w:rPrChange w:id="150"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51" w:author="Juliane Vigneault" w:date="2023-08-20T20:24:00Z">
              <w:rPr>
                <w:rFonts w:ascii="Times New Roman" w:hAnsi="Times New Roman" w:cs="Times New Roman"/>
                <w:i/>
                <w:iCs/>
                <w:kern w:val="0"/>
              </w:rPr>
            </w:rPrChange>
          </w:rPr>
          <w:t>23</w:t>
        </w:r>
        <w:r w:rsidRPr="00053309">
          <w:rPr>
            <w:rFonts w:ascii="Times New Roman" w:hAnsi="Times New Roman" w:cs="Times New Roman"/>
            <w:kern w:val="0"/>
            <w:lang w:val="en-US"/>
            <w:rPrChange w:id="152" w:author="Juliane Vigneault" w:date="2023-08-20T20:24:00Z">
              <w:rPr>
                <w:rFonts w:ascii="Times New Roman" w:hAnsi="Times New Roman" w:cs="Times New Roman"/>
                <w:kern w:val="0"/>
              </w:rPr>
            </w:rPrChange>
          </w:rPr>
          <w:t>(12), 571‑574. https://doi.org/10.1016/j.pt.2007.08.016</w:t>
        </w:r>
      </w:ins>
    </w:p>
    <w:p w14:paraId="099013A0" w14:textId="77777777" w:rsidR="00053309" w:rsidRPr="00053309" w:rsidRDefault="00053309" w:rsidP="00053309">
      <w:pPr>
        <w:widowControl w:val="0"/>
        <w:autoSpaceDE w:val="0"/>
        <w:autoSpaceDN w:val="0"/>
        <w:adjustRightInd w:val="0"/>
        <w:rPr>
          <w:ins w:id="153" w:author="Juliane Vigneault" w:date="2023-08-20T20:24:00Z"/>
          <w:rFonts w:ascii="Times New Roman" w:hAnsi="Times New Roman" w:cs="Times New Roman"/>
          <w:kern w:val="0"/>
          <w:lang w:val="en-US"/>
          <w:rPrChange w:id="154" w:author="Juliane Vigneault" w:date="2023-08-20T20:24:00Z">
            <w:rPr>
              <w:ins w:id="155" w:author="Juliane Vigneault" w:date="2023-08-20T20:24:00Z"/>
              <w:rFonts w:ascii="Times New Roman" w:hAnsi="Times New Roman" w:cs="Times New Roman"/>
              <w:kern w:val="0"/>
            </w:rPr>
          </w:rPrChange>
        </w:rPr>
      </w:pPr>
      <w:ins w:id="156" w:author="Juliane Vigneault" w:date="2023-08-20T20:24:00Z">
        <w:r w:rsidRPr="00053309">
          <w:rPr>
            <w:rFonts w:ascii="Times New Roman" w:hAnsi="Times New Roman" w:cs="Times New Roman"/>
            <w:kern w:val="0"/>
            <w:lang w:val="en-US"/>
            <w:rPrChange w:id="157" w:author="Juliane Vigneault" w:date="2023-08-20T20:24:00Z">
              <w:rPr>
                <w:rFonts w:ascii="Times New Roman" w:hAnsi="Times New Roman" w:cs="Times New Roman"/>
                <w:kern w:val="0"/>
              </w:rPr>
            </w:rPrChange>
          </w:rPr>
          <w:t xml:space="preserve">Buck, J. C., &amp; Lutterschmidt, W. I. (2017). Parasite abundance decreases with host density : Evidence of the encounter-dilution effect for a parasite with a complex life cycle. </w:t>
        </w:r>
        <w:r w:rsidRPr="00053309">
          <w:rPr>
            <w:rFonts w:ascii="Times New Roman" w:hAnsi="Times New Roman" w:cs="Times New Roman"/>
            <w:i/>
            <w:iCs/>
            <w:kern w:val="0"/>
            <w:lang w:val="en-US"/>
            <w:rPrChange w:id="158" w:author="Juliane Vigneault" w:date="2023-08-20T20:24:00Z">
              <w:rPr>
                <w:rFonts w:ascii="Times New Roman" w:hAnsi="Times New Roman" w:cs="Times New Roman"/>
                <w:i/>
                <w:iCs/>
                <w:kern w:val="0"/>
              </w:rPr>
            </w:rPrChange>
          </w:rPr>
          <w:t>Hydrobiologia</w:t>
        </w:r>
        <w:r w:rsidRPr="00053309">
          <w:rPr>
            <w:rFonts w:ascii="Times New Roman" w:hAnsi="Times New Roman" w:cs="Times New Roman"/>
            <w:kern w:val="0"/>
            <w:lang w:val="en-US"/>
            <w:rPrChange w:id="159"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60" w:author="Juliane Vigneault" w:date="2023-08-20T20:24:00Z">
              <w:rPr>
                <w:rFonts w:ascii="Times New Roman" w:hAnsi="Times New Roman" w:cs="Times New Roman"/>
                <w:i/>
                <w:iCs/>
                <w:kern w:val="0"/>
              </w:rPr>
            </w:rPrChange>
          </w:rPr>
          <w:t>784</w:t>
        </w:r>
        <w:r w:rsidRPr="00053309">
          <w:rPr>
            <w:rFonts w:ascii="Times New Roman" w:hAnsi="Times New Roman" w:cs="Times New Roman"/>
            <w:kern w:val="0"/>
            <w:lang w:val="en-US"/>
            <w:rPrChange w:id="161" w:author="Juliane Vigneault" w:date="2023-08-20T20:24:00Z">
              <w:rPr>
                <w:rFonts w:ascii="Times New Roman" w:hAnsi="Times New Roman" w:cs="Times New Roman"/>
                <w:kern w:val="0"/>
              </w:rPr>
            </w:rPrChange>
          </w:rPr>
          <w:t>(1), 201‑210. https://doi.org/10.1007/s10750-016-2874-8</w:t>
        </w:r>
      </w:ins>
    </w:p>
    <w:p w14:paraId="774D852A" w14:textId="77777777" w:rsidR="00053309" w:rsidRPr="00053309" w:rsidRDefault="00053309" w:rsidP="00053309">
      <w:pPr>
        <w:widowControl w:val="0"/>
        <w:autoSpaceDE w:val="0"/>
        <w:autoSpaceDN w:val="0"/>
        <w:adjustRightInd w:val="0"/>
        <w:rPr>
          <w:ins w:id="162" w:author="Juliane Vigneault" w:date="2023-08-20T20:24:00Z"/>
          <w:rFonts w:ascii="Times New Roman" w:hAnsi="Times New Roman" w:cs="Times New Roman"/>
          <w:kern w:val="0"/>
          <w:lang w:val="en-US"/>
          <w:rPrChange w:id="163" w:author="Juliane Vigneault" w:date="2023-08-20T20:24:00Z">
            <w:rPr>
              <w:ins w:id="164" w:author="Juliane Vigneault" w:date="2023-08-20T20:24:00Z"/>
              <w:rFonts w:ascii="Times New Roman" w:hAnsi="Times New Roman" w:cs="Times New Roman"/>
              <w:kern w:val="0"/>
            </w:rPr>
          </w:rPrChange>
        </w:rPr>
      </w:pPr>
      <w:ins w:id="165" w:author="Juliane Vigneault" w:date="2023-08-20T20:24:00Z">
        <w:r w:rsidRPr="00053309">
          <w:rPr>
            <w:rFonts w:ascii="Times New Roman" w:hAnsi="Times New Roman" w:cs="Times New Roman"/>
            <w:kern w:val="0"/>
            <w:lang w:val="en-US"/>
            <w:rPrChange w:id="166" w:author="Juliane Vigneault" w:date="2023-08-20T20:24:00Z">
              <w:rPr>
                <w:rFonts w:ascii="Times New Roman" w:hAnsi="Times New Roman" w:cs="Times New Roman"/>
                <w:kern w:val="0"/>
              </w:rPr>
            </w:rPrChange>
          </w:rPr>
          <w:t xml:space="preserve">Bush, A. O., Lafferty, K. D., Lotz, J. M., &amp; Shostak, A. W. (1997). Parasitology meets ecology on its own terms : Margolis et al. revisited. </w:t>
        </w:r>
        <w:r w:rsidRPr="00053309">
          <w:rPr>
            <w:rFonts w:ascii="Times New Roman" w:hAnsi="Times New Roman" w:cs="Times New Roman"/>
            <w:i/>
            <w:iCs/>
            <w:kern w:val="0"/>
            <w:lang w:val="en-US"/>
            <w:rPrChange w:id="167" w:author="Juliane Vigneault" w:date="2023-08-20T20:24:00Z">
              <w:rPr>
                <w:rFonts w:ascii="Times New Roman" w:hAnsi="Times New Roman" w:cs="Times New Roman"/>
                <w:i/>
                <w:iCs/>
                <w:kern w:val="0"/>
              </w:rPr>
            </w:rPrChange>
          </w:rPr>
          <w:t>The Journal of Parasitology</w:t>
        </w:r>
        <w:r w:rsidRPr="00053309">
          <w:rPr>
            <w:rFonts w:ascii="Times New Roman" w:hAnsi="Times New Roman" w:cs="Times New Roman"/>
            <w:kern w:val="0"/>
            <w:lang w:val="en-US"/>
            <w:rPrChange w:id="168"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69" w:author="Juliane Vigneault" w:date="2023-08-20T20:24:00Z">
              <w:rPr>
                <w:rFonts w:ascii="Times New Roman" w:hAnsi="Times New Roman" w:cs="Times New Roman"/>
                <w:i/>
                <w:iCs/>
                <w:kern w:val="0"/>
              </w:rPr>
            </w:rPrChange>
          </w:rPr>
          <w:t>83</w:t>
        </w:r>
        <w:r w:rsidRPr="00053309">
          <w:rPr>
            <w:rFonts w:ascii="Times New Roman" w:hAnsi="Times New Roman" w:cs="Times New Roman"/>
            <w:kern w:val="0"/>
            <w:lang w:val="en-US"/>
            <w:rPrChange w:id="170" w:author="Juliane Vigneault" w:date="2023-08-20T20:24:00Z">
              <w:rPr>
                <w:rFonts w:ascii="Times New Roman" w:hAnsi="Times New Roman" w:cs="Times New Roman"/>
                <w:kern w:val="0"/>
              </w:rPr>
            </w:rPrChange>
          </w:rPr>
          <w:t>(4), 575‑583.</w:t>
        </w:r>
      </w:ins>
    </w:p>
    <w:p w14:paraId="73FA8441" w14:textId="77777777" w:rsidR="00053309" w:rsidRPr="00053309" w:rsidRDefault="00053309" w:rsidP="00053309">
      <w:pPr>
        <w:widowControl w:val="0"/>
        <w:autoSpaceDE w:val="0"/>
        <w:autoSpaceDN w:val="0"/>
        <w:adjustRightInd w:val="0"/>
        <w:rPr>
          <w:ins w:id="171" w:author="Juliane Vigneault" w:date="2023-08-20T20:24:00Z"/>
          <w:rFonts w:ascii="Times New Roman" w:hAnsi="Times New Roman" w:cs="Times New Roman"/>
          <w:kern w:val="0"/>
          <w:lang w:val="en-US"/>
          <w:rPrChange w:id="172" w:author="Juliane Vigneault" w:date="2023-08-20T20:24:00Z">
            <w:rPr>
              <w:ins w:id="173" w:author="Juliane Vigneault" w:date="2023-08-20T20:24:00Z"/>
              <w:rFonts w:ascii="Times New Roman" w:hAnsi="Times New Roman" w:cs="Times New Roman"/>
              <w:kern w:val="0"/>
            </w:rPr>
          </w:rPrChange>
        </w:rPr>
      </w:pPr>
      <w:ins w:id="174" w:author="Juliane Vigneault" w:date="2023-08-20T20:24:00Z">
        <w:r w:rsidRPr="00053309">
          <w:rPr>
            <w:rFonts w:ascii="Times New Roman" w:hAnsi="Times New Roman" w:cs="Times New Roman"/>
            <w:kern w:val="0"/>
            <w:lang w:val="en-US"/>
            <w:rPrChange w:id="175" w:author="Juliane Vigneault" w:date="2023-08-20T20:24:00Z">
              <w:rPr>
                <w:rFonts w:ascii="Times New Roman" w:hAnsi="Times New Roman" w:cs="Times New Roman"/>
                <w:kern w:val="0"/>
              </w:rPr>
            </w:rPrChange>
          </w:rPr>
          <w:t xml:space="preserve">Cable, J., Barber, I., Boag, B., Ellison, A. R., Morgan, E. R., Murray, K., Pascoe, E. L., Sait, S. M., Wilson, A. J., &amp; Booth, M. (2017). Global change, parasite transmission and disease control : Lessons from ecology. </w:t>
        </w:r>
        <w:r w:rsidRPr="00053309">
          <w:rPr>
            <w:rFonts w:ascii="Times New Roman" w:hAnsi="Times New Roman" w:cs="Times New Roman"/>
            <w:i/>
            <w:iCs/>
            <w:kern w:val="0"/>
            <w:lang w:val="en-US"/>
            <w:rPrChange w:id="176" w:author="Juliane Vigneault" w:date="2023-08-20T20:24:00Z">
              <w:rPr>
                <w:rFonts w:ascii="Times New Roman" w:hAnsi="Times New Roman" w:cs="Times New Roman"/>
                <w:i/>
                <w:iCs/>
                <w:kern w:val="0"/>
              </w:rPr>
            </w:rPrChange>
          </w:rPr>
          <w:t>Philosophical Transactions of the Royal Society B: Biological Sciences</w:t>
        </w:r>
        <w:r w:rsidRPr="00053309">
          <w:rPr>
            <w:rFonts w:ascii="Times New Roman" w:hAnsi="Times New Roman" w:cs="Times New Roman"/>
            <w:kern w:val="0"/>
            <w:lang w:val="en-US"/>
            <w:rPrChange w:id="177"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78" w:author="Juliane Vigneault" w:date="2023-08-20T20:24:00Z">
              <w:rPr>
                <w:rFonts w:ascii="Times New Roman" w:hAnsi="Times New Roman" w:cs="Times New Roman"/>
                <w:i/>
                <w:iCs/>
                <w:kern w:val="0"/>
              </w:rPr>
            </w:rPrChange>
          </w:rPr>
          <w:t>372</w:t>
        </w:r>
        <w:r w:rsidRPr="00053309">
          <w:rPr>
            <w:rFonts w:ascii="Times New Roman" w:hAnsi="Times New Roman" w:cs="Times New Roman"/>
            <w:kern w:val="0"/>
            <w:lang w:val="en-US"/>
            <w:rPrChange w:id="179" w:author="Juliane Vigneault" w:date="2023-08-20T20:24:00Z">
              <w:rPr>
                <w:rFonts w:ascii="Times New Roman" w:hAnsi="Times New Roman" w:cs="Times New Roman"/>
                <w:kern w:val="0"/>
              </w:rPr>
            </w:rPrChange>
          </w:rPr>
          <w:t>(1719), 20160088. https://doi.org/10.1098/rstb.2016.0088</w:t>
        </w:r>
      </w:ins>
    </w:p>
    <w:p w14:paraId="6CB0B64F" w14:textId="77777777" w:rsidR="00053309" w:rsidRPr="00053309" w:rsidRDefault="00053309" w:rsidP="00053309">
      <w:pPr>
        <w:widowControl w:val="0"/>
        <w:autoSpaceDE w:val="0"/>
        <w:autoSpaceDN w:val="0"/>
        <w:adjustRightInd w:val="0"/>
        <w:rPr>
          <w:ins w:id="180" w:author="Juliane Vigneault" w:date="2023-08-20T20:24:00Z"/>
          <w:rFonts w:ascii="Times New Roman" w:hAnsi="Times New Roman" w:cs="Times New Roman"/>
          <w:kern w:val="0"/>
          <w:lang w:val="en-US"/>
          <w:rPrChange w:id="181" w:author="Juliane Vigneault" w:date="2023-08-20T20:24:00Z">
            <w:rPr>
              <w:ins w:id="182" w:author="Juliane Vigneault" w:date="2023-08-20T20:24:00Z"/>
              <w:rFonts w:ascii="Times New Roman" w:hAnsi="Times New Roman" w:cs="Times New Roman"/>
              <w:kern w:val="0"/>
            </w:rPr>
          </w:rPrChange>
        </w:rPr>
      </w:pPr>
      <w:ins w:id="183" w:author="Juliane Vigneault" w:date="2023-08-20T20:24:00Z">
        <w:r w:rsidRPr="00053309">
          <w:rPr>
            <w:rFonts w:ascii="Times New Roman" w:hAnsi="Times New Roman" w:cs="Times New Roman"/>
            <w:kern w:val="0"/>
            <w:lang w:val="en-US"/>
            <w:rPrChange w:id="184" w:author="Juliane Vigneault" w:date="2023-08-20T20:24:00Z">
              <w:rPr>
                <w:rFonts w:ascii="Times New Roman" w:hAnsi="Times New Roman" w:cs="Times New Roman"/>
                <w:kern w:val="0"/>
              </w:rPr>
            </w:rPrChange>
          </w:rPr>
          <w:t xml:space="preserve">Carlson, C. J., Hopkins, S., Bell, K. C., Doña, J., Godfrey, S. S., Kwak, M. L., Lafferty, K. D., Moir, M. L., Speer, K. A., Strona, G., Torchin, M., &amp; Wood, C. L. (2020). A global parasite conservation plan. </w:t>
        </w:r>
        <w:r w:rsidRPr="00053309">
          <w:rPr>
            <w:rFonts w:ascii="Times New Roman" w:hAnsi="Times New Roman" w:cs="Times New Roman"/>
            <w:i/>
            <w:iCs/>
            <w:kern w:val="0"/>
            <w:lang w:val="en-US"/>
            <w:rPrChange w:id="185" w:author="Juliane Vigneault" w:date="2023-08-20T20:24:00Z">
              <w:rPr>
                <w:rFonts w:ascii="Times New Roman" w:hAnsi="Times New Roman" w:cs="Times New Roman"/>
                <w:i/>
                <w:iCs/>
                <w:kern w:val="0"/>
              </w:rPr>
            </w:rPrChange>
          </w:rPr>
          <w:t>Biological Conservation</w:t>
        </w:r>
        <w:r w:rsidRPr="00053309">
          <w:rPr>
            <w:rFonts w:ascii="Times New Roman" w:hAnsi="Times New Roman" w:cs="Times New Roman"/>
            <w:kern w:val="0"/>
            <w:lang w:val="en-US"/>
            <w:rPrChange w:id="186"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87" w:author="Juliane Vigneault" w:date="2023-08-20T20:24:00Z">
              <w:rPr>
                <w:rFonts w:ascii="Times New Roman" w:hAnsi="Times New Roman" w:cs="Times New Roman"/>
                <w:i/>
                <w:iCs/>
                <w:kern w:val="0"/>
              </w:rPr>
            </w:rPrChange>
          </w:rPr>
          <w:t>250</w:t>
        </w:r>
        <w:r w:rsidRPr="00053309">
          <w:rPr>
            <w:rFonts w:ascii="Times New Roman" w:hAnsi="Times New Roman" w:cs="Times New Roman"/>
            <w:kern w:val="0"/>
            <w:lang w:val="en-US"/>
            <w:rPrChange w:id="188" w:author="Juliane Vigneault" w:date="2023-08-20T20:24:00Z">
              <w:rPr>
                <w:rFonts w:ascii="Times New Roman" w:hAnsi="Times New Roman" w:cs="Times New Roman"/>
                <w:kern w:val="0"/>
              </w:rPr>
            </w:rPrChange>
          </w:rPr>
          <w:t>, 108596. https://doi.org/10.1016/j.biocon.2020.108596</w:t>
        </w:r>
      </w:ins>
    </w:p>
    <w:p w14:paraId="524EE8EA" w14:textId="77777777" w:rsidR="00053309" w:rsidRPr="00053309" w:rsidRDefault="00053309" w:rsidP="00053309">
      <w:pPr>
        <w:widowControl w:val="0"/>
        <w:autoSpaceDE w:val="0"/>
        <w:autoSpaceDN w:val="0"/>
        <w:adjustRightInd w:val="0"/>
        <w:rPr>
          <w:ins w:id="189" w:author="Juliane Vigneault" w:date="2023-08-20T20:24:00Z"/>
          <w:rFonts w:ascii="Times New Roman" w:hAnsi="Times New Roman" w:cs="Times New Roman"/>
          <w:kern w:val="0"/>
          <w:lang w:val="en-US"/>
          <w:rPrChange w:id="190" w:author="Juliane Vigneault" w:date="2023-08-20T20:24:00Z">
            <w:rPr>
              <w:ins w:id="191" w:author="Juliane Vigneault" w:date="2023-08-20T20:24:00Z"/>
              <w:rFonts w:ascii="Times New Roman" w:hAnsi="Times New Roman" w:cs="Times New Roman"/>
              <w:kern w:val="0"/>
            </w:rPr>
          </w:rPrChange>
        </w:rPr>
      </w:pPr>
      <w:ins w:id="192" w:author="Juliane Vigneault" w:date="2023-08-20T20:24:00Z">
        <w:r w:rsidRPr="00053309">
          <w:rPr>
            <w:rFonts w:ascii="Times New Roman" w:hAnsi="Times New Roman" w:cs="Times New Roman"/>
            <w:kern w:val="0"/>
            <w:lang w:val="en-US"/>
            <w:rPrChange w:id="193" w:author="Juliane Vigneault" w:date="2023-08-20T20:24:00Z">
              <w:rPr>
                <w:rFonts w:ascii="Times New Roman" w:hAnsi="Times New Roman" w:cs="Times New Roman"/>
                <w:kern w:val="0"/>
              </w:rPr>
            </w:rPrChange>
          </w:rPr>
          <w:t xml:space="preserve">Carney, J. P., &amp; Dick, T. A. (2000). Helminth communities of yellow perch (Perca flavescens (Mitchill)) : Determinants of pattern. </w:t>
        </w:r>
        <w:r w:rsidRPr="00053309">
          <w:rPr>
            <w:rFonts w:ascii="Times New Roman" w:hAnsi="Times New Roman" w:cs="Times New Roman"/>
            <w:i/>
            <w:iCs/>
            <w:kern w:val="0"/>
            <w:lang w:val="en-US"/>
            <w:rPrChange w:id="194" w:author="Juliane Vigneault" w:date="2023-08-20T20:24:00Z">
              <w:rPr>
                <w:rFonts w:ascii="Times New Roman" w:hAnsi="Times New Roman" w:cs="Times New Roman"/>
                <w:i/>
                <w:iCs/>
                <w:kern w:val="0"/>
              </w:rPr>
            </w:rPrChange>
          </w:rPr>
          <w:t>Canadian Journal of Zoology</w:t>
        </w:r>
        <w:r w:rsidRPr="00053309">
          <w:rPr>
            <w:rFonts w:ascii="Times New Roman" w:hAnsi="Times New Roman" w:cs="Times New Roman"/>
            <w:kern w:val="0"/>
            <w:lang w:val="en-US"/>
            <w:rPrChange w:id="195"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196" w:author="Juliane Vigneault" w:date="2023-08-20T20:24:00Z">
              <w:rPr>
                <w:rFonts w:ascii="Times New Roman" w:hAnsi="Times New Roman" w:cs="Times New Roman"/>
                <w:i/>
                <w:iCs/>
                <w:kern w:val="0"/>
              </w:rPr>
            </w:rPrChange>
          </w:rPr>
          <w:t>78</w:t>
        </w:r>
        <w:r w:rsidRPr="00053309">
          <w:rPr>
            <w:rFonts w:ascii="Times New Roman" w:hAnsi="Times New Roman" w:cs="Times New Roman"/>
            <w:kern w:val="0"/>
            <w:lang w:val="en-US"/>
            <w:rPrChange w:id="197" w:author="Juliane Vigneault" w:date="2023-08-20T20:24:00Z">
              <w:rPr>
                <w:rFonts w:ascii="Times New Roman" w:hAnsi="Times New Roman" w:cs="Times New Roman"/>
                <w:kern w:val="0"/>
              </w:rPr>
            </w:rPrChange>
          </w:rPr>
          <w:t>(4), 538‑555. https://doi.org/10.1139/z99-222</w:t>
        </w:r>
      </w:ins>
    </w:p>
    <w:p w14:paraId="384A285C" w14:textId="77777777" w:rsidR="00053309" w:rsidRPr="00053309" w:rsidRDefault="00053309" w:rsidP="00053309">
      <w:pPr>
        <w:widowControl w:val="0"/>
        <w:autoSpaceDE w:val="0"/>
        <w:autoSpaceDN w:val="0"/>
        <w:adjustRightInd w:val="0"/>
        <w:rPr>
          <w:ins w:id="198" w:author="Juliane Vigneault" w:date="2023-08-20T20:24:00Z"/>
          <w:rFonts w:ascii="Times New Roman" w:hAnsi="Times New Roman" w:cs="Times New Roman"/>
          <w:kern w:val="0"/>
          <w:lang w:val="en-US"/>
          <w:rPrChange w:id="199" w:author="Juliane Vigneault" w:date="2023-08-20T20:24:00Z">
            <w:rPr>
              <w:ins w:id="200" w:author="Juliane Vigneault" w:date="2023-08-20T20:24:00Z"/>
              <w:rFonts w:ascii="Times New Roman" w:hAnsi="Times New Roman" w:cs="Times New Roman"/>
              <w:kern w:val="0"/>
            </w:rPr>
          </w:rPrChange>
        </w:rPr>
      </w:pPr>
      <w:ins w:id="201" w:author="Juliane Vigneault" w:date="2023-08-20T20:24:00Z">
        <w:r w:rsidRPr="00053309">
          <w:rPr>
            <w:rFonts w:ascii="Times New Roman" w:hAnsi="Times New Roman" w:cs="Times New Roman"/>
            <w:kern w:val="0"/>
            <w:lang w:val="en-US"/>
            <w:rPrChange w:id="202" w:author="Juliane Vigneault" w:date="2023-08-20T20:24:00Z">
              <w:rPr>
                <w:rFonts w:ascii="Times New Roman" w:hAnsi="Times New Roman" w:cs="Times New Roman"/>
                <w:kern w:val="0"/>
              </w:rPr>
            </w:rPrChange>
          </w:rPr>
          <w:t xml:space="preserve">Civitello, D. J., Cohen, J., Fatima, H., Halstead, N. T., Liriano, J., McMahon, T. A., </w:t>
        </w:r>
        <w:r w:rsidRPr="00053309">
          <w:rPr>
            <w:rFonts w:ascii="Times New Roman" w:hAnsi="Times New Roman" w:cs="Times New Roman"/>
            <w:kern w:val="0"/>
            <w:lang w:val="en-US"/>
            <w:rPrChange w:id="203" w:author="Juliane Vigneault" w:date="2023-08-20T20:24:00Z">
              <w:rPr>
                <w:rFonts w:ascii="Times New Roman" w:hAnsi="Times New Roman" w:cs="Times New Roman"/>
                <w:kern w:val="0"/>
              </w:rPr>
            </w:rPrChange>
          </w:rPr>
          <w:lastRenderedPageBreak/>
          <w:t xml:space="preserve">Ortega, C. N., Sauer, E. L., Sehgal, T., Young, S., &amp; Rohr, J. R. (2015). Biodiversity inhibits parasites : Broad evidence for the dilution effect. </w:t>
        </w:r>
        <w:r w:rsidRPr="00053309">
          <w:rPr>
            <w:rFonts w:ascii="Times New Roman" w:hAnsi="Times New Roman" w:cs="Times New Roman"/>
            <w:i/>
            <w:iCs/>
            <w:kern w:val="0"/>
            <w:lang w:val="en-US"/>
            <w:rPrChange w:id="204" w:author="Juliane Vigneault" w:date="2023-08-20T20:24:00Z">
              <w:rPr>
                <w:rFonts w:ascii="Times New Roman" w:hAnsi="Times New Roman" w:cs="Times New Roman"/>
                <w:i/>
                <w:iCs/>
                <w:kern w:val="0"/>
              </w:rPr>
            </w:rPrChange>
          </w:rPr>
          <w:t>Proceedings of the National Academy of Sciences</w:t>
        </w:r>
        <w:r w:rsidRPr="00053309">
          <w:rPr>
            <w:rFonts w:ascii="Times New Roman" w:hAnsi="Times New Roman" w:cs="Times New Roman"/>
            <w:kern w:val="0"/>
            <w:lang w:val="en-US"/>
            <w:rPrChange w:id="205"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06" w:author="Juliane Vigneault" w:date="2023-08-20T20:24:00Z">
              <w:rPr>
                <w:rFonts w:ascii="Times New Roman" w:hAnsi="Times New Roman" w:cs="Times New Roman"/>
                <w:i/>
                <w:iCs/>
                <w:kern w:val="0"/>
              </w:rPr>
            </w:rPrChange>
          </w:rPr>
          <w:t>112</w:t>
        </w:r>
        <w:r w:rsidRPr="00053309">
          <w:rPr>
            <w:rFonts w:ascii="Times New Roman" w:hAnsi="Times New Roman" w:cs="Times New Roman"/>
            <w:kern w:val="0"/>
            <w:lang w:val="en-US"/>
            <w:rPrChange w:id="207" w:author="Juliane Vigneault" w:date="2023-08-20T20:24:00Z">
              <w:rPr>
                <w:rFonts w:ascii="Times New Roman" w:hAnsi="Times New Roman" w:cs="Times New Roman"/>
                <w:kern w:val="0"/>
              </w:rPr>
            </w:rPrChange>
          </w:rPr>
          <w:t>(28), 8667‑8671. https://doi.org/10.1073/pnas.1506279112</w:t>
        </w:r>
      </w:ins>
    </w:p>
    <w:p w14:paraId="0FFB129D" w14:textId="77777777" w:rsidR="00053309" w:rsidRPr="00053309" w:rsidRDefault="00053309" w:rsidP="00053309">
      <w:pPr>
        <w:widowControl w:val="0"/>
        <w:autoSpaceDE w:val="0"/>
        <w:autoSpaceDN w:val="0"/>
        <w:adjustRightInd w:val="0"/>
        <w:rPr>
          <w:ins w:id="208" w:author="Juliane Vigneault" w:date="2023-08-20T20:24:00Z"/>
          <w:rFonts w:ascii="Times New Roman" w:hAnsi="Times New Roman" w:cs="Times New Roman"/>
          <w:kern w:val="0"/>
          <w:lang w:val="en-US"/>
          <w:rPrChange w:id="209" w:author="Juliane Vigneault" w:date="2023-08-20T20:24:00Z">
            <w:rPr>
              <w:ins w:id="210" w:author="Juliane Vigneault" w:date="2023-08-20T20:24:00Z"/>
              <w:rFonts w:ascii="Times New Roman" w:hAnsi="Times New Roman" w:cs="Times New Roman"/>
              <w:kern w:val="0"/>
            </w:rPr>
          </w:rPrChange>
        </w:rPr>
      </w:pPr>
      <w:ins w:id="211" w:author="Juliane Vigneault" w:date="2023-08-20T20:24:00Z">
        <w:r w:rsidRPr="00053309">
          <w:rPr>
            <w:rFonts w:ascii="Times New Roman" w:hAnsi="Times New Roman" w:cs="Times New Roman"/>
            <w:kern w:val="0"/>
            <w:lang w:val="en-US"/>
            <w:rPrChange w:id="212" w:author="Juliane Vigneault" w:date="2023-08-20T20:24:00Z">
              <w:rPr>
                <w:rFonts w:ascii="Times New Roman" w:hAnsi="Times New Roman" w:cs="Times New Roman"/>
                <w:kern w:val="0"/>
              </w:rPr>
            </w:rPrChange>
          </w:rPr>
          <w:t xml:space="preserve">Cohen, J. M., Civitello, D. J., Brace, A. J., Feichtinger, E. M., Ortega, C. N., Richardson, J. C., Sauer, E. L., Liu, X., &amp; Rohr, J. R. (2016). Spatial scale modulates the strength of ecological processes driving disease distributions. </w:t>
        </w:r>
        <w:r w:rsidRPr="00053309">
          <w:rPr>
            <w:rFonts w:ascii="Times New Roman" w:hAnsi="Times New Roman" w:cs="Times New Roman"/>
            <w:i/>
            <w:iCs/>
            <w:kern w:val="0"/>
            <w:lang w:val="en-US"/>
            <w:rPrChange w:id="213" w:author="Juliane Vigneault" w:date="2023-08-20T20:24:00Z">
              <w:rPr>
                <w:rFonts w:ascii="Times New Roman" w:hAnsi="Times New Roman" w:cs="Times New Roman"/>
                <w:i/>
                <w:iCs/>
                <w:kern w:val="0"/>
              </w:rPr>
            </w:rPrChange>
          </w:rPr>
          <w:t>Proceedings of the National Academy of Sciences</w:t>
        </w:r>
        <w:r w:rsidRPr="00053309">
          <w:rPr>
            <w:rFonts w:ascii="Times New Roman" w:hAnsi="Times New Roman" w:cs="Times New Roman"/>
            <w:kern w:val="0"/>
            <w:lang w:val="en-US"/>
            <w:rPrChange w:id="214"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15" w:author="Juliane Vigneault" w:date="2023-08-20T20:24:00Z">
              <w:rPr>
                <w:rFonts w:ascii="Times New Roman" w:hAnsi="Times New Roman" w:cs="Times New Roman"/>
                <w:i/>
                <w:iCs/>
                <w:kern w:val="0"/>
              </w:rPr>
            </w:rPrChange>
          </w:rPr>
          <w:t>113</w:t>
        </w:r>
        <w:r w:rsidRPr="00053309">
          <w:rPr>
            <w:rFonts w:ascii="Times New Roman" w:hAnsi="Times New Roman" w:cs="Times New Roman"/>
            <w:kern w:val="0"/>
            <w:lang w:val="en-US"/>
            <w:rPrChange w:id="216" w:author="Juliane Vigneault" w:date="2023-08-20T20:24:00Z">
              <w:rPr>
                <w:rFonts w:ascii="Times New Roman" w:hAnsi="Times New Roman" w:cs="Times New Roman"/>
                <w:kern w:val="0"/>
              </w:rPr>
            </w:rPrChange>
          </w:rPr>
          <w:t>(24), E3359‑E3364. https://doi.org/10.1073/pnas.1521657113</w:t>
        </w:r>
      </w:ins>
    </w:p>
    <w:p w14:paraId="2E05C590" w14:textId="77777777" w:rsidR="00053309" w:rsidRPr="00053309" w:rsidRDefault="00053309" w:rsidP="00053309">
      <w:pPr>
        <w:widowControl w:val="0"/>
        <w:autoSpaceDE w:val="0"/>
        <w:autoSpaceDN w:val="0"/>
        <w:adjustRightInd w:val="0"/>
        <w:rPr>
          <w:ins w:id="217" w:author="Juliane Vigneault" w:date="2023-08-20T20:24:00Z"/>
          <w:rFonts w:ascii="Times New Roman" w:hAnsi="Times New Roman" w:cs="Times New Roman"/>
          <w:kern w:val="0"/>
          <w:lang w:val="en-US"/>
          <w:rPrChange w:id="218" w:author="Juliane Vigneault" w:date="2023-08-20T20:24:00Z">
            <w:rPr>
              <w:ins w:id="219" w:author="Juliane Vigneault" w:date="2023-08-20T20:24:00Z"/>
              <w:rFonts w:ascii="Times New Roman" w:hAnsi="Times New Roman" w:cs="Times New Roman"/>
              <w:kern w:val="0"/>
            </w:rPr>
          </w:rPrChange>
        </w:rPr>
      </w:pPr>
      <w:ins w:id="220" w:author="Juliane Vigneault" w:date="2023-08-20T20:24:00Z">
        <w:r w:rsidRPr="00053309">
          <w:rPr>
            <w:rFonts w:ascii="Times New Roman" w:hAnsi="Times New Roman" w:cs="Times New Roman"/>
            <w:kern w:val="0"/>
            <w:lang w:val="en-US"/>
            <w:rPrChange w:id="221" w:author="Juliane Vigneault" w:date="2023-08-20T20:24:00Z">
              <w:rPr>
                <w:rFonts w:ascii="Times New Roman" w:hAnsi="Times New Roman" w:cs="Times New Roman"/>
                <w:kern w:val="0"/>
              </w:rPr>
            </w:rPrChange>
          </w:rPr>
          <w:t xml:space="preserve">Dargent, F., Torres-Dowdall, J., Scott, M. E., Ramnarine, I., &amp; Fussmann, G. F. (2013). Can Mixed-Species Groups Reduce Individual Parasite Load? A Field Test with Two Closely Related Poeciliid Fishes (Poecilia reticulata and Poecilia picta). </w:t>
        </w:r>
        <w:r w:rsidRPr="00053309">
          <w:rPr>
            <w:rFonts w:ascii="Times New Roman" w:hAnsi="Times New Roman" w:cs="Times New Roman"/>
            <w:i/>
            <w:iCs/>
            <w:kern w:val="0"/>
            <w:lang w:val="en-US"/>
            <w:rPrChange w:id="222" w:author="Juliane Vigneault" w:date="2023-08-20T20:24:00Z">
              <w:rPr>
                <w:rFonts w:ascii="Times New Roman" w:hAnsi="Times New Roman" w:cs="Times New Roman"/>
                <w:i/>
                <w:iCs/>
                <w:kern w:val="0"/>
              </w:rPr>
            </w:rPrChange>
          </w:rPr>
          <w:t>PLoS ONE</w:t>
        </w:r>
        <w:r w:rsidRPr="00053309">
          <w:rPr>
            <w:rFonts w:ascii="Times New Roman" w:hAnsi="Times New Roman" w:cs="Times New Roman"/>
            <w:kern w:val="0"/>
            <w:lang w:val="en-US"/>
            <w:rPrChange w:id="223"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24" w:author="Juliane Vigneault" w:date="2023-08-20T20:24:00Z">
              <w:rPr>
                <w:rFonts w:ascii="Times New Roman" w:hAnsi="Times New Roman" w:cs="Times New Roman"/>
                <w:i/>
                <w:iCs/>
                <w:kern w:val="0"/>
              </w:rPr>
            </w:rPrChange>
          </w:rPr>
          <w:t>8</w:t>
        </w:r>
        <w:r w:rsidRPr="00053309">
          <w:rPr>
            <w:rFonts w:ascii="Times New Roman" w:hAnsi="Times New Roman" w:cs="Times New Roman"/>
            <w:kern w:val="0"/>
            <w:lang w:val="en-US"/>
            <w:rPrChange w:id="225" w:author="Juliane Vigneault" w:date="2023-08-20T20:24:00Z">
              <w:rPr>
                <w:rFonts w:ascii="Times New Roman" w:hAnsi="Times New Roman" w:cs="Times New Roman"/>
                <w:kern w:val="0"/>
              </w:rPr>
            </w:rPrChange>
          </w:rPr>
          <w:t>(2), e56789. https://doi.org/10.1371/journal.pone.0056789</w:t>
        </w:r>
      </w:ins>
    </w:p>
    <w:p w14:paraId="2E78E574" w14:textId="77777777" w:rsidR="00053309" w:rsidRPr="00053309" w:rsidRDefault="00053309" w:rsidP="00053309">
      <w:pPr>
        <w:widowControl w:val="0"/>
        <w:autoSpaceDE w:val="0"/>
        <w:autoSpaceDN w:val="0"/>
        <w:adjustRightInd w:val="0"/>
        <w:rPr>
          <w:ins w:id="226" w:author="Juliane Vigneault" w:date="2023-08-20T20:24:00Z"/>
          <w:rFonts w:ascii="Times New Roman" w:hAnsi="Times New Roman" w:cs="Times New Roman"/>
          <w:kern w:val="0"/>
          <w:lang w:val="en-US"/>
          <w:rPrChange w:id="227" w:author="Juliane Vigneault" w:date="2023-08-20T20:24:00Z">
            <w:rPr>
              <w:ins w:id="228" w:author="Juliane Vigneault" w:date="2023-08-20T20:24:00Z"/>
              <w:rFonts w:ascii="Times New Roman" w:hAnsi="Times New Roman" w:cs="Times New Roman"/>
              <w:kern w:val="0"/>
            </w:rPr>
          </w:rPrChange>
        </w:rPr>
      </w:pPr>
      <w:ins w:id="229" w:author="Juliane Vigneault" w:date="2023-08-20T20:24:00Z">
        <w:r w:rsidRPr="00053309">
          <w:rPr>
            <w:rFonts w:ascii="Times New Roman" w:hAnsi="Times New Roman" w:cs="Times New Roman"/>
            <w:kern w:val="0"/>
            <w:lang w:val="en-US"/>
            <w:rPrChange w:id="230" w:author="Juliane Vigneault" w:date="2023-08-20T20:24:00Z">
              <w:rPr>
                <w:rFonts w:ascii="Times New Roman" w:hAnsi="Times New Roman" w:cs="Times New Roman"/>
                <w:kern w:val="0"/>
              </w:rPr>
            </w:rPrChange>
          </w:rPr>
          <w:t xml:space="preserve">Dobson, A. P., &amp; Hudson, P. J. (1986). Parasites, disease and the structure of ecological communities. </w:t>
        </w:r>
        <w:r w:rsidRPr="00053309">
          <w:rPr>
            <w:rFonts w:ascii="Times New Roman" w:hAnsi="Times New Roman" w:cs="Times New Roman"/>
            <w:i/>
            <w:iCs/>
            <w:kern w:val="0"/>
            <w:lang w:val="en-US"/>
            <w:rPrChange w:id="231" w:author="Juliane Vigneault" w:date="2023-08-20T20:24: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232"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33" w:author="Juliane Vigneault" w:date="2023-08-20T20:24:00Z">
              <w:rPr>
                <w:rFonts w:ascii="Times New Roman" w:hAnsi="Times New Roman" w:cs="Times New Roman"/>
                <w:i/>
                <w:iCs/>
                <w:kern w:val="0"/>
              </w:rPr>
            </w:rPrChange>
          </w:rPr>
          <w:t>1</w:t>
        </w:r>
        <w:r w:rsidRPr="00053309">
          <w:rPr>
            <w:rFonts w:ascii="Times New Roman" w:hAnsi="Times New Roman" w:cs="Times New Roman"/>
            <w:kern w:val="0"/>
            <w:lang w:val="en-US"/>
            <w:rPrChange w:id="234" w:author="Juliane Vigneault" w:date="2023-08-20T20:24:00Z">
              <w:rPr>
                <w:rFonts w:ascii="Times New Roman" w:hAnsi="Times New Roman" w:cs="Times New Roman"/>
                <w:kern w:val="0"/>
              </w:rPr>
            </w:rPrChange>
          </w:rPr>
          <w:t>(1), 11‑15. https://doi.org/10.1016/0169-5347(86)90060-1</w:t>
        </w:r>
      </w:ins>
    </w:p>
    <w:p w14:paraId="6F075932" w14:textId="77777777" w:rsidR="00053309" w:rsidRPr="00053309" w:rsidRDefault="00053309" w:rsidP="00053309">
      <w:pPr>
        <w:widowControl w:val="0"/>
        <w:autoSpaceDE w:val="0"/>
        <w:autoSpaceDN w:val="0"/>
        <w:adjustRightInd w:val="0"/>
        <w:rPr>
          <w:ins w:id="235" w:author="Juliane Vigneault" w:date="2023-08-20T20:24:00Z"/>
          <w:rFonts w:ascii="Times New Roman" w:hAnsi="Times New Roman" w:cs="Times New Roman"/>
          <w:kern w:val="0"/>
          <w:lang w:val="en-US"/>
          <w:rPrChange w:id="236" w:author="Juliane Vigneault" w:date="2023-08-20T20:24:00Z">
            <w:rPr>
              <w:ins w:id="237" w:author="Juliane Vigneault" w:date="2023-08-20T20:24:00Z"/>
              <w:rFonts w:ascii="Times New Roman" w:hAnsi="Times New Roman" w:cs="Times New Roman"/>
              <w:kern w:val="0"/>
            </w:rPr>
          </w:rPrChange>
        </w:rPr>
      </w:pPr>
      <w:ins w:id="238" w:author="Juliane Vigneault" w:date="2023-08-20T20:24:00Z">
        <w:r w:rsidRPr="00053309">
          <w:rPr>
            <w:rFonts w:ascii="Times New Roman" w:hAnsi="Times New Roman" w:cs="Times New Roman"/>
            <w:kern w:val="0"/>
            <w:lang w:val="en-US"/>
            <w:rPrChange w:id="239" w:author="Juliane Vigneault" w:date="2023-08-20T20:24:00Z">
              <w:rPr>
                <w:rFonts w:ascii="Times New Roman" w:hAnsi="Times New Roman" w:cs="Times New Roman"/>
                <w:kern w:val="0"/>
              </w:rPr>
            </w:rPrChange>
          </w:rPr>
          <w:t xml:space="preserve">Dunn, R. R., Harris, N. C., Colwell, R. K., Koh, L. P., &amp; Sodhi, N. S. (2009). The sixth mass coextinction : Are most endangered species parasites and mutualists? </w:t>
        </w:r>
        <w:r w:rsidRPr="00053309">
          <w:rPr>
            <w:rFonts w:ascii="Times New Roman" w:hAnsi="Times New Roman" w:cs="Times New Roman"/>
            <w:i/>
            <w:iCs/>
            <w:kern w:val="0"/>
            <w:lang w:val="en-US"/>
            <w:rPrChange w:id="240" w:author="Juliane Vigneault" w:date="2023-08-20T20:24:00Z">
              <w:rPr>
                <w:rFonts w:ascii="Times New Roman" w:hAnsi="Times New Roman" w:cs="Times New Roman"/>
                <w:i/>
                <w:iCs/>
                <w:kern w:val="0"/>
              </w:rPr>
            </w:rPrChange>
          </w:rPr>
          <w:t>Proceedings of the Royal Society B: Biological Sciences</w:t>
        </w:r>
        <w:r w:rsidRPr="00053309">
          <w:rPr>
            <w:rFonts w:ascii="Times New Roman" w:hAnsi="Times New Roman" w:cs="Times New Roman"/>
            <w:kern w:val="0"/>
            <w:lang w:val="en-US"/>
            <w:rPrChange w:id="241"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42" w:author="Juliane Vigneault" w:date="2023-08-20T20:24:00Z">
              <w:rPr>
                <w:rFonts w:ascii="Times New Roman" w:hAnsi="Times New Roman" w:cs="Times New Roman"/>
                <w:i/>
                <w:iCs/>
                <w:kern w:val="0"/>
              </w:rPr>
            </w:rPrChange>
          </w:rPr>
          <w:t>276</w:t>
        </w:r>
        <w:r w:rsidRPr="00053309">
          <w:rPr>
            <w:rFonts w:ascii="Times New Roman" w:hAnsi="Times New Roman" w:cs="Times New Roman"/>
            <w:kern w:val="0"/>
            <w:lang w:val="en-US"/>
            <w:rPrChange w:id="243" w:author="Juliane Vigneault" w:date="2023-08-20T20:24:00Z">
              <w:rPr>
                <w:rFonts w:ascii="Times New Roman" w:hAnsi="Times New Roman" w:cs="Times New Roman"/>
                <w:kern w:val="0"/>
              </w:rPr>
            </w:rPrChange>
          </w:rPr>
          <w:t>(1670), 3037‑3045. https://doi.org/10.1098/rspb.2009.0413</w:t>
        </w:r>
      </w:ins>
    </w:p>
    <w:p w14:paraId="07F5CD00" w14:textId="77777777" w:rsidR="00053309" w:rsidRPr="00053309" w:rsidRDefault="00053309" w:rsidP="00053309">
      <w:pPr>
        <w:widowControl w:val="0"/>
        <w:autoSpaceDE w:val="0"/>
        <w:autoSpaceDN w:val="0"/>
        <w:adjustRightInd w:val="0"/>
        <w:rPr>
          <w:ins w:id="244" w:author="Juliane Vigneault" w:date="2023-08-20T20:24:00Z"/>
          <w:rFonts w:ascii="Times New Roman" w:hAnsi="Times New Roman" w:cs="Times New Roman"/>
          <w:kern w:val="0"/>
          <w:lang w:val="en-US"/>
          <w:rPrChange w:id="245" w:author="Juliane Vigneault" w:date="2023-08-20T20:24:00Z">
            <w:rPr>
              <w:ins w:id="246" w:author="Juliane Vigneault" w:date="2023-08-20T20:24:00Z"/>
              <w:rFonts w:ascii="Times New Roman" w:hAnsi="Times New Roman" w:cs="Times New Roman"/>
              <w:kern w:val="0"/>
            </w:rPr>
          </w:rPrChange>
        </w:rPr>
      </w:pPr>
      <w:ins w:id="247" w:author="Juliane Vigneault" w:date="2023-08-20T20:24:00Z">
        <w:r w:rsidRPr="00053309">
          <w:rPr>
            <w:rFonts w:ascii="Times New Roman" w:hAnsi="Times New Roman" w:cs="Times New Roman"/>
            <w:kern w:val="0"/>
            <w:lang w:val="en-US"/>
            <w:rPrChange w:id="248" w:author="Juliane Vigneault" w:date="2023-08-20T20:24:00Z">
              <w:rPr>
                <w:rFonts w:ascii="Times New Roman" w:hAnsi="Times New Roman" w:cs="Times New Roman"/>
                <w:kern w:val="0"/>
              </w:rPr>
            </w:rPrChange>
          </w:rPr>
          <w:t xml:space="preserve">Falke, L. P., &amp; Preston, D. L. (2021). Freshwater disease hotspots : Drivers of fine-scale spatial heterogeneity in trematode parasitism in streams. </w:t>
        </w:r>
        <w:r w:rsidRPr="00053309">
          <w:rPr>
            <w:rFonts w:ascii="Times New Roman" w:hAnsi="Times New Roman" w:cs="Times New Roman"/>
            <w:i/>
            <w:iCs/>
            <w:kern w:val="0"/>
            <w:lang w:val="en-US"/>
            <w:rPrChange w:id="249" w:author="Juliane Vigneault" w:date="2023-08-20T20:24:00Z">
              <w:rPr>
                <w:rFonts w:ascii="Times New Roman" w:hAnsi="Times New Roman" w:cs="Times New Roman"/>
                <w:i/>
                <w:iCs/>
                <w:kern w:val="0"/>
              </w:rPr>
            </w:rPrChange>
          </w:rPr>
          <w:t>Freshwater Biology</w:t>
        </w:r>
        <w:r w:rsidRPr="00053309">
          <w:rPr>
            <w:rFonts w:ascii="Times New Roman" w:hAnsi="Times New Roman" w:cs="Times New Roman"/>
            <w:kern w:val="0"/>
            <w:lang w:val="en-US"/>
            <w:rPrChange w:id="250"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51" w:author="Juliane Vigneault" w:date="2023-08-20T20:24:00Z">
              <w:rPr>
                <w:rFonts w:ascii="Times New Roman" w:hAnsi="Times New Roman" w:cs="Times New Roman"/>
                <w:i/>
                <w:iCs/>
                <w:kern w:val="0"/>
              </w:rPr>
            </w:rPrChange>
          </w:rPr>
          <w:t>n/a</w:t>
        </w:r>
        <w:r w:rsidRPr="00053309">
          <w:rPr>
            <w:rFonts w:ascii="Times New Roman" w:hAnsi="Times New Roman" w:cs="Times New Roman"/>
            <w:kern w:val="0"/>
            <w:lang w:val="en-US"/>
            <w:rPrChange w:id="252" w:author="Juliane Vigneault" w:date="2023-08-20T20:24:00Z">
              <w:rPr>
                <w:rFonts w:ascii="Times New Roman" w:hAnsi="Times New Roman" w:cs="Times New Roman"/>
                <w:kern w:val="0"/>
              </w:rPr>
            </w:rPrChange>
          </w:rPr>
          <w:t>(n/a). https://doi.org/10.1111/fwb.13856</w:t>
        </w:r>
      </w:ins>
    </w:p>
    <w:p w14:paraId="7BC639CF" w14:textId="77777777" w:rsidR="00053309" w:rsidRPr="00053309" w:rsidRDefault="00053309" w:rsidP="00053309">
      <w:pPr>
        <w:widowControl w:val="0"/>
        <w:autoSpaceDE w:val="0"/>
        <w:autoSpaceDN w:val="0"/>
        <w:adjustRightInd w:val="0"/>
        <w:rPr>
          <w:ins w:id="253" w:author="Juliane Vigneault" w:date="2023-08-20T20:24:00Z"/>
          <w:rFonts w:ascii="Times New Roman" w:hAnsi="Times New Roman" w:cs="Times New Roman"/>
          <w:kern w:val="0"/>
          <w:lang w:val="en-US"/>
          <w:rPrChange w:id="254" w:author="Juliane Vigneault" w:date="2023-08-20T20:24:00Z">
            <w:rPr>
              <w:ins w:id="255" w:author="Juliane Vigneault" w:date="2023-08-20T20:24:00Z"/>
              <w:rFonts w:ascii="Times New Roman" w:hAnsi="Times New Roman" w:cs="Times New Roman"/>
              <w:kern w:val="0"/>
            </w:rPr>
          </w:rPrChange>
        </w:rPr>
      </w:pPr>
      <w:ins w:id="256" w:author="Juliane Vigneault" w:date="2023-08-20T20:24:00Z">
        <w:r w:rsidRPr="00053309">
          <w:rPr>
            <w:rFonts w:ascii="Times New Roman" w:hAnsi="Times New Roman" w:cs="Times New Roman"/>
            <w:kern w:val="0"/>
            <w:lang w:val="en-US"/>
            <w:rPrChange w:id="257" w:author="Juliane Vigneault" w:date="2023-08-20T20:24:00Z">
              <w:rPr>
                <w:rFonts w:ascii="Times New Roman" w:hAnsi="Times New Roman" w:cs="Times New Roman"/>
                <w:kern w:val="0"/>
              </w:rPr>
            </w:rPrChange>
          </w:rPr>
          <w:t xml:space="preserve">Frainer, A., McKie, B. G., Amundsen, P.-A., Knudsen, R., &amp; Lafferty, K. D. (2018). Parasitism and the Biodiversity-Functioning Relationship. </w:t>
        </w:r>
        <w:r w:rsidRPr="00053309">
          <w:rPr>
            <w:rFonts w:ascii="Times New Roman" w:hAnsi="Times New Roman" w:cs="Times New Roman"/>
            <w:i/>
            <w:iCs/>
            <w:kern w:val="0"/>
            <w:lang w:val="en-US"/>
            <w:rPrChange w:id="258" w:author="Juliane Vigneault" w:date="2023-08-20T20:24: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259"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60" w:author="Juliane Vigneault" w:date="2023-08-20T20:24:00Z">
              <w:rPr>
                <w:rFonts w:ascii="Times New Roman" w:hAnsi="Times New Roman" w:cs="Times New Roman"/>
                <w:i/>
                <w:iCs/>
                <w:kern w:val="0"/>
              </w:rPr>
            </w:rPrChange>
          </w:rPr>
          <w:t>33</w:t>
        </w:r>
        <w:r w:rsidRPr="00053309">
          <w:rPr>
            <w:rFonts w:ascii="Times New Roman" w:hAnsi="Times New Roman" w:cs="Times New Roman"/>
            <w:kern w:val="0"/>
            <w:lang w:val="en-US"/>
            <w:rPrChange w:id="261" w:author="Juliane Vigneault" w:date="2023-08-20T20:24:00Z">
              <w:rPr>
                <w:rFonts w:ascii="Times New Roman" w:hAnsi="Times New Roman" w:cs="Times New Roman"/>
                <w:kern w:val="0"/>
              </w:rPr>
            </w:rPrChange>
          </w:rPr>
          <w:t>(4), 260‑268. https://doi.org/10.1016/j.tree.2018.01.011</w:t>
        </w:r>
      </w:ins>
    </w:p>
    <w:p w14:paraId="7EA4BEF8" w14:textId="77777777" w:rsidR="00053309" w:rsidRPr="00053309" w:rsidRDefault="00053309" w:rsidP="00053309">
      <w:pPr>
        <w:widowControl w:val="0"/>
        <w:autoSpaceDE w:val="0"/>
        <w:autoSpaceDN w:val="0"/>
        <w:adjustRightInd w:val="0"/>
        <w:rPr>
          <w:ins w:id="262" w:author="Juliane Vigneault" w:date="2023-08-20T20:24:00Z"/>
          <w:rFonts w:ascii="Times New Roman" w:hAnsi="Times New Roman" w:cs="Times New Roman"/>
          <w:kern w:val="0"/>
          <w:lang w:val="en-US"/>
          <w:rPrChange w:id="263" w:author="Juliane Vigneault" w:date="2023-08-20T20:24:00Z">
            <w:rPr>
              <w:ins w:id="264" w:author="Juliane Vigneault" w:date="2023-08-20T20:24:00Z"/>
              <w:rFonts w:ascii="Times New Roman" w:hAnsi="Times New Roman" w:cs="Times New Roman"/>
              <w:kern w:val="0"/>
            </w:rPr>
          </w:rPrChange>
        </w:rPr>
      </w:pPr>
      <w:ins w:id="265" w:author="Juliane Vigneault" w:date="2023-08-20T20:24:00Z">
        <w:r w:rsidRPr="00053309">
          <w:rPr>
            <w:rFonts w:ascii="Times New Roman" w:hAnsi="Times New Roman" w:cs="Times New Roman"/>
            <w:kern w:val="0"/>
          </w:rPr>
          <w:t xml:space="preserve">González, M. T., &amp; Poulin, R. (2005). </w:t>
        </w:r>
        <w:r w:rsidRPr="00053309">
          <w:rPr>
            <w:rFonts w:ascii="Times New Roman" w:hAnsi="Times New Roman" w:cs="Times New Roman"/>
            <w:kern w:val="0"/>
            <w:lang w:val="en-US"/>
            <w:rPrChange w:id="266" w:author="Juliane Vigneault" w:date="2023-08-20T20:24:00Z">
              <w:rPr>
                <w:rFonts w:ascii="Times New Roman" w:hAnsi="Times New Roman" w:cs="Times New Roman"/>
                <w:kern w:val="0"/>
              </w:rPr>
            </w:rPrChange>
          </w:rPr>
          <w:t xml:space="preserve">Spatial and temporal predictability of the parasite community structure of a benthic marine fish along its distributional range. </w:t>
        </w:r>
        <w:r w:rsidRPr="00053309">
          <w:rPr>
            <w:rFonts w:ascii="Times New Roman" w:hAnsi="Times New Roman" w:cs="Times New Roman"/>
            <w:i/>
            <w:iCs/>
            <w:kern w:val="0"/>
            <w:lang w:val="en-US"/>
            <w:rPrChange w:id="267" w:author="Juliane Vigneault" w:date="2023-08-20T20:24:00Z">
              <w:rPr>
                <w:rFonts w:ascii="Times New Roman" w:hAnsi="Times New Roman" w:cs="Times New Roman"/>
                <w:i/>
                <w:iCs/>
                <w:kern w:val="0"/>
              </w:rPr>
            </w:rPrChange>
          </w:rPr>
          <w:t>International Journal for Parasitology</w:t>
        </w:r>
        <w:r w:rsidRPr="00053309">
          <w:rPr>
            <w:rFonts w:ascii="Times New Roman" w:hAnsi="Times New Roman" w:cs="Times New Roman"/>
            <w:kern w:val="0"/>
            <w:lang w:val="en-US"/>
            <w:rPrChange w:id="268"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69" w:author="Juliane Vigneault" w:date="2023-08-20T20:24:00Z">
              <w:rPr>
                <w:rFonts w:ascii="Times New Roman" w:hAnsi="Times New Roman" w:cs="Times New Roman"/>
                <w:i/>
                <w:iCs/>
                <w:kern w:val="0"/>
              </w:rPr>
            </w:rPrChange>
          </w:rPr>
          <w:t>35</w:t>
        </w:r>
        <w:r w:rsidRPr="00053309">
          <w:rPr>
            <w:rFonts w:ascii="Times New Roman" w:hAnsi="Times New Roman" w:cs="Times New Roman"/>
            <w:kern w:val="0"/>
            <w:lang w:val="en-US"/>
            <w:rPrChange w:id="270" w:author="Juliane Vigneault" w:date="2023-08-20T20:24:00Z">
              <w:rPr>
                <w:rFonts w:ascii="Times New Roman" w:hAnsi="Times New Roman" w:cs="Times New Roman"/>
                <w:kern w:val="0"/>
              </w:rPr>
            </w:rPrChange>
          </w:rPr>
          <w:t>(13), 1369‑1377. https://doi.org/10.1016/j.ijpara.2005.07.016</w:t>
        </w:r>
      </w:ins>
    </w:p>
    <w:p w14:paraId="113F2B34" w14:textId="77777777" w:rsidR="00053309" w:rsidRPr="00053309" w:rsidRDefault="00053309" w:rsidP="00053309">
      <w:pPr>
        <w:widowControl w:val="0"/>
        <w:autoSpaceDE w:val="0"/>
        <w:autoSpaceDN w:val="0"/>
        <w:adjustRightInd w:val="0"/>
        <w:rPr>
          <w:ins w:id="271" w:author="Juliane Vigneault" w:date="2023-08-20T20:24:00Z"/>
          <w:rFonts w:ascii="Times New Roman" w:hAnsi="Times New Roman" w:cs="Times New Roman"/>
          <w:kern w:val="0"/>
          <w:lang w:val="en-US"/>
          <w:rPrChange w:id="272" w:author="Juliane Vigneault" w:date="2023-08-20T20:24:00Z">
            <w:rPr>
              <w:ins w:id="273" w:author="Juliane Vigneault" w:date="2023-08-20T20:24:00Z"/>
              <w:rFonts w:ascii="Times New Roman" w:hAnsi="Times New Roman" w:cs="Times New Roman"/>
              <w:kern w:val="0"/>
            </w:rPr>
          </w:rPrChange>
        </w:rPr>
      </w:pPr>
      <w:ins w:id="274" w:author="Juliane Vigneault" w:date="2023-08-20T20:24:00Z">
        <w:r w:rsidRPr="00053309">
          <w:rPr>
            <w:rFonts w:ascii="Times New Roman" w:hAnsi="Times New Roman" w:cs="Times New Roman"/>
            <w:kern w:val="0"/>
            <w:lang w:val="en-US"/>
            <w:rPrChange w:id="275" w:author="Juliane Vigneault" w:date="2023-08-20T20:24:00Z">
              <w:rPr>
                <w:rFonts w:ascii="Times New Roman" w:hAnsi="Times New Roman" w:cs="Times New Roman"/>
                <w:kern w:val="0"/>
              </w:rPr>
            </w:rPrChange>
          </w:rPr>
          <w:t xml:space="preserve">Guisan, A., Zimmermann, N. E., &amp; Thuiller, W. (Éds.). (2017). What Drives Species Distributions? In </w:t>
        </w:r>
        <w:r w:rsidRPr="00053309">
          <w:rPr>
            <w:rFonts w:ascii="Times New Roman" w:hAnsi="Times New Roman" w:cs="Times New Roman"/>
            <w:i/>
            <w:iCs/>
            <w:kern w:val="0"/>
            <w:lang w:val="en-US"/>
            <w:rPrChange w:id="276" w:author="Juliane Vigneault" w:date="2023-08-20T20:24:00Z">
              <w:rPr>
                <w:rFonts w:ascii="Times New Roman" w:hAnsi="Times New Roman" w:cs="Times New Roman"/>
                <w:i/>
                <w:iCs/>
                <w:kern w:val="0"/>
              </w:rPr>
            </w:rPrChange>
          </w:rPr>
          <w:t>Habitat Suitability and Distribution Models : With Applications in R</w:t>
        </w:r>
        <w:r w:rsidRPr="00053309">
          <w:rPr>
            <w:rFonts w:ascii="Times New Roman" w:hAnsi="Times New Roman" w:cs="Times New Roman"/>
            <w:kern w:val="0"/>
            <w:lang w:val="en-US"/>
            <w:rPrChange w:id="277" w:author="Juliane Vigneault" w:date="2023-08-20T20:24:00Z">
              <w:rPr>
                <w:rFonts w:ascii="Times New Roman" w:hAnsi="Times New Roman" w:cs="Times New Roman"/>
                <w:kern w:val="0"/>
              </w:rPr>
            </w:rPrChange>
          </w:rPr>
          <w:t xml:space="preserve"> (p. 21‑40). Cambridge University Press. https://doi.org/10.1017/9781139028271.007</w:t>
        </w:r>
      </w:ins>
    </w:p>
    <w:p w14:paraId="3F692E27" w14:textId="77777777" w:rsidR="00053309" w:rsidRPr="00053309" w:rsidRDefault="00053309" w:rsidP="00053309">
      <w:pPr>
        <w:widowControl w:val="0"/>
        <w:autoSpaceDE w:val="0"/>
        <w:autoSpaceDN w:val="0"/>
        <w:adjustRightInd w:val="0"/>
        <w:rPr>
          <w:ins w:id="278" w:author="Juliane Vigneault" w:date="2023-08-20T20:24:00Z"/>
          <w:rFonts w:ascii="Times New Roman" w:hAnsi="Times New Roman" w:cs="Times New Roman"/>
          <w:kern w:val="0"/>
          <w:lang w:val="en-US"/>
          <w:rPrChange w:id="279" w:author="Juliane Vigneault" w:date="2023-08-20T20:24:00Z">
            <w:rPr>
              <w:ins w:id="280" w:author="Juliane Vigneault" w:date="2023-08-20T20:24:00Z"/>
              <w:rFonts w:ascii="Times New Roman" w:hAnsi="Times New Roman" w:cs="Times New Roman"/>
              <w:kern w:val="0"/>
            </w:rPr>
          </w:rPrChange>
        </w:rPr>
      </w:pPr>
      <w:ins w:id="281" w:author="Juliane Vigneault" w:date="2023-08-20T20:24:00Z">
        <w:r w:rsidRPr="00053309">
          <w:rPr>
            <w:rFonts w:ascii="Times New Roman" w:hAnsi="Times New Roman" w:cs="Times New Roman"/>
            <w:kern w:val="0"/>
            <w:lang w:val="en-US"/>
            <w:rPrChange w:id="282" w:author="Juliane Vigneault" w:date="2023-08-20T20:24:00Z">
              <w:rPr>
                <w:rFonts w:ascii="Times New Roman" w:hAnsi="Times New Roman" w:cs="Times New Roman"/>
                <w:kern w:val="0"/>
              </w:rPr>
            </w:rPrChange>
          </w:rPr>
          <w:t xml:space="preserve">Happel, A. (2019). A volunteer-populated online database provides evidence for a geographic pattern in symptoms of black spot infections. </w:t>
        </w:r>
        <w:r w:rsidRPr="00053309">
          <w:rPr>
            <w:rFonts w:ascii="Times New Roman" w:hAnsi="Times New Roman" w:cs="Times New Roman"/>
            <w:i/>
            <w:iCs/>
            <w:kern w:val="0"/>
            <w:lang w:val="en-US"/>
            <w:rPrChange w:id="283" w:author="Juliane Vigneault" w:date="2023-08-20T20:24:00Z">
              <w:rPr>
                <w:rFonts w:ascii="Times New Roman" w:hAnsi="Times New Roman" w:cs="Times New Roman"/>
                <w:i/>
                <w:iCs/>
                <w:kern w:val="0"/>
              </w:rPr>
            </w:rPrChange>
          </w:rPr>
          <w:t>International Journal for Parasitology: Parasites and Wildlife</w:t>
        </w:r>
        <w:r w:rsidRPr="00053309">
          <w:rPr>
            <w:rFonts w:ascii="Times New Roman" w:hAnsi="Times New Roman" w:cs="Times New Roman"/>
            <w:kern w:val="0"/>
            <w:lang w:val="en-US"/>
            <w:rPrChange w:id="284" w:author="Juliane Vigneault" w:date="2023-08-20T20:24: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285" w:author="Juliane Vigneault" w:date="2023-08-20T20:24:00Z">
              <w:rPr>
                <w:rFonts w:ascii="Times New Roman" w:hAnsi="Times New Roman" w:cs="Times New Roman"/>
                <w:i/>
                <w:iCs/>
                <w:kern w:val="0"/>
              </w:rPr>
            </w:rPrChange>
          </w:rPr>
          <w:t>10</w:t>
        </w:r>
        <w:r w:rsidRPr="00053309">
          <w:rPr>
            <w:rFonts w:ascii="Times New Roman" w:hAnsi="Times New Roman" w:cs="Times New Roman"/>
            <w:kern w:val="0"/>
            <w:lang w:val="en-US"/>
            <w:rPrChange w:id="286" w:author="Juliane Vigneault" w:date="2023-08-20T20:24:00Z">
              <w:rPr>
                <w:rFonts w:ascii="Times New Roman" w:hAnsi="Times New Roman" w:cs="Times New Roman"/>
                <w:kern w:val="0"/>
              </w:rPr>
            </w:rPrChange>
          </w:rPr>
          <w:t>, 156‑163. https://doi.org/10.1016/j.ijppaw.2019.08.003</w:t>
        </w:r>
      </w:ins>
    </w:p>
    <w:p w14:paraId="411C53DA" w14:textId="77777777" w:rsidR="00053309" w:rsidRPr="00053309" w:rsidRDefault="00053309" w:rsidP="00053309">
      <w:pPr>
        <w:widowControl w:val="0"/>
        <w:autoSpaceDE w:val="0"/>
        <w:autoSpaceDN w:val="0"/>
        <w:adjustRightInd w:val="0"/>
        <w:rPr>
          <w:ins w:id="287" w:author="Juliane Vigneault" w:date="2023-08-20T20:24:00Z"/>
          <w:rFonts w:ascii="Times New Roman" w:hAnsi="Times New Roman" w:cs="Times New Roman"/>
          <w:kern w:val="0"/>
          <w:lang w:val="en-US"/>
          <w:rPrChange w:id="288" w:author="Juliane Vigneault" w:date="2023-08-20T20:24:00Z">
            <w:rPr>
              <w:ins w:id="289" w:author="Juliane Vigneault" w:date="2023-08-20T20:24:00Z"/>
              <w:rFonts w:ascii="Times New Roman" w:hAnsi="Times New Roman" w:cs="Times New Roman"/>
              <w:kern w:val="0"/>
            </w:rPr>
          </w:rPrChange>
        </w:rPr>
      </w:pPr>
      <w:ins w:id="290" w:author="Juliane Vigneault" w:date="2023-08-20T20:24:00Z">
        <w:r w:rsidRPr="00053309">
          <w:rPr>
            <w:rFonts w:ascii="Times New Roman" w:hAnsi="Times New Roman" w:cs="Times New Roman"/>
            <w:kern w:val="0"/>
            <w:lang w:val="en-US"/>
            <w:rPrChange w:id="291" w:author="Juliane Vigneault" w:date="2023-08-20T20:24:00Z">
              <w:rPr>
                <w:rFonts w:ascii="Times New Roman" w:hAnsi="Times New Roman" w:cs="Times New Roman"/>
                <w:kern w:val="0"/>
              </w:rPr>
            </w:rPrChange>
          </w:rPr>
          <w:t xml:space="preserve">Hess, G., Randolph, S., Arneberg, P., Chemini, C., Furnanello, C., Harwood, J., Roberts, M. G., &amp; Swinton, J. (2002). Spatial Aspects of Disease Dynamics. In </w:t>
        </w:r>
        <w:r w:rsidRPr="00053309">
          <w:rPr>
            <w:rFonts w:ascii="Times New Roman" w:hAnsi="Times New Roman" w:cs="Times New Roman"/>
            <w:i/>
            <w:iCs/>
            <w:kern w:val="0"/>
            <w:lang w:val="en-US"/>
            <w:rPrChange w:id="292" w:author="Juliane Vigneault" w:date="2023-08-20T20:24:00Z">
              <w:rPr>
                <w:rFonts w:ascii="Times New Roman" w:hAnsi="Times New Roman" w:cs="Times New Roman"/>
                <w:i/>
                <w:iCs/>
                <w:kern w:val="0"/>
              </w:rPr>
            </w:rPrChange>
          </w:rPr>
          <w:t>The ecology of wildlife diseases</w:t>
        </w:r>
        <w:r w:rsidRPr="00053309">
          <w:rPr>
            <w:rFonts w:ascii="Times New Roman" w:hAnsi="Times New Roman" w:cs="Times New Roman"/>
            <w:kern w:val="0"/>
            <w:lang w:val="en-US"/>
            <w:rPrChange w:id="293" w:author="Juliane Vigneault" w:date="2023-08-20T20:24:00Z">
              <w:rPr>
                <w:rFonts w:ascii="Times New Roman" w:hAnsi="Times New Roman" w:cs="Times New Roman"/>
                <w:kern w:val="0"/>
              </w:rPr>
            </w:rPrChange>
          </w:rPr>
          <w:t xml:space="preserve"> (p. 102‑118).</w:t>
        </w:r>
      </w:ins>
    </w:p>
    <w:p w14:paraId="76C9A92F" w14:textId="77777777" w:rsidR="00053309" w:rsidRPr="00053309" w:rsidRDefault="00053309" w:rsidP="00053309">
      <w:pPr>
        <w:widowControl w:val="0"/>
        <w:autoSpaceDE w:val="0"/>
        <w:autoSpaceDN w:val="0"/>
        <w:adjustRightInd w:val="0"/>
        <w:rPr>
          <w:ins w:id="294" w:author="Juliane Vigneault" w:date="2023-08-20T20:24:00Z"/>
          <w:rFonts w:ascii="Times New Roman" w:hAnsi="Times New Roman" w:cs="Times New Roman"/>
          <w:kern w:val="0"/>
          <w:lang w:val="en-US"/>
          <w:rPrChange w:id="295" w:author="Juliane Vigneault" w:date="2023-08-20T20:24:00Z">
            <w:rPr>
              <w:ins w:id="296" w:author="Juliane Vigneault" w:date="2023-08-20T20:24:00Z"/>
              <w:rFonts w:ascii="Times New Roman" w:hAnsi="Times New Roman" w:cs="Times New Roman"/>
              <w:kern w:val="0"/>
            </w:rPr>
          </w:rPrChange>
        </w:rPr>
      </w:pPr>
      <w:ins w:id="297" w:author="Juliane Vigneault" w:date="2023-08-20T20:24:00Z">
        <w:r w:rsidRPr="00053309">
          <w:rPr>
            <w:rFonts w:ascii="Times New Roman" w:hAnsi="Times New Roman" w:cs="Times New Roman"/>
            <w:kern w:val="0"/>
            <w:lang w:val="en-US"/>
            <w:rPrChange w:id="298" w:author="Juliane Vigneault" w:date="2023-08-20T20:24:00Z">
              <w:rPr>
                <w:rFonts w:ascii="Times New Roman" w:hAnsi="Times New Roman" w:cs="Times New Roman"/>
                <w:kern w:val="0"/>
              </w:rPr>
            </w:rPrChange>
          </w:rPr>
          <w:t xml:space="preserve">Iwanowicz, D. (2011). </w:t>
        </w:r>
        <w:r w:rsidRPr="00053309">
          <w:rPr>
            <w:rFonts w:ascii="Times New Roman" w:hAnsi="Times New Roman" w:cs="Times New Roman"/>
            <w:i/>
            <w:iCs/>
            <w:kern w:val="0"/>
            <w:lang w:val="en-US"/>
            <w:rPrChange w:id="299" w:author="Juliane Vigneault" w:date="2023-08-20T20:24:00Z">
              <w:rPr>
                <w:rFonts w:ascii="Times New Roman" w:hAnsi="Times New Roman" w:cs="Times New Roman"/>
                <w:i/>
                <w:iCs/>
                <w:kern w:val="0"/>
              </w:rPr>
            </w:rPrChange>
          </w:rPr>
          <w:t>Overview On The Effects Of Parasites On Fish Health</w:t>
        </w:r>
        <w:r w:rsidRPr="00053309">
          <w:rPr>
            <w:rFonts w:ascii="Times New Roman" w:hAnsi="Times New Roman" w:cs="Times New Roman"/>
            <w:kern w:val="0"/>
            <w:lang w:val="en-US"/>
            <w:rPrChange w:id="300" w:author="Juliane Vigneault" w:date="2023-08-20T20:24:00Z">
              <w:rPr>
                <w:rFonts w:ascii="Times New Roman" w:hAnsi="Times New Roman" w:cs="Times New Roman"/>
                <w:kern w:val="0"/>
              </w:rPr>
            </w:rPrChange>
          </w:rPr>
          <w:t>.</w:t>
        </w:r>
      </w:ins>
    </w:p>
    <w:p w14:paraId="316C6BDB" w14:textId="77777777" w:rsidR="00053309" w:rsidRPr="00053309" w:rsidRDefault="00053309" w:rsidP="00053309">
      <w:pPr>
        <w:widowControl w:val="0"/>
        <w:autoSpaceDE w:val="0"/>
        <w:autoSpaceDN w:val="0"/>
        <w:adjustRightInd w:val="0"/>
        <w:rPr>
          <w:ins w:id="301" w:author="Juliane Vigneault" w:date="2023-08-20T20:24:00Z"/>
          <w:rFonts w:ascii="Times New Roman" w:hAnsi="Times New Roman" w:cs="Times New Roman"/>
          <w:kern w:val="0"/>
          <w:lang w:val="en-US"/>
          <w:rPrChange w:id="302" w:author="Juliane Vigneault" w:date="2023-08-20T20:25:00Z">
            <w:rPr>
              <w:ins w:id="303" w:author="Juliane Vigneault" w:date="2023-08-20T20:24:00Z"/>
              <w:rFonts w:ascii="Times New Roman" w:hAnsi="Times New Roman" w:cs="Times New Roman"/>
              <w:kern w:val="0"/>
            </w:rPr>
          </w:rPrChange>
        </w:rPr>
      </w:pPr>
      <w:ins w:id="304" w:author="Juliane Vigneault" w:date="2023-08-20T20:24:00Z">
        <w:r w:rsidRPr="00053309">
          <w:rPr>
            <w:rFonts w:ascii="Times New Roman" w:hAnsi="Times New Roman" w:cs="Times New Roman"/>
            <w:kern w:val="0"/>
            <w:lang w:val="en-US"/>
            <w:rPrChange w:id="305" w:author="Juliane Vigneault" w:date="2023-08-20T20:24:00Z">
              <w:rPr>
                <w:rFonts w:ascii="Times New Roman" w:hAnsi="Times New Roman" w:cs="Times New Roman"/>
                <w:kern w:val="0"/>
              </w:rPr>
            </w:rPrChange>
          </w:rPr>
          <w:t xml:space="preserve">Johnstone, K. C., McArthur, C., &amp; Banks, P. B. (2021). Behavioural drivers of survey bias : Interactive effects of personality, the perceived risk and device properties. </w:t>
        </w:r>
        <w:r w:rsidRPr="00053309">
          <w:rPr>
            <w:rFonts w:ascii="Times New Roman" w:hAnsi="Times New Roman" w:cs="Times New Roman"/>
            <w:i/>
            <w:iCs/>
            <w:kern w:val="0"/>
            <w:lang w:val="en-US"/>
            <w:rPrChange w:id="306" w:author="Juliane Vigneault" w:date="2023-08-20T20:25:00Z">
              <w:rPr>
                <w:rFonts w:ascii="Times New Roman" w:hAnsi="Times New Roman" w:cs="Times New Roman"/>
                <w:i/>
                <w:iCs/>
                <w:kern w:val="0"/>
              </w:rPr>
            </w:rPrChange>
          </w:rPr>
          <w:t>Oecologia</w:t>
        </w:r>
        <w:r w:rsidRPr="00053309">
          <w:rPr>
            <w:rFonts w:ascii="Times New Roman" w:hAnsi="Times New Roman" w:cs="Times New Roman"/>
            <w:kern w:val="0"/>
            <w:lang w:val="en-US"/>
            <w:rPrChange w:id="30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08" w:author="Juliane Vigneault" w:date="2023-08-20T20:25:00Z">
              <w:rPr>
                <w:rFonts w:ascii="Times New Roman" w:hAnsi="Times New Roman" w:cs="Times New Roman"/>
                <w:i/>
                <w:iCs/>
                <w:kern w:val="0"/>
              </w:rPr>
            </w:rPrChange>
          </w:rPr>
          <w:t>197</w:t>
        </w:r>
        <w:r w:rsidRPr="00053309">
          <w:rPr>
            <w:rFonts w:ascii="Times New Roman" w:hAnsi="Times New Roman" w:cs="Times New Roman"/>
            <w:kern w:val="0"/>
            <w:lang w:val="en-US"/>
            <w:rPrChange w:id="309" w:author="Juliane Vigneault" w:date="2023-08-20T20:25:00Z">
              <w:rPr>
                <w:rFonts w:ascii="Times New Roman" w:hAnsi="Times New Roman" w:cs="Times New Roman"/>
                <w:kern w:val="0"/>
              </w:rPr>
            </w:rPrChange>
          </w:rPr>
          <w:t>(1), 117‑127. https://doi.org/10.1007/s00442-021-05021-7</w:t>
        </w:r>
      </w:ins>
    </w:p>
    <w:p w14:paraId="27728D19" w14:textId="77777777" w:rsidR="00053309" w:rsidRPr="00053309" w:rsidRDefault="00053309" w:rsidP="00053309">
      <w:pPr>
        <w:widowControl w:val="0"/>
        <w:autoSpaceDE w:val="0"/>
        <w:autoSpaceDN w:val="0"/>
        <w:adjustRightInd w:val="0"/>
        <w:rPr>
          <w:ins w:id="310" w:author="Juliane Vigneault" w:date="2023-08-20T20:24:00Z"/>
          <w:rFonts w:ascii="Times New Roman" w:hAnsi="Times New Roman" w:cs="Times New Roman"/>
          <w:kern w:val="0"/>
          <w:lang w:val="en-US"/>
          <w:rPrChange w:id="311" w:author="Juliane Vigneault" w:date="2023-08-20T20:25:00Z">
            <w:rPr>
              <w:ins w:id="312" w:author="Juliane Vigneault" w:date="2023-08-20T20:24:00Z"/>
              <w:rFonts w:ascii="Times New Roman" w:hAnsi="Times New Roman" w:cs="Times New Roman"/>
              <w:kern w:val="0"/>
            </w:rPr>
          </w:rPrChange>
        </w:rPr>
      </w:pPr>
      <w:ins w:id="313" w:author="Juliane Vigneault" w:date="2023-08-20T20:24:00Z">
        <w:r w:rsidRPr="00053309">
          <w:rPr>
            <w:rFonts w:ascii="Times New Roman" w:hAnsi="Times New Roman" w:cs="Times New Roman"/>
            <w:kern w:val="0"/>
            <w:lang w:val="en-US"/>
            <w:rPrChange w:id="314" w:author="Juliane Vigneault" w:date="2023-08-20T20:25:00Z">
              <w:rPr>
                <w:rFonts w:ascii="Times New Roman" w:hAnsi="Times New Roman" w:cs="Times New Roman"/>
                <w:kern w:val="0"/>
              </w:rPr>
            </w:rPrChange>
          </w:rPr>
          <w:t xml:space="preserve">Kennedy, C. R. (2009). The ecology of parasites of freshwater fishes : The search for patterns. </w:t>
        </w:r>
        <w:r w:rsidRPr="00053309">
          <w:rPr>
            <w:rFonts w:ascii="Times New Roman" w:hAnsi="Times New Roman" w:cs="Times New Roman"/>
            <w:i/>
            <w:iCs/>
            <w:kern w:val="0"/>
            <w:lang w:val="en-US"/>
            <w:rPrChange w:id="315"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31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17" w:author="Juliane Vigneault" w:date="2023-08-20T20:25:00Z">
              <w:rPr>
                <w:rFonts w:ascii="Times New Roman" w:hAnsi="Times New Roman" w:cs="Times New Roman"/>
                <w:i/>
                <w:iCs/>
                <w:kern w:val="0"/>
              </w:rPr>
            </w:rPrChange>
          </w:rPr>
          <w:t>136</w:t>
        </w:r>
        <w:r w:rsidRPr="00053309">
          <w:rPr>
            <w:rFonts w:ascii="Times New Roman" w:hAnsi="Times New Roman" w:cs="Times New Roman"/>
            <w:kern w:val="0"/>
            <w:lang w:val="en-US"/>
            <w:rPrChange w:id="318" w:author="Juliane Vigneault" w:date="2023-08-20T20:25:00Z">
              <w:rPr>
                <w:rFonts w:ascii="Times New Roman" w:hAnsi="Times New Roman" w:cs="Times New Roman"/>
                <w:kern w:val="0"/>
              </w:rPr>
            </w:rPrChange>
          </w:rPr>
          <w:t>(12), 1653‑1662. https://doi.org/10.1017/S0031182009005794</w:t>
        </w:r>
      </w:ins>
    </w:p>
    <w:p w14:paraId="709BB811" w14:textId="77777777" w:rsidR="00053309" w:rsidRPr="00053309" w:rsidRDefault="00053309" w:rsidP="00053309">
      <w:pPr>
        <w:widowControl w:val="0"/>
        <w:autoSpaceDE w:val="0"/>
        <w:autoSpaceDN w:val="0"/>
        <w:adjustRightInd w:val="0"/>
        <w:rPr>
          <w:ins w:id="319" w:author="Juliane Vigneault" w:date="2023-08-20T20:24:00Z"/>
          <w:rFonts w:ascii="Times New Roman" w:hAnsi="Times New Roman" w:cs="Times New Roman"/>
          <w:kern w:val="0"/>
          <w:lang w:val="en-US"/>
          <w:rPrChange w:id="320" w:author="Juliane Vigneault" w:date="2023-08-20T20:25:00Z">
            <w:rPr>
              <w:ins w:id="321" w:author="Juliane Vigneault" w:date="2023-08-20T20:24:00Z"/>
              <w:rFonts w:ascii="Times New Roman" w:hAnsi="Times New Roman" w:cs="Times New Roman"/>
              <w:kern w:val="0"/>
            </w:rPr>
          </w:rPrChange>
        </w:rPr>
      </w:pPr>
      <w:ins w:id="322" w:author="Juliane Vigneault" w:date="2023-08-20T20:24:00Z">
        <w:r w:rsidRPr="00053309">
          <w:rPr>
            <w:rFonts w:ascii="Times New Roman" w:hAnsi="Times New Roman" w:cs="Times New Roman"/>
            <w:kern w:val="0"/>
            <w:lang w:val="en-US"/>
            <w:rPrChange w:id="323" w:author="Juliane Vigneault" w:date="2023-08-20T20:25:00Z">
              <w:rPr>
                <w:rFonts w:ascii="Times New Roman" w:hAnsi="Times New Roman" w:cs="Times New Roman"/>
                <w:kern w:val="0"/>
              </w:rPr>
            </w:rPrChange>
          </w:rPr>
          <w:t xml:space="preserve">Khaemba, W. M., Stein, A., Rasch, D., De Leeuw, J., &amp; Georgiadis, N. (2001). Empirically simulated study to compare and validate sampling methods used in aerial surveys of wildlife populations. </w:t>
        </w:r>
        <w:r w:rsidRPr="00053309">
          <w:rPr>
            <w:rFonts w:ascii="Times New Roman" w:hAnsi="Times New Roman" w:cs="Times New Roman"/>
            <w:i/>
            <w:iCs/>
            <w:kern w:val="0"/>
            <w:lang w:val="en-US"/>
            <w:rPrChange w:id="324" w:author="Juliane Vigneault" w:date="2023-08-20T20:25:00Z">
              <w:rPr>
                <w:rFonts w:ascii="Times New Roman" w:hAnsi="Times New Roman" w:cs="Times New Roman"/>
                <w:i/>
                <w:iCs/>
                <w:kern w:val="0"/>
              </w:rPr>
            </w:rPrChange>
          </w:rPr>
          <w:t>African Journal of Ecology</w:t>
        </w:r>
        <w:r w:rsidRPr="00053309">
          <w:rPr>
            <w:rFonts w:ascii="Times New Roman" w:hAnsi="Times New Roman" w:cs="Times New Roman"/>
            <w:kern w:val="0"/>
            <w:lang w:val="en-US"/>
            <w:rPrChange w:id="32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26" w:author="Juliane Vigneault" w:date="2023-08-20T20:25:00Z">
              <w:rPr>
                <w:rFonts w:ascii="Times New Roman" w:hAnsi="Times New Roman" w:cs="Times New Roman"/>
                <w:i/>
                <w:iCs/>
                <w:kern w:val="0"/>
              </w:rPr>
            </w:rPrChange>
          </w:rPr>
          <w:t>39</w:t>
        </w:r>
        <w:r w:rsidRPr="00053309">
          <w:rPr>
            <w:rFonts w:ascii="Times New Roman" w:hAnsi="Times New Roman" w:cs="Times New Roman"/>
            <w:kern w:val="0"/>
            <w:lang w:val="en-US"/>
            <w:rPrChange w:id="327" w:author="Juliane Vigneault" w:date="2023-08-20T20:25:00Z">
              <w:rPr>
                <w:rFonts w:ascii="Times New Roman" w:hAnsi="Times New Roman" w:cs="Times New Roman"/>
                <w:kern w:val="0"/>
              </w:rPr>
            </w:rPrChange>
          </w:rPr>
          <w:t xml:space="preserve">(4), 374‑382. </w:t>
        </w:r>
        <w:r w:rsidRPr="00053309">
          <w:rPr>
            <w:rFonts w:ascii="Times New Roman" w:hAnsi="Times New Roman" w:cs="Times New Roman"/>
            <w:kern w:val="0"/>
            <w:lang w:val="en-US"/>
            <w:rPrChange w:id="328" w:author="Juliane Vigneault" w:date="2023-08-20T20:25:00Z">
              <w:rPr>
                <w:rFonts w:ascii="Times New Roman" w:hAnsi="Times New Roman" w:cs="Times New Roman"/>
                <w:kern w:val="0"/>
              </w:rPr>
            </w:rPrChange>
          </w:rPr>
          <w:lastRenderedPageBreak/>
          <w:t>https://doi.org/10.1046/j.0141-6707.2001.00329.x</w:t>
        </w:r>
      </w:ins>
    </w:p>
    <w:p w14:paraId="20F16907" w14:textId="77777777" w:rsidR="00053309" w:rsidRPr="00053309" w:rsidRDefault="00053309" w:rsidP="00053309">
      <w:pPr>
        <w:widowControl w:val="0"/>
        <w:autoSpaceDE w:val="0"/>
        <w:autoSpaceDN w:val="0"/>
        <w:adjustRightInd w:val="0"/>
        <w:rPr>
          <w:ins w:id="329" w:author="Juliane Vigneault" w:date="2023-08-20T20:24:00Z"/>
          <w:rFonts w:ascii="Times New Roman" w:hAnsi="Times New Roman" w:cs="Times New Roman"/>
          <w:kern w:val="0"/>
          <w:lang w:val="en-US"/>
          <w:rPrChange w:id="330" w:author="Juliane Vigneault" w:date="2023-08-20T20:25:00Z">
            <w:rPr>
              <w:ins w:id="331" w:author="Juliane Vigneault" w:date="2023-08-20T20:24:00Z"/>
              <w:rFonts w:ascii="Times New Roman" w:hAnsi="Times New Roman" w:cs="Times New Roman"/>
              <w:kern w:val="0"/>
            </w:rPr>
          </w:rPrChange>
        </w:rPr>
      </w:pPr>
      <w:ins w:id="332" w:author="Juliane Vigneault" w:date="2023-08-20T20:24:00Z">
        <w:r w:rsidRPr="00053309">
          <w:rPr>
            <w:rFonts w:ascii="Times New Roman" w:hAnsi="Times New Roman" w:cs="Times New Roman"/>
            <w:kern w:val="0"/>
            <w:lang w:val="en-US"/>
            <w:rPrChange w:id="333" w:author="Juliane Vigneault" w:date="2023-08-20T20:25:00Z">
              <w:rPr>
                <w:rFonts w:ascii="Times New Roman" w:hAnsi="Times New Roman" w:cs="Times New Roman"/>
                <w:kern w:val="0"/>
              </w:rPr>
            </w:rPrChange>
          </w:rPr>
          <w:t xml:space="preserve">Kowalski, K., Bogdziewicz, M., Eichert, U., &amp; Rychlik, L. (2015). Sex differences in flea infections among rodent hosts : Is there a male bias? </w:t>
        </w:r>
        <w:r w:rsidRPr="00053309">
          <w:rPr>
            <w:rFonts w:ascii="Times New Roman" w:hAnsi="Times New Roman" w:cs="Times New Roman"/>
            <w:i/>
            <w:iCs/>
            <w:kern w:val="0"/>
            <w:lang w:val="en-US"/>
            <w:rPrChange w:id="334" w:author="Juliane Vigneault" w:date="2023-08-20T20:25:00Z">
              <w:rPr>
                <w:rFonts w:ascii="Times New Roman" w:hAnsi="Times New Roman" w:cs="Times New Roman"/>
                <w:i/>
                <w:iCs/>
                <w:kern w:val="0"/>
              </w:rPr>
            </w:rPrChange>
          </w:rPr>
          <w:t>Parasitology Research</w:t>
        </w:r>
        <w:r w:rsidRPr="00053309">
          <w:rPr>
            <w:rFonts w:ascii="Times New Roman" w:hAnsi="Times New Roman" w:cs="Times New Roman"/>
            <w:kern w:val="0"/>
            <w:lang w:val="en-US"/>
            <w:rPrChange w:id="33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36" w:author="Juliane Vigneault" w:date="2023-08-20T20:25:00Z">
              <w:rPr>
                <w:rFonts w:ascii="Times New Roman" w:hAnsi="Times New Roman" w:cs="Times New Roman"/>
                <w:i/>
                <w:iCs/>
                <w:kern w:val="0"/>
              </w:rPr>
            </w:rPrChange>
          </w:rPr>
          <w:t>114</w:t>
        </w:r>
        <w:r w:rsidRPr="00053309">
          <w:rPr>
            <w:rFonts w:ascii="Times New Roman" w:hAnsi="Times New Roman" w:cs="Times New Roman"/>
            <w:kern w:val="0"/>
            <w:lang w:val="en-US"/>
            <w:rPrChange w:id="337" w:author="Juliane Vigneault" w:date="2023-08-20T20:25:00Z">
              <w:rPr>
                <w:rFonts w:ascii="Times New Roman" w:hAnsi="Times New Roman" w:cs="Times New Roman"/>
                <w:kern w:val="0"/>
              </w:rPr>
            </w:rPrChange>
          </w:rPr>
          <w:t>(1), 337‑341. https://doi.org/10.1007/s00436-014-4231-z</w:t>
        </w:r>
      </w:ins>
    </w:p>
    <w:p w14:paraId="6856E6F7" w14:textId="77777777" w:rsidR="00053309" w:rsidRPr="00053309" w:rsidRDefault="00053309" w:rsidP="00053309">
      <w:pPr>
        <w:widowControl w:val="0"/>
        <w:autoSpaceDE w:val="0"/>
        <w:autoSpaceDN w:val="0"/>
        <w:adjustRightInd w:val="0"/>
        <w:rPr>
          <w:ins w:id="338" w:author="Juliane Vigneault" w:date="2023-08-20T20:24:00Z"/>
          <w:rFonts w:ascii="Times New Roman" w:hAnsi="Times New Roman" w:cs="Times New Roman"/>
          <w:kern w:val="0"/>
          <w:lang w:val="en-US"/>
          <w:rPrChange w:id="339" w:author="Juliane Vigneault" w:date="2023-08-20T20:25:00Z">
            <w:rPr>
              <w:ins w:id="340" w:author="Juliane Vigneault" w:date="2023-08-20T20:24:00Z"/>
              <w:rFonts w:ascii="Times New Roman" w:hAnsi="Times New Roman" w:cs="Times New Roman"/>
              <w:kern w:val="0"/>
            </w:rPr>
          </w:rPrChange>
        </w:rPr>
      </w:pPr>
      <w:ins w:id="341" w:author="Juliane Vigneault" w:date="2023-08-20T20:24:00Z">
        <w:r w:rsidRPr="00053309">
          <w:rPr>
            <w:rFonts w:ascii="Times New Roman" w:hAnsi="Times New Roman" w:cs="Times New Roman"/>
            <w:kern w:val="0"/>
            <w:lang w:val="en-US"/>
            <w:rPrChange w:id="342" w:author="Juliane Vigneault" w:date="2023-08-20T20:25:00Z">
              <w:rPr>
                <w:rFonts w:ascii="Times New Roman" w:hAnsi="Times New Roman" w:cs="Times New Roman"/>
                <w:kern w:val="0"/>
              </w:rPr>
            </w:rPrChange>
          </w:rPr>
          <w: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t>
        </w:r>
        <w:r w:rsidRPr="00053309">
          <w:rPr>
            <w:rFonts w:ascii="Times New Roman" w:hAnsi="Times New Roman" w:cs="Times New Roman"/>
            <w:i/>
            <w:iCs/>
            <w:kern w:val="0"/>
            <w:lang w:val="en-US"/>
            <w:rPrChange w:id="343" w:author="Juliane Vigneault" w:date="2023-08-20T20:25:00Z">
              <w:rPr>
                <w:rFonts w:ascii="Times New Roman" w:hAnsi="Times New Roman" w:cs="Times New Roman"/>
                <w:i/>
                <w:iCs/>
                <w:kern w:val="0"/>
              </w:rPr>
            </w:rPrChange>
          </w:rPr>
          <w:t>Ecology Letters</w:t>
        </w:r>
        <w:r w:rsidRPr="00053309">
          <w:rPr>
            <w:rFonts w:ascii="Times New Roman" w:hAnsi="Times New Roman" w:cs="Times New Roman"/>
            <w:kern w:val="0"/>
            <w:lang w:val="en-US"/>
            <w:rPrChange w:id="344"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45" w:author="Juliane Vigneault" w:date="2023-08-20T20:25:00Z">
              <w:rPr>
                <w:rFonts w:ascii="Times New Roman" w:hAnsi="Times New Roman" w:cs="Times New Roman"/>
                <w:i/>
                <w:iCs/>
                <w:kern w:val="0"/>
              </w:rPr>
            </w:rPrChange>
          </w:rPr>
          <w:t>11</w:t>
        </w:r>
        <w:r w:rsidRPr="00053309">
          <w:rPr>
            <w:rFonts w:ascii="Times New Roman" w:hAnsi="Times New Roman" w:cs="Times New Roman"/>
            <w:kern w:val="0"/>
            <w:lang w:val="en-US"/>
            <w:rPrChange w:id="346" w:author="Juliane Vigneault" w:date="2023-08-20T20:25:00Z">
              <w:rPr>
                <w:rFonts w:ascii="Times New Roman" w:hAnsi="Times New Roman" w:cs="Times New Roman"/>
                <w:kern w:val="0"/>
              </w:rPr>
            </w:rPrChange>
          </w:rPr>
          <w:t>(6), 533‑546. https://doi.org/10.1111/j.1461-0248.2008.01174.x</w:t>
        </w:r>
      </w:ins>
    </w:p>
    <w:p w14:paraId="68E77F20" w14:textId="77777777" w:rsidR="00053309" w:rsidRPr="00053309" w:rsidRDefault="00053309" w:rsidP="00053309">
      <w:pPr>
        <w:widowControl w:val="0"/>
        <w:autoSpaceDE w:val="0"/>
        <w:autoSpaceDN w:val="0"/>
        <w:adjustRightInd w:val="0"/>
        <w:rPr>
          <w:ins w:id="347" w:author="Juliane Vigneault" w:date="2023-08-20T20:24:00Z"/>
          <w:rFonts w:ascii="Times New Roman" w:hAnsi="Times New Roman" w:cs="Times New Roman"/>
          <w:kern w:val="0"/>
          <w:lang w:val="en-US"/>
          <w:rPrChange w:id="348" w:author="Juliane Vigneault" w:date="2023-08-20T20:25:00Z">
            <w:rPr>
              <w:ins w:id="349" w:author="Juliane Vigneault" w:date="2023-08-20T20:24:00Z"/>
              <w:rFonts w:ascii="Times New Roman" w:hAnsi="Times New Roman" w:cs="Times New Roman"/>
              <w:kern w:val="0"/>
            </w:rPr>
          </w:rPrChange>
        </w:rPr>
      </w:pPr>
      <w:ins w:id="350" w:author="Juliane Vigneault" w:date="2023-08-20T20:24:00Z">
        <w:r w:rsidRPr="00053309">
          <w:rPr>
            <w:rFonts w:ascii="Times New Roman" w:hAnsi="Times New Roman" w:cs="Times New Roman"/>
            <w:kern w:val="0"/>
            <w:lang w:val="en-US"/>
            <w:rPrChange w:id="351" w:author="Juliane Vigneault" w:date="2023-08-20T20:25:00Z">
              <w:rPr>
                <w:rFonts w:ascii="Times New Roman" w:hAnsi="Times New Roman" w:cs="Times New Roman"/>
                <w:kern w:val="0"/>
              </w:rPr>
            </w:rPrChange>
          </w:rPr>
          <w:t xml:space="preserve">Lafferty, K. D., Dobson, A. P., &amp; Kuris, A. M. (2006). Parasites dominate food web links. </w:t>
        </w:r>
        <w:r w:rsidRPr="00053309">
          <w:rPr>
            <w:rFonts w:ascii="Times New Roman" w:hAnsi="Times New Roman" w:cs="Times New Roman"/>
            <w:i/>
            <w:iCs/>
            <w:kern w:val="0"/>
            <w:lang w:val="en-US"/>
            <w:rPrChange w:id="352" w:author="Juliane Vigneault" w:date="2023-08-20T20:25:00Z">
              <w:rPr>
                <w:rFonts w:ascii="Times New Roman" w:hAnsi="Times New Roman" w:cs="Times New Roman"/>
                <w:i/>
                <w:iCs/>
                <w:kern w:val="0"/>
              </w:rPr>
            </w:rPrChange>
          </w:rPr>
          <w:t>Proceedings of the National Academy of Sciences of the United States of America</w:t>
        </w:r>
        <w:r w:rsidRPr="00053309">
          <w:rPr>
            <w:rFonts w:ascii="Times New Roman" w:hAnsi="Times New Roman" w:cs="Times New Roman"/>
            <w:kern w:val="0"/>
            <w:lang w:val="en-US"/>
            <w:rPrChange w:id="353"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54" w:author="Juliane Vigneault" w:date="2023-08-20T20:25:00Z">
              <w:rPr>
                <w:rFonts w:ascii="Times New Roman" w:hAnsi="Times New Roman" w:cs="Times New Roman"/>
                <w:i/>
                <w:iCs/>
                <w:kern w:val="0"/>
              </w:rPr>
            </w:rPrChange>
          </w:rPr>
          <w:t>103</w:t>
        </w:r>
        <w:r w:rsidRPr="00053309">
          <w:rPr>
            <w:rFonts w:ascii="Times New Roman" w:hAnsi="Times New Roman" w:cs="Times New Roman"/>
            <w:kern w:val="0"/>
            <w:lang w:val="en-US"/>
            <w:rPrChange w:id="355" w:author="Juliane Vigneault" w:date="2023-08-20T20:25:00Z">
              <w:rPr>
                <w:rFonts w:ascii="Times New Roman" w:hAnsi="Times New Roman" w:cs="Times New Roman"/>
                <w:kern w:val="0"/>
              </w:rPr>
            </w:rPrChange>
          </w:rPr>
          <w:t>(30), 11211‑11216. https://doi.org/10.1073/pnas.0604755103</w:t>
        </w:r>
      </w:ins>
    </w:p>
    <w:p w14:paraId="1404CFF6" w14:textId="77777777" w:rsidR="00053309" w:rsidRPr="00053309" w:rsidRDefault="00053309" w:rsidP="00053309">
      <w:pPr>
        <w:widowControl w:val="0"/>
        <w:autoSpaceDE w:val="0"/>
        <w:autoSpaceDN w:val="0"/>
        <w:adjustRightInd w:val="0"/>
        <w:rPr>
          <w:ins w:id="356" w:author="Juliane Vigneault" w:date="2023-08-20T20:24:00Z"/>
          <w:rFonts w:ascii="Times New Roman" w:hAnsi="Times New Roman" w:cs="Times New Roman"/>
          <w:kern w:val="0"/>
          <w:lang w:val="en-US"/>
          <w:rPrChange w:id="357" w:author="Juliane Vigneault" w:date="2023-08-20T20:25:00Z">
            <w:rPr>
              <w:ins w:id="358" w:author="Juliane Vigneault" w:date="2023-08-20T20:24:00Z"/>
              <w:rFonts w:ascii="Times New Roman" w:hAnsi="Times New Roman" w:cs="Times New Roman"/>
              <w:kern w:val="0"/>
            </w:rPr>
          </w:rPrChange>
        </w:rPr>
      </w:pPr>
      <w:ins w:id="359" w:author="Juliane Vigneault" w:date="2023-08-20T20:24:00Z">
        <w:r w:rsidRPr="00053309">
          <w:rPr>
            <w:rFonts w:ascii="Times New Roman" w:hAnsi="Times New Roman" w:cs="Times New Roman"/>
            <w:kern w:val="0"/>
            <w:lang w:val="en-US"/>
            <w:rPrChange w:id="360" w:author="Juliane Vigneault" w:date="2023-08-20T20:25:00Z">
              <w:rPr>
                <w:rFonts w:ascii="Times New Roman" w:hAnsi="Times New Roman" w:cs="Times New Roman"/>
                <w:kern w:val="0"/>
              </w:rPr>
            </w:rPrChange>
          </w:rPr>
          <w:t xml:space="preserve">Lagrue, C., Kelly, D. W., Hicks, A., &amp; Poulin, R. (2011). Factors influencing infection patterns of trophically transmitted parasites among a fish community : Host diet, host–parasite compatibility or both? </w:t>
        </w:r>
        <w:r w:rsidRPr="00053309">
          <w:rPr>
            <w:rFonts w:ascii="Times New Roman" w:hAnsi="Times New Roman" w:cs="Times New Roman"/>
            <w:i/>
            <w:iCs/>
            <w:kern w:val="0"/>
            <w:lang w:val="en-US"/>
            <w:rPrChange w:id="361" w:author="Juliane Vigneault" w:date="2023-08-20T20:25:00Z">
              <w:rPr>
                <w:rFonts w:ascii="Times New Roman" w:hAnsi="Times New Roman" w:cs="Times New Roman"/>
                <w:i/>
                <w:iCs/>
                <w:kern w:val="0"/>
              </w:rPr>
            </w:rPrChange>
          </w:rPr>
          <w:t>Journal of Fish Biology</w:t>
        </w:r>
        <w:r w:rsidRPr="00053309">
          <w:rPr>
            <w:rFonts w:ascii="Times New Roman" w:hAnsi="Times New Roman" w:cs="Times New Roman"/>
            <w:kern w:val="0"/>
            <w:lang w:val="en-US"/>
            <w:rPrChange w:id="362"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63" w:author="Juliane Vigneault" w:date="2023-08-20T20:25:00Z">
              <w:rPr>
                <w:rFonts w:ascii="Times New Roman" w:hAnsi="Times New Roman" w:cs="Times New Roman"/>
                <w:i/>
                <w:iCs/>
                <w:kern w:val="0"/>
              </w:rPr>
            </w:rPrChange>
          </w:rPr>
          <w:t>79</w:t>
        </w:r>
        <w:r w:rsidRPr="00053309">
          <w:rPr>
            <w:rFonts w:ascii="Times New Roman" w:hAnsi="Times New Roman" w:cs="Times New Roman"/>
            <w:kern w:val="0"/>
            <w:lang w:val="en-US"/>
            <w:rPrChange w:id="364" w:author="Juliane Vigneault" w:date="2023-08-20T20:25:00Z">
              <w:rPr>
                <w:rFonts w:ascii="Times New Roman" w:hAnsi="Times New Roman" w:cs="Times New Roman"/>
                <w:kern w:val="0"/>
              </w:rPr>
            </w:rPrChange>
          </w:rPr>
          <w:t>(2), 466‑485. https://doi.org/10.1111/j.1095-8649.2011.03041.x</w:t>
        </w:r>
      </w:ins>
    </w:p>
    <w:p w14:paraId="17AAC1F9" w14:textId="77777777" w:rsidR="00053309" w:rsidRPr="00053309" w:rsidRDefault="00053309" w:rsidP="00053309">
      <w:pPr>
        <w:widowControl w:val="0"/>
        <w:autoSpaceDE w:val="0"/>
        <w:autoSpaceDN w:val="0"/>
        <w:adjustRightInd w:val="0"/>
        <w:rPr>
          <w:ins w:id="365" w:author="Juliane Vigneault" w:date="2023-08-20T20:24:00Z"/>
          <w:rFonts w:ascii="Times New Roman" w:hAnsi="Times New Roman" w:cs="Times New Roman"/>
          <w:kern w:val="0"/>
          <w:lang w:val="en-US"/>
          <w:rPrChange w:id="366" w:author="Juliane Vigneault" w:date="2023-08-20T20:25:00Z">
            <w:rPr>
              <w:ins w:id="367" w:author="Juliane Vigneault" w:date="2023-08-20T20:24:00Z"/>
              <w:rFonts w:ascii="Times New Roman" w:hAnsi="Times New Roman" w:cs="Times New Roman"/>
              <w:kern w:val="0"/>
            </w:rPr>
          </w:rPrChange>
        </w:rPr>
      </w:pPr>
      <w:ins w:id="368" w:author="Juliane Vigneault" w:date="2023-08-20T20:24:00Z">
        <w:r w:rsidRPr="00053309">
          <w:rPr>
            <w:rFonts w:ascii="Times New Roman" w:hAnsi="Times New Roman" w:cs="Times New Roman"/>
            <w:kern w:val="0"/>
            <w:lang w:val="en-US"/>
            <w:rPrChange w:id="369" w:author="Juliane Vigneault" w:date="2023-08-20T20:25:00Z">
              <w:rPr>
                <w:rFonts w:ascii="Times New Roman" w:hAnsi="Times New Roman" w:cs="Times New Roman"/>
                <w:kern w:val="0"/>
              </w:rPr>
            </w:rPrChange>
          </w:rPr>
          <w:t xml:space="preserve">Lagrue, C., &amp; Poulin, R. (2015). Local diversity reduces infection risk across multiple freshwater host-parasite associations. </w:t>
        </w:r>
        <w:r w:rsidRPr="00053309">
          <w:rPr>
            <w:rFonts w:ascii="Times New Roman" w:hAnsi="Times New Roman" w:cs="Times New Roman"/>
            <w:i/>
            <w:iCs/>
            <w:kern w:val="0"/>
            <w:lang w:val="en-US"/>
            <w:rPrChange w:id="370" w:author="Juliane Vigneault" w:date="2023-08-20T20:25:00Z">
              <w:rPr>
                <w:rFonts w:ascii="Times New Roman" w:hAnsi="Times New Roman" w:cs="Times New Roman"/>
                <w:i/>
                <w:iCs/>
                <w:kern w:val="0"/>
              </w:rPr>
            </w:rPrChange>
          </w:rPr>
          <w:t>Freshwater Biology</w:t>
        </w:r>
        <w:r w:rsidRPr="00053309">
          <w:rPr>
            <w:rFonts w:ascii="Times New Roman" w:hAnsi="Times New Roman" w:cs="Times New Roman"/>
            <w:kern w:val="0"/>
            <w:lang w:val="en-US"/>
            <w:rPrChange w:id="371"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72" w:author="Juliane Vigneault" w:date="2023-08-20T20:25:00Z">
              <w:rPr>
                <w:rFonts w:ascii="Times New Roman" w:hAnsi="Times New Roman" w:cs="Times New Roman"/>
                <w:i/>
                <w:iCs/>
                <w:kern w:val="0"/>
              </w:rPr>
            </w:rPrChange>
          </w:rPr>
          <w:t>60</w:t>
        </w:r>
        <w:r w:rsidRPr="00053309">
          <w:rPr>
            <w:rFonts w:ascii="Times New Roman" w:hAnsi="Times New Roman" w:cs="Times New Roman"/>
            <w:kern w:val="0"/>
            <w:lang w:val="en-US"/>
            <w:rPrChange w:id="373" w:author="Juliane Vigneault" w:date="2023-08-20T20:25:00Z">
              <w:rPr>
                <w:rFonts w:ascii="Times New Roman" w:hAnsi="Times New Roman" w:cs="Times New Roman"/>
                <w:kern w:val="0"/>
              </w:rPr>
            </w:rPrChange>
          </w:rPr>
          <w:t>(11), 2445‑2454. https://doi.org/10.1111/fwb.12677</w:t>
        </w:r>
      </w:ins>
    </w:p>
    <w:p w14:paraId="0CE02A61" w14:textId="77777777" w:rsidR="00053309" w:rsidRPr="00053309" w:rsidRDefault="00053309" w:rsidP="00053309">
      <w:pPr>
        <w:widowControl w:val="0"/>
        <w:autoSpaceDE w:val="0"/>
        <w:autoSpaceDN w:val="0"/>
        <w:adjustRightInd w:val="0"/>
        <w:rPr>
          <w:ins w:id="374" w:author="Juliane Vigneault" w:date="2023-08-20T20:24:00Z"/>
          <w:rFonts w:ascii="Times New Roman" w:hAnsi="Times New Roman" w:cs="Times New Roman"/>
          <w:kern w:val="0"/>
          <w:lang w:val="en-US"/>
          <w:rPrChange w:id="375" w:author="Juliane Vigneault" w:date="2023-08-20T20:25:00Z">
            <w:rPr>
              <w:ins w:id="376" w:author="Juliane Vigneault" w:date="2023-08-20T20:24:00Z"/>
              <w:rFonts w:ascii="Times New Roman" w:hAnsi="Times New Roman" w:cs="Times New Roman"/>
              <w:kern w:val="0"/>
            </w:rPr>
          </w:rPrChange>
        </w:rPr>
      </w:pPr>
      <w:ins w:id="377" w:author="Juliane Vigneault" w:date="2023-08-20T20:24:00Z">
        <w:r w:rsidRPr="00053309">
          <w:rPr>
            <w:rFonts w:ascii="Times New Roman" w:hAnsi="Times New Roman" w:cs="Times New Roman"/>
            <w:kern w:val="0"/>
            <w:lang w:val="en-US"/>
            <w:rPrChange w:id="378" w:author="Juliane Vigneault" w:date="2023-08-20T20:25:00Z">
              <w:rPr>
                <w:rFonts w:ascii="Times New Roman" w:hAnsi="Times New Roman" w:cs="Times New Roman"/>
                <w:kern w:val="0"/>
              </w:rPr>
            </w:rPrChange>
          </w:rPr>
          <w:t xml:space="preserve">Levin, S. A. (1992). The Problem of Pattern and Scale in Ecology : The Robert H. MacArthur Award Lecture. </w:t>
        </w:r>
        <w:r w:rsidRPr="00053309">
          <w:rPr>
            <w:rFonts w:ascii="Times New Roman" w:hAnsi="Times New Roman" w:cs="Times New Roman"/>
            <w:i/>
            <w:iCs/>
            <w:kern w:val="0"/>
            <w:lang w:val="en-US"/>
            <w:rPrChange w:id="379" w:author="Juliane Vigneault" w:date="2023-08-20T20:25:00Z">
              <w:rPr>
                <w:rFonts w:ascii="Times New Roman" w:hAnsi="Times New Roman" w:cs="Times New Roman"/>
                <w:i/>
                <w:iCs/>
                <w:kern w:val="0"/>
              </w:rPr>
            </w:rPrChange>
          </w:rPr>
          <w:t>Ecology</w:t>
        </w:r>
        <w:r w:rsidRPr="00053309">
          <w:rPr>
            <w:rFonts w:ascii="Times New Roman" w:hAnsi="Times New Roman" w:cs="Times New Roman"/>
            <w:kern w:val="0"/>
            <w:lang w:val="en-US"/>
            <w:rPrChange w:id="380"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81" w:author="Juliane Vigneault" w:date="2023-08-20T20:25:00Z">
              <w:rPr>
                <w:rFonts w:ascii="Times New Roman" w:hAnsi="Times New Roman" w:cs="Times New Roman"/>
                <w:i/>
                <w:iCs/>
                <w:kern w:val="0"/>
              </w:rPr>
            </w:rPrChange>
          </w:rPr>
          <w:t>73</w:t>
        </w:r>
        <w:r w:rsidRPr="00053309">
          <w:rPr>
            <w:rFonts w:ascii="Times New Roman" w:hAnsi="Times New Roman" w:cs="Times New Roman"/>
            <w:kern w:val="0"/>
            <w:lang w:val="en-US"/>
            <w:rPrChange w:id="382" w:author="Juliane Vigneault" w:date="2023-08-20T20:25:00Z">
              <w:rPr>
                <w:rFonts w:ascii="Times New Roman" w:hAnsi="Times New Roman" w:cs="Times New Roman"/>
                <w:kern w:val="0"/>
              </w:rPr>
            </w:rPrChange>
          </w:rPr>
          <w:t>(6), 1943‑1967. https://doi.org/10.2307/1941447</w:t>
        </w:r>
      </w:ins>
    </w:p>
    <w:p w14:paraId="0EC67234" w14:textId="77777777" w:rsidR="00053309" w:rsidRPr="00053309" w:rsidRDefault="00053309" w:rsidP="00053309">
      <w:pPr>
        <w:widowControl w:val="0"/>
        <w:autoSpaceDE w:val="0"/>
        <w:autoSpaceDN w:val="0"/>
        <w:adjustRightInd w:val="0"/>
        <w:rPr>
          <w:ins w:id="383" w:author="Juliane Vigneault" w:date="2023-08-20T20:24:00Z"/>
          <w:rFonts w:ascii="Times New Roman" w:hAnsi="Times New Roman" w:cs="Times New Roman"/>
          <w:kern w:val="0"/>
          <w:lang w:val="en-US"/>
          <w:rPrChange w:id="384" w:author="Juliane Vigneault" w:date="2023-08-20T20:25:00Z">
            <w:rPr>
              <w:ins w:id="385" w:author="Juliane Vigneault" w:date="2023-08-20T20:24:00Z"/>
              <w:rFonts w:ascii="Times New Roman" w:hAnsi="Times New Roman" w:cs="Times New Roman"/>
              <w:kern w:val="0"/>
            </w:rPr>
          </w:rPrChange>
        </w:rPr>
      </w:pPr>
      <w:ins w:id="386" w:author="Juliane Vigneault" w:date="2023-08-20T20:24:00Z">
        <w:r w:rsidRPr="00053309">
          <w:rPr>
            <w:rFonts w:ascii="Times New Roman" w:hAnsi="Times New Roman" w:cs="Times New Roman"/>
            <w:kern w:val="0"/>
            <w:lang w:val="en-US"/>
            <w:rPrChange w:id="387" w:author="Juliane Vigneault" w:date="2023-08-20T20:25:00Z">
              <w:rPr>
                <w:rFonts w:ascii="Times New Roman" w:hAnsi="Times New Roman" w:cs="Times New Roman"/>
                <w:kern w:val="0"/>
              </w:rPr>
            </w:rPrChange>
          </w:rPr>
          <w:t xml:space="preserve">Marcogliese, D. J. (2004). Parasites : Small Players with Crucial Roles in the Ecological Theater. </w:t>
        </w:r>
        <w:r w:rsidRPr="00053309">
          <w:rPr>
            <w:rFonts w:ascii="Times New Roman" w:hAnsi="Times New Roman" w:cs="Times New Roman"/>
            <w:i/>
            <w:iCs/>
            <w:kern w:val="0"/>
            <w:lang w:val="en-US"/>
            <w:rPrChange w:id="388" w:author="Juliane Vigneault" w:date="2023-08-20T20:25:00Z">
              <w:rPr>
                <w:rFonts w:ascii="Times New Roman" w:hAnsi="Times New Roman" w:cs="Times New Roman"/>
                <w:i/>
                <w:iCs/>
                <w:kern w:val="0"/>
              </w:rPr>
            </w:rPrChange>
          </w:rPr>
          <w:t>EcoHealth</w:t>
        </w:r>
        <w:r w:rsidRPr="00053309">
          <w:rPr>
            <w:rFonts w:ascii="Times New Roman" w:hAnsi="Times New Roman" w:cs="Times New Roman"/>
            <w:kern w:val="0"/>
            <w:lang w:val="en-US"/>
            <w:rPrChange w:id="389"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90" w:author="Juliane Vigneault" w:date="2023-08-20T20:25:00Z">
              <w:rPr>
                <w:rFonts w:ascii="Times New Roman" w:hAnsi="Times New Roman" w:cs="Times New Roman"/>
                <w:i/>
                <w:iCs/>
                <w:kern w:val="0"/>
              </w:rPr>
            </w:rPrChange>
          </w:rPr>
          <w:t>1</w:t>
        </w:r>
        <w:r w:rsidRPr="00053309">
          <w:rPr>
            <w:rFonts w:ascii="Times New Roman" w:hAnsi="Times New Roman" w:cs="Times New Roman"/>
            <w:kern w:val="0"/>
            <w:lang w:val="en-US"/>
            <w:rPrChange w:id="391" w:author="Juliane Vigneault" w:date="2023-08-20T20:25:00Z">
              <w:rPr>
                <w:rFonts w:ascii="Times New Roman" w:hAnsi="Times New Roman" w:cs="Times New Roman"/>
                <w:kern w:val="0"/>
              </w:rPr>
            </w:rPrChange>
          </w:rPr>
          <w:t>(2), 151‑164. https://doi.org/10.1007/s10393-004-0028-3</w:t>
        </w:r>
      </w:ins>
    </w:p>
    <w:p w14:paraId="6E17F9BF" w14:textId="77777777" w:rsidR="00053309" w:rsidRPr="00053309" w:rsidRDefault="00053309" w:rsidP="00053309">
      <w:pPr>
        <w:widowControl w:val="0"/>
        <w:autoSpaceDE w:val="0"/>
        <w:autoSpaceDN w:val="0"/>
        <w:adjustRightInd w:val="0"/>
        <w:rPr>
          <w:ins w:id="392" w:author="Juliane Vigneault" w:date="2023-08-20T20:24:00Z"/>
          <w:rFonts w:ascii="Times New Roman" w:hAnsi="Times New Roman" w:cs="Times New Roman"/>
          <w:kern w:val="0"/>
          <w:lang w:val="en-US"/>
          <w:rPrChange w:id="393" w:author="Juliane Vigneault" w:date="2023-08-20T20:25:00Z">
            <w:rPr>
              <w:ins w:id="394" w:author="Juliane Vigneault" w:date="2023-08-20T20:24:00Z"/>
              <w:rFonts w:ascii="Times New Roman" w:hAnsi="Times New Roman" w:cs="Times New Roman"/>
              <w:kern w:val="0"/>
            </w:rPr>
          </w:rPrChange>
        </w:rPr>
      </w:pPr>
      <w:ins w:id="395" w:author="Juliane Vigneault" w:date="2023-08-20T20:24:00Z">
        <w:r w:rsidRPr="00053309">
          <w:rPr>
            <w:rFonts w:ascii="Times New Roman" w:hAnsi="Times New Roman" w:cs="Times New Roman"/>
            <w:kern w:val="0"/>
            <w:lang w:val="en-US"/>
            <w:rPrChange w:id="396" w:author="Juliane Vigneault" w:date="2023-08-20T20:25:00Z">
              <w:rPr>
                <w:rFonts w:ascii="Times New Roman" w:hAnsi="Times New Roman" w:cs="Times New Roman"/>
                <w:kern w:val="0"/>
              </w:rPr>
            </w:rPrChange>
          </w:rPr>
          <w:t xml:space="preserve">Marcogliese, D. J., &amp; Cone, D. K. (1997a). Food webs : A plea for parasites. </w:t>
        </w:r>
        <w:r w:rsidRPr="00053309">
          <w:rPr>
            <w:rFonts w:ascii="Times New Roman" w:hAnsi="Times New Roman" w:cs="Times New Roman"/>
            <w:i/>
            <w:iCs/>
            <w:kern w:val="0"/>
            <w:lang w:val="en-US"/>
            <w:rPrChange w:id="397" w:author="Juliane Vigneault" w:date="2023-08-20T20:25: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39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399" w:author="Juliane Vigneault" w:date="2023-08-20T20:25:00Z">
              <w:rPr>
                <w:rFonts w:ascii="Times New Roman" w:hAnsi="Times New Roman" w:cs="Times New Roman"/>
                <w:i/>
                <w:iCs/>
                <w:kern w:val="0"/>
              </w:rPr>
            </w:rPrChange>
          </w:rPr>
          <w:t>12</w:t>
        </w:r>
        <w:r w:rsidRPr="00053309">
          <w:rPr>
            <w:rFonts w:ascii="Times New Roman" w:hAnsi="Times New Roman" w:cs="Times New Roman"/>
            <w:kern w:val="0"/>
            <w:lang w:val="en-US"/>
            <w:rPrChange w:id="400" w:author="Juliane Vigneault" w:date="2023-08-20T20:25:00Z">
              <w:rPr>
                <w:rFonts w:ascii="Times New Roman" w:hAnsi="Times New Roman" w:cs="Times New Roman"/>
                <w:kern w:val="0"/>
              </w:rPr>
            </w:rPrChange>
          </w:rPr>
          <w:t>(8), 320‑325. https://doi.org/10.1016/S0169-5347(97)01080-X</w:t>
        </w:r>
      </w:ins>
    </w:p>
    <w:p w14:paraId="28D511D2" w14:textId="77777777" w:rsidR="00053309" w:rsidRPr="00053309" w:rsidRDefault="00053309" w:rsidP="00053309">
      <w:pPr>
        <w:widowControl w:val="0"/>
        <w:autoSpaceDE w:val="0"/>
        <w:autoSpaceDN w:val="0"/>
        <w:adjustRightInd w:val="0"/>
        <w:rPr>
          <w:ins w:id="401" w:author="Juliane Vigneault" w:date="2023-08-20T20:24:00Z"/>
          <w:rFonts w:ascii="Times New Roman" w:hAnsi="Times New Roman" w:cs="Times New Roman"/>
          <w:kern w:val="0"/>
          <w:lang w:val="en-US"/>
          <w:rPrChange w:id="402" w:author="Juliane Vigneault" w:date="2023-08-20T20:25:00Z">
            <w:rPr>
              <w:ins w:id="403" w:author="Juliane Vigneault" w:date="2023-08-20T20:24:00Z"/>
              <w:rFonts w:ascii="Times New Roman" w:hAnsi="Times New Roman" w:cs="Times New Roman"/>
              <w:kern w:val="0"/>
            </w:rPr>
          </w:rPrChange>
        </w:rPr>
      </w:pPr>
      <w:ins w:id="404" w:author="Juliane Vigneault" w:date="2023-08-20T20:24:00Z">
        <w:r w:rsidRPr="00053309">
          <w:rPr>
            <w:rFonts w:ascii="Times New Roman" w:hAnsi="Times New Roman" w:cs="Times New Roman"/>
            <w:kern w:val="0"/>
            <w:lang w:val="en-US"/>
            <w:rPrChange w:id="405" w:author="Juliane Vigneault" w:date="2023-08-20T20:25:00Z">
              <w:rPr>
                <w:rFonts w:ascii="Times New Roman" w:hAnsi="Times New Roman" w:cs="Times New Roman"/>
                <w:kern w:val="0"/>
              </w:rPr>
            </w:rPrChange>
          </w:rPr>
          <w:t xml:space="preserve">Marcogliese, D. J., &amp; Cone, D. K. (1997b). Parasite communities as indicators of ecosystem stress. </w:t>
        </w:r>
        <w:r w:rsidRPr="00053309">
          <w:rPr>
            <w:rFonts w:ascii="Times New Roman" w:hAnsi="Times New Roman" w:cs="Times New Roman"/>
            <w:i/>
            <w:iCs/>
            <w:kern w:val="0"/>
            <w:lang w:val="en-US"/>
            <w:rPrChange w:id="406" w:author="Juliane Vigneault" w:date="2023-08-20T20:25:00Z">
              <w:rPr>
                <w:rFonts w:ascii="Times New Roman" w:hAnsi="Times New Roman" w:cs="Times New Roman"/>
                <w:i/>
                <w:iCs/>
                <w:kern w:val="0"/>
              </w:rPr>
            </w:rPrChange>
          </w:rPr>
          <w:t>Parassitologia</w:t>
        </w:r>
        <w:r w:rsidRPr="00053309">
          <w:rPr>
            <w:rFonts w:ascii="Times New Roman" w:hAnsi="Times New Roman" w:cs="Times New Roman"/>
            <w:kern w:val="0"/>
            <w:lang w:val="en-US"/>
            <w:rPrChange w:id="40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08" w:author="Juliane Vigneault" w:date="2023-08-20T20:25:00Z">
              <w:rPr>
                <w:rFonts w:ascii="Times New Roman" w:hAnsi="Times New Roman" w:cs="Times New Roman"/>
                <w:i/>
                <w:iCs/>
                <w:kern w:val="0"/>
              </w:rPr>
            </w:rPrChange>
          </w:rPr>
          <w:t>39</w:t>
        </w:r>
        <w:r w:rsidRPr="00053309">
          <w:rPr>
            <w:rFonts w:ascii="Times New Roman" w:hAnsi="Times New Roman" w:cs="Times New Roman"/>
            <w:kern w:val="0"/>
            <w:lang w:val="en-US"/>
            <w:rPrChange w:id="409" w:author="Juliane Vigneault" w:date="2023-08-20T20:25:00Z">
              <w:rPr>
                <w:rFonts w:ascii="Times New Roman" w:hAnsi="Times New Roman" w:cs="Times New Roman"/>
                <w:kern w:val="0"/>
              </w:rPr>
            </w:rPrChange>
          </w:rPr>
          <w:t>(3), 227‑232.</w:t>
        </w:r>
      </w:ins>
    </w:p>
    <w:p w14:paraId="11195B51" w14:textId="77777777" w:rsidR="00053309" w:rsidRPr="00053309" w:rsidRDefault="00053309" w:rsidP="00053309">
      <w:pPr>
        <w:widowControl w:val="0"/>
        <w:autoSpaceDE w:val="0"/>
        <w:autoSpaceDN w:val="0"/>
        <w:adjustRightInd w:val="0"/>
        <w:rPr>
          <w:ins w:id="410" w:author="Juliane Vigneault" w:date="2023-08-20T20:24:00Z"/>
          <w:rFonts w:ascii="Times New Roman" w:hAnsi="Times New Roman" w:cs="Times New Roman"/>
          <w:kern w:val="0"/>
          <w:lang w:val="en-US"/>
          <w:rPrChange w:id="411" w:author="Juliane Vigneault" w:date="2023-08-20T20:25:00Z">
            <w:rPr>
              <w:ins w:id="412" w:author="Juliane Vigneault" w:date="2023-08-20T20:24:00Z"/>
              <w:rFonts w:ascii="Times New Roman" w:hAnsi="Times New Roman" w:cs="Times New Roman"/>
              <w:kern w:val="0"/>
            </w:rPr>
          </w:rPrChange>
        </w:rPr>
      </w:pPr>
      <w:ins w:id="413" w:author="Juliane Vigneault" w:date="2023-08-20T20:24:00Z">
        <w:r w:rsidRPr="00053309">
          <w:rPr>
            <w:rFonts w:ascii="Times New Roman" w:hAnsi="Times New Roman" w:cs="Times New Roman"/>
            <w:kern w:val="0"/>
            <w:lang w:val="en-US"/>
            <w:rPrChange w:id="414" w:author="Juliane Vigneault" w:date="2023-08-20T20:25:00Z">
              <w:rPr>
                <w:rFonts w:ascii="Times New Roman" w:hAnsi="Times New Roman" w:cs="Times New Roman"/>
                <w:kern w:val="0"/>
              </w:rPr>
            </w:rPrChange>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053309">
          <w:rPr>
            <w:rFonts w:ascii="Times New Roman" w:hAnsi="Times New Roman" w:cs="Times New Roman"/>
            <w:i/>
            <w:iCs/>
            <w:kern w:val="0"/>
            <w:lang w:val="en-US"/>
            <w:rPrChange w:id="415" w:author="Juliane Vigneault" w:date="2023-08-20T20:25:00Z">
              <w:rPr>
                <w:rFonts w:ascii="Times New Roman" w:hAnsi="Times New Roman" w:cs="Times New Roman"/>
                <w:i/>
                <w:iCs/>
                <w:kern w:val="0"/>
              </w:rPr>
            </w:rPrChange>
          </w:rPr>
          <w:t>Canadian Journal of Zoology</w:t>
        </w:r>
        <w:r w:rsidRPr="00053309">
          <w:rPr>
            <w:rFonts w:ascii="Times New Roman" w:hAnsi="Times New Roman" w:cs="Times New Roman"/>
            <w:kern w:val="0"/>
            <w:lang w:val="en-US"/>
            <w:rPrChange w:id="41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17" w:author="Juliane Vigneault" w:date="2023-08-20T20:25:00Z">
              <w:rPr>
                <w:rFonts w:ascii="Times New Roman" w:hAnsi="Times New Roman" w:cs="Times New Roman"/>
                <w:i/>
                <w:iCs/>
                <w:kern w:val="0"/>
              </w:rPr>
            </w:rPrChange>
          </w:rPr>
          <w:t>79</w:t>
        </w:r>
        <w:r w:rsidRPr="00053309">
          <w:rPr>
            <w:rFonts w:ascii="Times New Roman" w:hAnsi="Times New Roman" w:cs="Times New Roman"/>
            <w:kern w:val="0"/>
            <w:lang w:val="en-US"/>
            <w:rPrChange w:id="418" w:author="Juliane Vigneault" w:date="2023-08-20T20:25:00Z">
              <w:rPr>
                <w:rFonts w:ascii="Times New Roman" w:hAnsi="Times New Roman" w:cs="Times New Roman"/>
                <w:kern w:val="0"/>
              </w:rPr>
            </w:rPrChange>
          </w:rPr>
          <w:t>(3), 355‑369. https://doi.org/10.1139/z00-209</w:t>
        </w:r>
      </w:ins>
    </w:p>
    <w:p w14:paraId="14D0E47B" w14:textId="77777777" w:rsidR="00053309" w:rsidRPr="00053309" w:rsidRDefault="00053309" w:rsidP="00053309">
      <w:pPr>
        <w:widowControl w:val="0"/>
        <w:autoSpaceDE w:val="0"/>
        <w:autoSpaceDN w:val="0"/>
        <w:adjustRightInd w:val="0"/>
        <w:rPr>
          <w:ins w:id="419" w:author="Juliane Vigneault" w:date="2023-08-20T20:24:00Z"/>
          <w:rFonts w:ascii="Times New Roman" w:hAnsi="Times New Roman" w:cs="Times New Roman"/>
          <w:kern w:val="0"/>
          <w:lang w:val="en-US"/>
          <w:rPrChange w:id="420" w:author="Juliane Vigneault" w:date="2023-08-20T20:25:00Z">
            <w:rPr>
              <w:ins w:id="421" w:author="Juliane Vigneault" w:date="2023-08-20T20:24:00Z"/>
              <w:rFonts w:ascii="Times New Roman" w:hAnsi="Times New Roman" w:cs="Times New Roman"/>
              <w:kern w:val="0"/>
            </w:rPr>
          </w:rPrChange>
        </w:rPr>
      </w:pPr>
      <w:ins w:id="422" w:author="Juliane Vigneault" w:date="2023-08-20T20:24:00Z">
        <w:r w:rsidRPr="00053309">
          <w:rPr>
            <w:rFonts w:ascii="Times New Roman" w:hAnsi="Times New Roman" w:cs="Times New Roman"/>
            <w:kern w:val="0"/>
            <w:lang w:val="en-US"/>
            <w:rPrChange w:id="423" w:author="Juliane Vigneault" w:date="2023-08-20T20:25:00Z">
              <w:rPr>
                <w:rFonts w:ascii="Times New Roman" w:hAnsi="Times New Roman" w:cs="Times New Roman"/>
                <w:kern w:val="0"/>
              </w:rPr>
            </w:rPrChange>
          </w:rPr>
          <w:t xml:space="preserve">McGeoch, M. A., &amp; Gaston, K. J. (2002). Occupancy frequency distributions : Patterns, artefacts and mechanisms. </w:t>
        </w:r>
        <w:r w:rsidRPr="00053309">
          <w:rPr>
            <w:rFonts w:ascii="Times New Roman" w:hAnsi="Times New Roman" w:cs="Times New Roman"/>
            <w:i/>
            <w:iCs/>
            <w:kern w:val="0"/>
            <w:lang w:val="en-US"/>
            <w:rPrChange w:id="424" w:author="Juliane Vigneault" w:date="2023-08-20T20:25:00Z">
              <w:rPr>
                <w:rFonts w:ascii="Times New Roman" w:hAnsi="Times New Roman" w:cs="Times New Roman"/>
                <w:i/>
                <w:iCs/>
                <w:kern w:val="0"/>
              </w:rPr>
            </w:rPrChange>
          </w:rPr>
          <w:t>Biological Reviews</w:t>
        </w:r>
        <w:r w:rsidRPr="00053309">
          <w:rPr>
            <w:rFonts w:ascii="Times New Roman" w:hAnsi="Times New Roman" w:cs="Times New Roman"/>
            <w:kern w:val="0"/>
            <w:lang w:val="en-US"/>
            <w:rPrChange w:id="42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26" w:author="Juliane Vigneault" w:date="2023-08-20T20:25:00Z">
              <w:rPr>
                <w:rFonts w:ascii="Times New Roman" w:hAnsi="Times New Roman" w:cs="Times New Roman"/>
                <w:i/>
                <w:iCs/>
                <w:kern w:val="0"/>
              </w:rPr>
            </w:rPrChange>
          </w:rPr>
          <w:t>77</w:t>
        </w:r>
        <w:r w:rsidRPr="00053309">
          <w:rPr>
            <w:rFonts w:ascii="Times New Roman" w:hAnsi="Times New Roman" w:cs="Times New Roman"/>
            <w:kern w:val="0"/>
            <w:lang w:val="en-US"/>
            <w:rPrChange w:id="427" w:author="Juliane Vigneault" w:date="2023-08-20T20:25:00Z">
              <w:rPr>
                <w:rFonts w:ascii="Times New Roman" w:hAnsi="Times New Roman" w:cs="Times New Roman"/>
                <w:kern w:val="0"/>
              </w:rPr>
            </w:rPrChange>
          </w:rPr>
          <w:t>(3), 311‑331. https://doi.org/10.1017/S1464793101005887</w:t>
        </w:r>
      </w:ins>
    </w:p>
    <w:p w14:paraId="2CDA030C" w14:textId="77777777" w:rsidR="00053309" w:rsidRPr="00053309" w:rsidRDefault="00053309" w:rsidP="00053309">
      <w:pPr>
        <w:widowControl w:val="0"/>
        <w:autoSpaceDE w:val="0"/>
        <w:autoSpaceDN w:val="0"/>
        <w:adjustRightInd w:val="0"/>
        <w:rPr>
          <w:ins w:id="428" w:author="Juliane Vigneault" w:date="2023-08-20T20:24:00Z"/>
          <w:rFonts w:ascii="Times New Roman" w:hAnsi="Times New Roman" w:cs="Times New Roman"/>
          <w:kern w:val="0"/>
          <w:lang w:val="en-US"/>
          <w:rPrChange w:id="429" w:author="Juliane Vigneault" w:date="2023-08-20T20:25:00Z">
            <w:rPr>
              <w:ins w:id="430" w:author="Juliane Vigneault" w:date="2023-08-20T20:24:00Z"/>
              <w:rFonts w:ascii="Times New Roman" w:hAnsi="Times New Roman" w:cs="Times New Roman"/>
              <w:kern w:val="0"/>
            </w:rPr>
          </w:rPrChange>
        </w:rPr>
      </w:pPr>
      <w:ins w:id="431" w:author="Juliane Vigneault" w:date="2023-08-20T20:24:00Z">
        <w:r w:rsidRPr="00053309">
          <w:rPr>
            <w:rFonts w:ascii="Times New Roman" w:hAnsi="Times New Roman" w:cs="Times New Roman"/>
            <w:kern w:val="0"/>
            <w:lang w:val="en-US"/>
            <w:rPrChange w:id="432" w:author="Juliane Vigneault" w:date="2023-08-20T20:25:00Z">
              <w:rPr>
                <w:rFonts w:ascii="Times New Roman" w:hAnsi="Times New Roman" w:cs="Times New Roman"/>
                <w:kern w:val="0"/>
              </w:rPr>
            </w:rPrChange>
          </w:rPr>
          <w:t xml:space="preserve">Minchella, D. J., &amp; Scott, M. E. (1991). Parasitism : A cryptic determinant of animal community structure. </w:t>
        </w:r>
        <w:r w:rsidRPr="00053309">
          <w:rPr>
            <w:rFonts w:ascii="Times New Roman" w:hAnsi="Times New Roman" w:cs="Times New Roman"/>
            <w:i/>
            <w:iCs/>
            <w:kern w:val="0"/>
            <w:lang w:val="en-US"/>
            <w:rPrChange w:id="433" w:author="Juliane Vigneault" w:date="2023-08-20T20:25:00Z">
              <w:rPr>
                <w:rFonts w:ascii="Times New Roman" w:hAnsi="Times New Roman" w:cs="Times New Roman"/>
                <w:i/>
                <w:iCs/>
                <w:kern w:val="0"/>
              </w:rPr>
            </w:rPrChange>
          </w:rPr>
          <w:t>Trends in Ecology &amp; Evolution</w:t>
        </w:r>
        <w:r w:rsidRPr="00053309">
          <w:rPr>
            <w:rFonts w:ascii="Times New Roman" w:hAnsi="Times New Roman" w:cs="Times New Roman"/>
            <w:kern w:val="0"/>
            <w:lang w:val="en-US"/>
            <w:rPrChange w:id="434"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35" w:author="Juliane Vigneault" w:date="2023-08-20T20:25:00Z">
              <w:rPr>
                <w:rFonts w:ascii="Times New Roman" w:hAnsi="Times New Roman" w:cs="Times New Roman"/>
                <w:i/>
                <w:iCs/>
                <w:kern w:val="0"/>
              </w:rPr>
            </w:rPrChange>
          </w:rPr>
          <w:t>6</w:t>
        </w:r>
        <w:r w:rsidRPr="00053309">
          <w:rPr>
            <w:rFonts w:ascii="Times New Roman" w:hAnsi="Times New Roman" w:cs="Times New Roman"/>
            <w:kern w:val="0"/>
            <w:lang w:val="en-US"/>
            <w:rPrChange w:id="436" w:author="Juliane Vigneault" w:date="2023-08-20T20:25:00Z">
              <w:rPr>
                <w:rFonts w:ascii="Times New Roman" w:hAnsi="Times New Roman" w:cs="Times New Roman"/>
                <w:kern w:val="0"/>
              </w:rPr>
            </w:rPrChange>
          </w:rPr>
          <w:t>(8), 250‑254. https://doi.org/10.1016/0169-5347(91)90071-5</w:t>
        </w:r>
      </w:ins>
    </w:p>
    <w:p w14:paraId="42B3BE53" w14:textId="77777777" w:rsidR="00053309" w:rsidRPr="00053309" w:rsidRDefault="00053309" w:rsidP="00053309">
      <w:pPr>
        <w:widowControl w:val="0"/>
        <w:autoSpaceDE w:val="0"/>
        <w:autoSpaceDN w:val="0"/>
        <w:adjustRightInd w:val="0"/>
        <w:rPr>
          <w:ins w:id="437" w:author="Juliane Vigneault" w:date="2023-08-20T20:24:00Z"/>
          <w:rFonts w:ascii="Times New Roman" w:hAnsi="Times New Roman" w:cs="Times New Roman"/>
          <w:kern w:val="0"/>
          <w:lang w:val="en-US"/>
          <w:rPrChange w:id="438" w:author="Juliane Vigneault" w:date="2023-08-20T20:25:00Z">
            <w:rPr>
              <w:ins w:id="439" w:author="Juliane Vigneault" w:date="2023-08-20T20:24:00Z"/>
              <w:rFonts w:ascii="Times New Roman" w:hAnsi="Times New Roman" w:cs="Times New Roman"/>
              <w:kern w:val="0"/>
            </w:rPr>
          </w:rPrChange>
        </w:rPr>
      </w:pPr>
      <w:ins w:id="440" w:author="Juliane Vigneault" w:date="2023-08-20T20:24:00Z">
        <w:r w:rsidRPr="00053309">
          <w:rPr>
            <w:rFonts w:ascii="Times New Roman" w:hAnsi="Times New Roman" w:cs="Times New Roman"/>
            <w:kern w:val="0"/>
            <w:lang w:val="en-US"/>
            <w:rPrChange w:id="441" w:author="Juliane Vigneault" w:date="2023-08-20T20:25:00Z">
              <w:rPr>
                <w:rFonts w:ascii="Times New Roman" w:hAnsi="Times New Roman" w:cs="Times New Roman"/>
                <w:kern w:val="0"/>
              </w:rPr>
            </w:rPrChange>
          </w:rPr>
          <w:t xml:space="preserve">Moore, J. W., Lambert, T. D., Heady, W. N., Honig, S. E., Osterback, A.-M. K., Phillis, C. C., Quiros, A. L., Retford, N. A., &amp; Herbst, D. B. (2014). Anthropogenic land-use signals propagate through stream food webs in a California, USA, watershed. </w:t>
        </w:r>
        <w:r w:rsidRPr="00053309">
          <w:rPr>
            <w:rFonts w:ascii="Times New Roman" w:hAnsi="Times New Roman" w:cs="Times New Roman"/>
            <w:i/>
            <w:iCs/>
            <w:kern w:val="0"/>
            <w:lang w:val="en-US"/>
            <w:rPrChange w:id="442" w:author="Juliane Vigneault" w:date="2023-08-20T20:25:00Z">
              <w:rPr>
                <w:rFonts w:ascii="Times New Roman" w:hAnsi="Times New Roman" w:cs="Times New Roman"/>
                <w:i/>
                <w:iCs/>
                <w:kern w:val="0"/>
              </w:rPr>
            </w:rPrChange>
          </w:rPr>
          <w:t>Limnologica</w:t>
        </w:r>
        <w:r w:rsidRPr="00053309">
          <w:rPr>
            <w:rFonts w:ascii="Times New Roman" w:hAnsi="Times New Roman" w:cs="Times New Roman"/>
            <w:kern w:val="0"/>
            <w:lang w:val="en-US"/>
            <w:rPrChange w:id="443"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44" w:author="Juliane Vigneault" w:date="2023-08-20T20:25:00Z">
              <w:rPr>
                <w:rFonts w:ascii="Times New Roman" w:hAnsi="Times New Roman" w:cs="Times New Roman"/>
                <w:i/>
                <w:iCs/>
                <w:kern w:val="0"/>
              </w:rPr>
            </w:rPrChange>
          </w:rPr>
          <w:t>46</w:t>
        </w:r>
        <w:r w:rsidRPr="00053309">
          <w:rPr>
            <w:rFonts w:ascii="Times New Roman" w:hAnsi="Times New Roman" w:cs="Times New Roman"/>
            <w:kern w:val="0"/>
            <w:lang w:val="en-US"/>
            <w:rPrChange w:id="445" w:author="Juliane Vigneault" w:date="2023-08-20T20:25:00Z">
              <w:rPr>
                <w:rFonts w:ascii="Times New Roman" w:hAnsi="Times New Roman" w:cs="Times New Roman"/>
                <w:kern w:val="0"/>
              </w:rPr>
            </w:rPrChange>
          </w:rPr>
          <w:t>, 124‑130. https://doi.org/10.1016/j.limno.2014.01.005</w:t>
        </w:r>
      </w:ins>
    </w:p>
    <w:p w14:paraId="04993D43" w14:textId="77777777" w:rsidR="00053309" w:rsidRPr="00053309" w:rsidRDefault="00053309" w:rsidP="00053309">
      <w:pPr>
        <w:widowControl w:val="0"/>
        <w:autoSpaceDE w:val="0"/>
        <w:autoSpaceDN w:val="0"/>
        <w:adjustRightInd w:val="0"/>
        <w:rPr>
          <w:ins w:id="446" w:author="Juliane Vigneault" w:date="2023-08-20T20:24:00Z"/>
          <w:rFonts w:ascii="Times New Roman" w:hAnsi="Times New Roman" w:cs="Times New Roman"/>
          <w:kern w:val="0"/>
          <w:lang w:val="en-US"/>
          <w:rPrChange w:id="447" w:author="Juliane Vigneault" w:date="2023-08-20T20:25:00Z">
            <w:rPr>
              <w:ins w:id="448" w:author="Juliane Vigneault" w:date="2023-08-20T20:24:00Z"/>
              <w:rFonts w:ascii="Times New Roman" w:hAnsi="Times New Roman" w:cs="Times New Roman"/>
              <w:kern w:val="0"/>
            </w:rPr>
          </w:rPrChange>
        </w:rPr>
      </w:pPr>
      <w:ins w:id="449" w:author="Juliane Vigneault" w:date="2023-08-20T20:24:00Z">
        <w:r w:rsidRPr="00053309">
          <w:rPr>
            <w:rFonts w:ascii="Times New Roman" w:hAnsi="Times New Roman" w:cs="Times New Roman"/>
            <w:kern w:val="0"/>
            <w:lang w:val="en-US"/>
            <w:rPrChange w:id="450" w:author="Juliane Vigneault" w:date="2023-08-20T20:25:00Z">
              <w:rPr>
                <w:rFonts w:ascii="Times New Roman" w:hAnsi="Times New Roman" w:cs="Times New Roman"/>
                <w:kern w:val="0"/>
              </w:rPr>
            </w:rPrChange>
          </w:rPr>
          <w:t xml:space="preserve">Morley, N. J. (2012). Cercariae (Platyhelminthes : Trematoda) as neglected components of zooplankton communities in freshwater habitats. </w:t>
        </w:r>
        <w:r w:rsidRPr="00053309">
          <w:rPr>
            <w:rFonts w:ascii="Times New Roman" w:hAnsi="Times New Roman" w:cs="Times New Roman"/>
            <w:i/>
            <w:iCs/>
            <w:kern w:val="0"/>
            <w:lang w:val="en-US"/>
            <w:rPrChange w:id="451" w:author="Juliane Vigneault" w:date="2023-08-20T20:25:00Z">
              <w:rPr>
                <w:rFonts w:ascii="Times New Roman" w:hAnsi="Times New Roman" w:cs="Times New Roman"/>
                <w:i/>
                <w:iCs/>
                <w:kern w:val="0"/>
              </w:rPr>
            </w:rPrChange>
          </w:rPr>
          <w:t>Hydrobiologia</w:t>
        </w:r>
        <w:r w:rsidRPr="00053309">
          <w:rPr>
            <w:rFonts w:ascii="Times New Roman" w:hAnsi="Times New Roman" w:cs="Times New Roman"/>
            <w:kern w:val="0"/>
            <w:lang w:val="en-US"/>
            <w:rPrChange w:id="452"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53" w:author="Juliane Vigneault" w:date="2023-08-20T20:25:00Z">
              <w:rPr>
                <w:rFonts w:ascii="Times New Roman" w:hAnsi="Times New Roman" w:cs="Times New Roman"/>
                <w:i/>
                <w:iCs/>
                <w:kern w:val="0"/>
              </w:rPr>
            </w:rPrChange>
          </w:rPr>
          <w:t>691</w:t>
        </w:r>
        <w:r w:rsidRPr="00053309">
          <w:rPr>
            <w:rFonts w:ascii="Times New Roman" w:hAnsi="Times New Roman" w:cs="Times New Roman"/>
            <w:kern w:val="0"/>
            <w:lang w:val="en-US"/>
            <w:rPrChange w:id="454" w:author="Juliane Vigneault" w:date="2023-08-20T20:25:00Z">
              <w:rPr>
                <w:rFonts w:ascii="Times New Roman" w:hAnsi="Times New Roman" w:cs="Times New Roman"/>
                <w:kern w:val="0"/>
              </w:rPr>
            </w:rPrChange>
          </w:rPr>
          <w:t>(1), 7‑19. https://doi.org/10.1007/s10750-012-1029-9</w:t>
        </w:r>
      </w:ins>
    </w:p>
    <w:p w14:paraId="05CFF548" w14:textId="77777777" w:rsidR="00053309" w:rsidRPr="00053309" w:rsidRDefault="00053309" w:rsidP="00053309">
      <w:pPr>
        <w:widowControl w:val="0"/>
        <w:autoSpaceDE w:val="0"/>
        <w:autoSpaceDN w:val="0"/>
        <w:adjustRightInd w:val="0"/>
        <w:rPr>
          <w:ins w:id="455" w:author="Juliane Vigneault" w:date="2023-08-20T20:24:00Z"/>
          <w:rFonts w:ascii="Times New Roman" w:hAnsi="Times New Roman" w:cs="Times New Roman"/>
          <w:kern w:val="0"/>
          <w:lang w:val="en-US"/>
          <w:rPrChange w:id="456" w:author="Juliane Vigneault" w:date="2023-08-20T20:25:00Z">
            <w:rPr>
              <w:ins w:id="457" w:author="Juliane Vigneault" w:date="2023-08-20T20:24:00Z"/>
              <w:rFonts w:ascii="Times New Roman" w:hAnsi="Times New Roman" w:cs="Times New Roman"/>
              <w:kern w:val="0"/>
            </w:rPr>
          </w:rPrChange>
        </w:rPr>
      </w:pPr>
      <w:ins w:id="458" w:author="Juliane Vigneault" w:date="2023-08-20T20:24:00Z">
        <w:r w:rsidRPr="00053309">
          <w:rPr>
            <w:rFonts w:ascii="Times New Roman" w:hAnsi="Times New Roman" w:cs="Times New Roman"/>
            <w:kern w:val="0"/>
            <w:lang w:val="en-US"/>
            <w:rPrChange w:id="459" w:author="Juliane Vigneault" w:date="2023-08-20T20:25:00Z">
              <w:rPr>
                <w:rFonts w:ascii="Times New Roman" w:hAnsi="Times New Roman" w:cs="Times New Roman"/>
                <w:kern w:val="0"/>
              </w:rPr>
            </w:rPrChange>
          </w:rPr>
          <w:t>Mostowy, R., &amp; Engelstädter, J. (2010). The impact of environmental change on host–</w:t>
        </w:r>
        <w:r w:rsidRPr="00053309">
          <w:rPr>
            <w:rFonts w:ascii="Times New Roman" w:hAnsi="Times New Roman" w:cs="Times New Roman"/>
            <w:kern w:val="0"/>
            <w:lang w:val="en-US"/>
            <w:rPrChange w:id="460" w:author="Juliane Vigneault" w:date="2023-08-20T20:25:00Z">
              <w:rPr>
                <w:rFonts w:ascii="Times New Roman" w:hAnsi="Times New Roman" w:cs="Times New Roman"/>
                <w:kern w:val="0"/>
              </w:rPr>
            </w:rPrChange>
          </w:rPr>
          <w:lastRenderedPageBreak/>
          <w:t xml:space="preserve">parasite coevolutionary dynamics. </w:t>
        </w:r>
        <w:r w:rsidRPr="00053309">
          <w:rPr>
            <w:rFonts w:ascii="Times New Roman" w:hAnsi="Times New Roman" w:cs="Times New Roman"/>
            <w:i/>
            <w:iCs/>
            <w:kern w:val="0"/>
            <w:lang w:val="en-US"/>
            <w:rPrChange w:id="461" w:author="Juliane Vigneault" w:date="2023-08-20T20:25:00Z">
              <w:rPr>
                <w:rFonts w:ascii="Times New Roman" w:hAnsi="Times New Roman" w:cs="Times New Roman"/>
                <w:i/>
                <w:iCs/>
                <w:kern w:val="0"/>
              </w:rPr>
            </w:rPrChange>
          </w:rPr>
          <w:t>Proceedings of the Royal Society B: Biological Sciences</w:t>
        </w:r>
        <w:r w:rsidRPr="00053309">
          <w:rPr>
            <w:rFonts w:ascii="Times New Roman" w:hAnsi="Times New Roman" w:cs="Times New Roman"/>
            <w:kern w:val="0"/>
            <w:lang w:val="en-US"/>
            <w:rPrChange w:id="462"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63" w:author="Juliane Vigneault" w:date="2023-08-20T20:25:00Z">
              <w:rPr>
                <w:rFonts w:ascii="Times New Roman" w:hAnsi="Times New Roman" w:cs="Times New Roman"/>
                <w:i/>
                <w:iCs/>
                <w:kern w:val="0"/>
              </w:rPr>
            </w:rPrChange>
          </w:rPr>
          <w:t>278</w:t>
        </w:r>
        <w:r w:rsidRPr="00053309">
          <w:rPr>
            <w:rFonts w:ascii="Times New Roman" w:hAnsi="Times New Roman" w:cs="Times New Roman"/>
            <w:kern w:val="0"/>
            <w:lang w:val="en-US"/>
            <w:rPrChange w:id="464" w:author="Juliane Vigneault" w:date="2023-08-20T20:25:00Z">
              <w:rPr>
                <w:rFonts w:ascii="Times New Roman" w:hAnsi="Times New Roman" w:cs="Times New Roman"/>
                <w:kern w:val="0"/>
              </w:rPr>
            </w:rPrChange>
          </w:rPr>
          <w:t>(1716), 2283‑2292. https://doi.org/10.1098/rspb.2010.2359</w:t>
        </w:r>
      </w:ins>
    </w:p>
    <w:p w14:paraId="160178A4" w14:textId="77777777" w:rsidR="00053309" w:rsidRPr="00053309" w:rsidRDefault="00053309" w:rsidP="00053309">
      <w:pPr>
        <w:widowControl w:val="0"/>
        <w:autoSpaceDE w:val="0"/>
        <w:autoSpaceDN w:val="0"/>
        <w:adjustRightInd w:val="0"/>
        <w:rPr>
          <w:ins w:id="465" w:author="Juliane Vigneault" w:date="2023-08-20T20:24:00Z"/>
          <w:rFonts w:ascii="Times New Roman" w:hAnsi="Times New Roman" w:cs="Times New Roman"/>
          <w:kern w:val="0"/>
          <w:lang w:val="en-US"/>
          <w:rPrChange w:id="466" w:author="Juliane Vigneault" w:date="2023-08-20T20:25:00Z">
            <w:rPr>
              <w:ins w:id="467" w:author="Juliane Vigneault" w:date="2023-08-20T20:24:00Z"/>
              <w:rFonts w:ascii="Times New Roman" w:hAnsi="Times New Roman" w:cs="Times New Roman"/>
              <w:kern w:val="0"/>
            </w:rPr>
          </w:rPrChange>
        </w:rPr>
      </w:pPr>
      <w:ins w:id="468" w:author="Juliane Vigneault" w:date="2023-08-20T20:24:00Z">
        <w:r w:rsidRPr="00053309">
          <w:rPr>
            <w:rFonts w:ascii="Times New Roman" w:hAnsi="Times New Roman" w:cs="Times New Roman"/>
            <w:kern w:val="0"/>
          </w:rPr>
          <w:t xml:space="preserve">Nusser, S. M., Clark, W. R., Otis, D. L., &amp; Huang, L. (2008). </w:t>
        </w:r>
        <w:r w:rsidRPr="00053309">
          <w:rPr>
            <w:rFonts w:ascii="Times New Roman" w:hAnsi="Times New Roman" w:cs="Times New Roman"/>
            <w:kern w:val="0"/>
            <w:lang w:val="en-US"/>
            <w:rPrChange w:id="469" w:author="Juliane Vigneault" w:date="2023-08-20T20:25:00Z">
              <w:rPr>
                <w:rFonts w:ascii="Times New Roman" w:hAnsi="Times New Roman" w:cs="Times New Roman"/>
                <w:kern w:val="0"/>
              </w:rPr>
            </w:rPrChange>
          </w:rPr>
          <w:t xml:space="preserve">Sampling Considerations for Disease Surveillance in Wildlife Populations. </w:t>
        </w:r>
        <w:r w:rsidRPr="00053309">
          <w:rPr>
            <w:rFonts w:ascii="Times New Roman" w:hAnsi="Times New Roman" w:cs="Times New Roman"/>
            <w:i/>
            <w:iCs/>
            <w:kern w:val="0"/>
            <w:lang w:val="en-US"/>
            <w:rPrChange w:id="470" w:author="Juliane Vigneault" w:date="2023-08-20T20:25:00Z">
              <w:rPr>
                <w:rFonts w:ascii="Times New Roman" w:hAnsi="Times New Roman" w:cs="Times New Roman"/>
                <w:i/>
                <w:iCs/>
                <w:kern w:val="0"/>
              </w:rPr>
            </w:rPrChange>
          </w:rPr>
          <w:t>The Journal of Wildlife Management</w:t>
        </w:r>
        <w:r w:rsidRPr="00053309">
          <w:rPr>
            <w:rFonts w:ascii="Times New Roman" w:hAnsi="Times New Roman" w:cs="Times New Roman"/>
            <w:kern w:val="0"/>
            <w:lang w:val="en-US"/>
            <w:rPrChange w:id="471"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72" w:author="Juliane Vigneault" w:date="2023-08-20T20:25:00Z">
              <w:rPr>
                <w:rFonts w:ascii="Times New Roman" w:hAnsi="Times New Roman" w:cs="Times New Roman"/>
                <w:i/>
                <w:iCs/>
                <w:kern w:val="0"/>
              </w:rPr>
            </w:rPrChange>
          </w:rPr>
          <w:t>72</w:t>
        </w:r>
        <w:r w:rsidRPr="00053309">
          <w:rPr>
            <w:rFonts w:ascii="Times New Roman" w:hAnsi="Times New Roman" w:cs="Times New Roman"/>
            <w:kern w:val="0"/>
            <w:lang w:val="en-US"/>
            <w:rPrChange w:id="473" w:author="Juliane Vigneault" w:date="2023-08-20T20:25:00Z">
              <w:rPr>
                <w:rFonts w:ascii="Times New Roman" w:hAnsi="Times New Roman" w:cs="Times New Roman"/>
                <w:kern w:val="0"/>
              </w:rPr>
            </w:rPrChange>
          </w:rPr>
          <w:t>(1), 52‑60. https://doi.org/10.2193/2007-317</w:t>
        </w:r>
      </w:ins>
    </w:p>
    <w:p w14:paraId="517DE8DE" w14:textId="77777777" w:rsidR="00053309" w:rsidRPr="00053309" w:rsidRDefault="00053309" w:rsidP="00053309">
      <w:pPr>
        <w:widowControl w:val="0"/>
        <w:autoSpaceDE w:val="0"/>
        <w:autoSpaceDN w:val="0"/>
        <w:adjustRightInd w:val="0"/>
        <w:rPr>
          <w:ins w:id="474" w:author="Juliane Vigneault" w:date="2023-08-20T20:24:00Z"/>
          <w:rFonts w:ascii="Times New Roman" w:hAnsi="Times New Roman" w:cs="Times New Roman"/>
          <w:kern w:val="0"/>
          <w:lang w:val="en-US"/>
          <w:rPrChange w:id="475" w:author="Juliane Vigneault" w:date="2023-08-20T20:25:00Z">
            <w:rPr>
              <w:ins w:id="476" w:author="Juliane Vigneault" w:date="2023-08-20T20:24:00Z"/>
              <w:rFonts w:ascii="Times New Roman" w:hAnsi="Times New Roman" w:cs="Times New Roman"/>
              <w:kern w:val="0"/>
            </w:rPr>
          </w:rPrChange>
        </w:rPr>
      </w:pPr>
      <w:ins w:id="477" w:author="Juliane Vigneault" w:date="2023-08-20T20:24:00Z">
        <w:r w:rsidRPr="00053309">
          <w:rPr>
            <w:rFonts w:ascii="Times New Roman" w:hAnsi="Times New Roman" w:cs="Times New Roman"/>
            <w:kern w:val="0"/>
            <w:lang w:val="en-US"/>
            <w:rPrChange w:id="478" w:author="Juliane Vigneault" w:date="2023-08-20T20:25:00Z">
              <w:rPr>
                <w:rFonts w:ascii="Times New Roman" w:hAnsi="Times New Roman" w:cs="Times New Roman"/>
                <w:kern w:val="0"/>
              </w:rPr>
            </w:rPrChange>
          </w:rPr>
          <w:t xml:space="preserve">Olsson-Pons, S., Clark, N. J., Ishtiaq, F., &amp; Clegg, S. M. (2015). Differences in host species relationships and biogeographic influences produce contrasting patterns of prevalence, community composition and genetic structure in two genera of avian malaria parasites in southern Melanesia. </w:t>
        </w:r>
        <w:r w:rsidRPr="00053309">
          <w:rPr>
            <w:rFonts w:ascii="Times New Roman" w:hAnsi="Times New Roman" w:cs="Times New Roman"/>
            <w:i/>
            <w:iCs/>
            <w:kern w:val="0"/>
            <w:lang w:val="en-US"/>
            <w:rPrChange w:id="479" w:author="Juliane Vigneault" w:date="2023-08-20T20:25:00Z">
              <w:rPr>
                <w:rFonts w:ascii="Times New Roman" w:hAnsi="Times New Roman" w:cs="Times New Roman"/>
                <w:i/>
                <w:iCs/>
                <w:kern w:val="0"/>
              </w:rPr>
            </w:rPrChange>
          </w:rPr>
          <w:t>Journal of Animal Ecology</w:t>
        </w:r>
        <w:r w:rsidRPr="00053309">
          <w:rPr>
            <w:rFonts w:ascii="Times New Roman" w:hAnsi="Times New Roman" w:cs="Times New Roman"/>
            <w:kern w:val="0"/>
            <w:lang w:val="en-US"/>
            <w:rPrChange w:id="480"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81" w:author="Juliane Vigneault" w:date="2023-08-20T20:25:00Z">
              <w:rPr>
                <w:rFonts w:ascii="Times New Roman" w:hAnsi="Times New Roman" w:cs="Times New Roman"/>
                <w:i/>
                <w:iCs/>
                <w:kern w:val="0"/>
              </w:rPr>
            </w:rPrChange>
          </w:rPr>
          <w:t>84</w:t>
        </w:r>
        <w:r w:rsidRPr="00053309">
          <w:rPr>
            <w:rFonts w:ascii="Times New Roman" w:hAnsi="Times New Roman" w:cs="Times New Roman"/>
            <w:kern w:val="0"/>
            <w:lang w:val="en-US"/>
            <w:rPrChange w:id="482" w:author="Juliane Vigneault" w:date="2023-08-20T20:25:00Z">
              <w:rPr>
                <w:rFonts w:ascii="Times New Roman" w:hAnsi="Times New Roman" w:cs="Times New Roman"/>
                <w:kern w:val="0"/>
              </w:rPr>
            </w:rPrChange>
          </w:rPr>
          <w:t>(4), 985‑998. https://doi.org/10.1111/1365-2656.12354</w:t>
        </w:r>
      </w:ins>
    </w:p>
    <w:p w14:paraId="665B7CD0" w14:textId="77777777" w:rsidR="00053309" w:rsidRPr="00053309" w:rsidRDefault="00053309" w:rsidP="00053309">
      <w:pPr>
        <w:widowControl w:val="0"/>
        <w:autoSpaceDE w:val="0"/>
        <w:autoSpaceDN w:val="0"/>
        <w:adjustRightInd w:val="0"/>
        <w:rPr>
          <w:ins w:id="483" w:author="Juliane Vigneault" w:date="2023-08-20T20:24:00Z"/>
          <w:rFonts w:ascii="Times New Roman" w:hAnsi="Times New Roman" w:cs="Times New Roman"/>
          <w:kern w:val="0"/>
        </w:rPr>
      </w:pPr>
      <w:ins w:id="484" w:author="Juliane Vigneault" w:date="2023-08-20T20:24:00Z">
        <w:r w:rsidRPr="00053309">
          <w:rPr>
            <w:rFonts w:ascii="Times New Roman" w:hAnsi="Times New Roman" w:cs="Times New Roman"/>
            <w:kern w:val="0"/>
            <w:lang w:val="en-US"/>
            <w:rPrChange w:id="485" w:author="Juliane Vigneault" w:date="2023-08-20T20:25:00Z">
              <w:rPr>
                <w:rFonts w:ascii="Times New Roman" w:hAnsi="Times New Roman" w:cs="Times New Roman"/>
                <w:kern w:val="0"/>
              </w:rPr>
            </w:rPrChange>
          </w:rPr>
          <w:t xml:space="preserve">Ondrackova, M., Bartosova, S., Valova, Z., Jurajda, P., &amp; Gelnar, M. (2004). Occurrence of black-spot disease caused by metacercariae of Posthodiplostomum cuticola among juvenile fishes in water bodies in the Morava River Basin. </w:t>
        </w:r>
        <w:r w:rsidRPr="00053309">
          <w:rPr>
            <w:rFonts w:ascii="Times New Roman" w:hAnsi="Times New Roman" w:cs="Times New Roman"/>
            <w:i/>
            <w:iCs/>
            <w:kern w:val="0"/>
          </w:rPr>
          <w:t>Acta Parasitologica</w:t>
        </w:r>
        <w:r w:rsidRPr="00053309">
          <w:rPr>
            <w:rFonts w:ascii="Times New Roman" w:hAnsi="Times New Roman" w:cs="Times New Roman"/>
            <w:kern w:val="0"/>
          </w:rPr>
          <w:t xml:space="preserve">, </w:t>
        </w:r>
        <w:r w:rsidRPr="00053309">
          <w:rPr>
            <w:rFonts w:ascii="Times New Roman" w:hAnsi="Times New Roman" w:cs="Times New Roman"/>
            <w:i/>
            <w:iCs/>
            <w:kern w:val="0"/>
          </w:rPr>
          <w:t>3</w:t>
        </w:r>
        <w:r w:rsidRPr="00053309">
          <w:rPr>
            <w:rFonts w:ascii="Times New Roman" w:hAnsi="Times New Roman" w:cs="Times New Roman"/>
            <w:kern w:val="0"/>
          </w:rPr>
          <w:t>(49). https://www.infona.pl//resource/bwmeta1.element.agro-article-5d8e90ef-9221-415e-b62f-e6e574152bf0</w:t>
        </w:r>
      </w:ins>
    </w:p>
    <w:p w14:paraId="5ED0348B" w14:textId="77777777" w:rsidR="00053309" w:rsidRPr="00053309" w:rsidRDefault="00053309" w:rsidP="00053309">
      <w:pPr>
        <w:widowControl w:val="0"/>
        <w:autoSpaceDE w:val="0"/>
        <w:autoSpaceDN w:val="0"/>
        <w:adjustRightInd w:val="0"/>
        <w:rPr>
          <w:ins w:id="486" w:author="Juliane Vigneault" w:date="2023-08-20T20:24:00Z"/>
          <w:rFonts w:ascii="Times New Roman" w:hAnsi="Times New Roman" w:cs="Times New Roman"/>
          <w:kern w:val="0"/>
        </w:rPr>
      </w:pPr>
      <w:ins w:id="487" w:author="Juliane Vigneault" w:date="2023-08-20T20:24:00Z">
        <w:r w:rsidRPr="00053309">
          <w:rPr>
            <w:rFonts w:ascii="Times New Roman" w:hAnsi="Times New Roman" w:cs="Times New Roman"/>
            <w:kern w:val="0"/>
            <w:lang w:val="en-US"/>
            <w:rPrChange w:id="488" w:author="Juliane Vigneault" w:date="2023-08-20T20:25:00Z">
              <w:rPr>
                <w:rFonts w:ascii="Times New Roman" w:hAnsi="Times New Roman" w:cs="Times New Roman"/>
                <w:kern w:val="0"/>
              </w:rPr>
            </w:rPrChange>
          </w:rPr>
          <w:t xml:space="preserve">Papkou, A., Gokhale, C. S., Traulsen, A., &amp; Schulenburg, H. (2016). Host–parasite coevolution : Why changing population size matters. </w:t>
        </w:r>
        <w:r w:rsidRPr="00053309">
          <w:rPr>
            <w:rFonts w:ascii="Times New Roman" w:hAnsi="Times New Roman" w:cs="Times New Roman"/>
            <w:i/>
            <w:iCs/>
            <w:kern w:val="0"/>
          </w:rPr>
          <w:t>Zoology</w:t>
        </w:r>
        <w:r w:rsidRPr="00053309">
          <w:rPr>
            <w:rFonts w:ascii="Times New Roman" w:hAnsi="Times New Roman" w:cs="Times New Roman"/>
            <w:kern w:val="0"/>
          </w:rPr>
          <w:t xml:space="preserve">, </w:t>
        </w:r>
        <w:r w:rsidRPr="00053309">
          <w:rPr>
            <w:rFonts w:ascii="Times New Roman" w:hAnsi="Times New Roman" w:cs="Times New Roman"/>
            <w:i/>
            <w:iCs/>
            <w:kern w:val="0"/>
          </w:rPr>
          <w:t>119</w:t>
        </w:r>
        <w:r w:rsidRPr="00053309">
          <w:rPr>
            <w:rFonts w:ascii="Times New Roman" w:hAnsi="Times New Roman" w:cs="Times New Roman"/>
            <w:kern w:val="0"/>
          </w:rPr>
          <w:t>(4), 330‑338. https://doi.org/10.1016/j.zool.2016.02.001</w:t>
        </w:r>
      </w:ins>
    </w:p>
    <w:p w14:paraId="747C916F" w14:textId="77777777" w:rsidR="00053309" w:rsidRPr="00053309" w:rsidRDefault="00053309" w:rsidP="00053309">
      <w:pPr>
        <w:widowControl w:val="0"/>
        <w:autoSpaceDE w:val="0"/>
        <w:autoSpaceDN w:val="0"/>
        <w:adjustRightInd w:val="0"/>
        <w:rPr>
          <w:ins w:id="489" w:author="Juliane Vigneault" w:date="2023-08-20T20:24:00Z"/>
          <w:rFonts w:ascii="Times New Roman" w:hAnsi="Times New Roman" w:cs="Times New Roman"/>
          <w:kern w:val="0"/>
          <w:lang w:val="en-US"/>
          <w:rPrChange w:id="490" w:author="Juliane Vigneault" w:date="2023-08-20T20:25:00Z">
            <w:rPr>
              <w:ins w:id="491" w:author="Juliane Vigneault" w:date="2023-08-20T20:24:00Z"/>
              <w:rFonts w:ascii="Times New Roman" w:hAnsi="Times New Roman" w:cs="Times New Roman"/>
              <w:kern w:val="0"/>
            </w:rPr>
          </w:rPrChange>
        </w:rPr>
      </w:pPr>
      <w:ins w:id="492" w:author="Juliane Vigneault" w:date="2023-08-20T20:24:00Z">
        <w:r w:rsidRPr="00053309">
          <w:rPr>
            <w:rFonts w:ascii="Times New Roman" w:hAnsi="Times New Roman" w:cs="Times New Roman"/>
            <w:kern w:val="0"/>
          </w:rPr>
          <w:t xml:space="preserve">Pascal, L., Grémare, A., de Montaudouin, X., Deflandre, B., Romero-Ramirez, A., &amp; Maire, O. (2020). </w:t>
        </w:r>
        <w:r w:rsidRPr="00053309">
          <w:rPr>
            <w:rFonts w:ascii="Times New Roman" w:hAnsi="Times New Roman" w:cs="Times New Roman"/>
            <w:kern w:val="0"/>
            <w:lang w:val="en-US"/>
            <w:rPrChange w:id="493" w:author="Juliane Vigneault" w:date="2023-08-20T20:25:00Z">
              <w:rPr>
                <w:rFonts w:ascii="Times New Roman" w:hAnsi="Times New Roman" w:cs="Times New Roman"/>
                <w:kern w:val="0"/>
              </w:rPr>
            </w:rPrChange>
          </w:rPr>
          <w:t xml:space="preserve">Parasitism in ecosystem engineer species : A key factor controlling marine ecosystem functioning. </w:t>
        </w:r>
        <w:r w:rsidRPr="00053309">
          <w:rPr>
            <w:rFonts w:ascii="Times New Roman" w:hAnsi="Times New Roman" w:cs="Times New Roman"/>
            <w:i/>
            <w:iCs/>
            <w:kern w:val="0"/>
            <w:lang w:val="en-US"/>
            <w:rPrChange w:id="494" w:author="Juliane Vigneault" w:date="2023-08-20T20:25:00Z">
              <w:rPr>
                <w:rFonts w:ascii="Times New Roman" w:hAnsi="Times New Roman" w:cs="Times New Roman"/>
                <w:i/>
                <w:iCs/>
                <w:kern w:val="0"/>
              </w:rPr>
            </w:rPrChange>
          </w:rPr>
          <w:t>Journal of Animal Ecology</w:t>
        </w:r>
        <w:r w:rsidRPr="00053309">
          <w:rPr>
            <w:rFonts w:ascii="Times New Roman" w:hAnsi="Times New Roman" w:cs="Times New Roman"/>
            <w:kern w:val="0"/>
            <w:lang w:val="en-US"/>
            <w:rPrChange w:id="49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496" w:author="Juliane Vigneault" w:date="2023-08-20T20:25:00Z">
              <w:rPr>
                <w:rFonts w:ascii="Times New Roman" w:hAnsi="Times New Roman" w:cs="Times New Roman"/>
                <w:i/>
                <w:iCs/>
                <w:kern w:val="0"/>
              </w:rPr>
            </w:rPrChange>
          </w:rPr>
          <w:t>89</w:t>
        </w:r>
        <w:r w:rsidRPr="00053309">
          <w:rPr>
            <w:rFonts w:ascii="Times New Roman" w:hAnsi="Times New Roman" w:cs="Times New Roman"/>
            <w:kern w:val="0"/>
            <w:lang w:val="en-US"/>
            <w:rPrChange w:id="497" w:author="Juliane Vigneault" w:date="2023-08-20T20:25:00Z">
              <w:rPr>
                <w:rFonts w:ascii="Times New Roman" w:hAnsi="Times New Roman" w:cs="Times New Roman"/>
                <w:kern w:val="0"/>
              </w:rPr>
            </w:rPrChange>
          </w:rPr>
          <w:t>(9), 2192‑2205. https://doi.org/10.1111/1365-2656.13236</w:t>
        </w:r>
      </w:ins>
    </w:p>
    <w:p w14:paraId="69E44077" w14:textId="77777777" w:rsidR="00053309" w:rsidRPr="00053309" w:rsidRDefault="00053309" w:rsidP="00053309">
      <w:pPr>
        <w:widowControl w:val="0"/>
        <w:autoSpaceDE w:val="0"/>
        <w:autoSpaceDN w:val="0"/>
        <w:adjustRightInd w:val="0"/>
        <w:rPr>
          <w:ins w:id="498" w:author="Juliane Vigneault" w:date="2023-08-20T20:24:00Z"/>
          <w:rFonts w:ascii="Times New Roman" w:hAnsi="Times New Roman" w:cs="Times New Roman"/>
          <w:kern w:val="0"/>
          <w:lang w:val="en-US"/>
          <w:rPrChange w:id="499" w:author="Juliane Vigneault" w:date="2023-08-20T20:25:00Z">
            <w:rPr>
              <w:ins w:id="500" w:author="Juliane Vigneault" w:date="2023-08-20T20:24:00Z"/>
              <w:rFonts w:ascii="Times New Roman" w:hAnsi="Times New Roman" w:cs="Times New Roman"/>
              <w:kern w:val="0"/>
            </w:rPr>
          </w:rPrChange>
        </w:rPr>
      </w:pPr>
      <w:ins w:id="501" w:author="Juliane Vigneault" w:date="2023-08-20T20:24:00Z">
        <w:r w:rsidRPr="00053309">
          <w:rPr>
            <w:rFonts w:ascii="Times New Roman" w:hAnsi="Times New Roman" w:cs="Times New Roman"/>
            <w:kern w:val="0"/>
            <w:lang w:val="en-US"/>
            <w:rPrChange w:id="502" w:author="Juliane Vigneault" w:date="2023-08-20T20:25:00Z">
              <w:rPr>
                <w:rFonts w:ascii="Times New Roman" w:hAnsi="Times New Roman" w:cs="Times New Roman"/>
                <w:kern w:val="0"/>
              </w:rPr>
            </w:rPrChange>
          </w:rPr>
          <w:t xml:space="preserve">Pérez-del-Olmo, A., Fernández, M., Raga, J. A., Kostadinova, A., Morand, S., &amp; Bellwood, D. (2009). Not Everything Is Everywhere : The Distance Decay of Similarity in a Marine Host-Parasite System. </w:t>
        </w:r>
        <w:r w:rsidRPr="00053309">
          <w:rPr>
            <w:rFonts w:ascii="Times New Roman" w:hAnsi="Times New Roman" w:cs="Times New Roman"/>
            <w:i/>
            <w:iCs/>
            <w:kern w:val="0"/>
            <w:lang w:val="en-US"/>
            <w:rPrChange w:id="503" w:author="Juliane Vigneault" w:date="2023-08-20T20:25:00Z">
              <w:rPr>
                <w:rFonts w:ascii="Times New Roman" w:hAnsi="Times New Roman" w:cs="Times New Roman"/>
                <w:i/>
                <w:iCs/>
                <w:kern w:val="0"/>
              </w:rPr>
            </w:rPrChange>
          </w:rPr>
          <w:t>Journal of Biogeography</w:t>
        </w:r>
        <w:r w:rsidRPr="00053309">
          <w:rPr>
            <w:rFonts w:ascii="Times New Roman" w:hAnsi="Times New Roman" w:cs="Times New Roman"/>
            <w:kern w:val="0"/>
            <w:lang w:val="en-US"/>
            <w:rPrChange w:id="504"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05" w:author="Juliane Vigneault" w:date="2023-08-20T20:25:00Z">
              <w:rPr>
                <w:rFonts w:ascii="Times New Roman" w:hAnsi="Times New Roman" w:cs="Times New Roman"/>
                <w:i/>
                <w:iCs/>
                <w:kern w:val="0"/>
              </w:rPr>
            </w:rPrChange>
          </w:rPr>
          <w:t>36</w:t>
        </w:r>
        <w:r w:rsidRPr="00053309">
          <w:rPr>
            <w:rFonts w:ascii="Times New Roman" w:hAnsi="Times New Roman" w:cs="Times New Roman"/>
            <w:kern w:val="0"/>
            <w:lang w:val="en-US"/>
            <w:rPrChange w:id="506" w:author="Juliane Vigneault" w:date="2023-08-20T20:25:00Z">
              <w:rPr>
                <w:rFonts w:ascii="Times New Roman" w:hAnsi="Times New Roman" w:cs="Times New Roman"/>
                <w:kern w:val="0"/>
              </w:rPr>
            </w:rPrChange>
          </w:rPr>
          <w:t>(2), 200‑209.</w:t>
        </w:r>
      </w:ins>
    </w:p>
    <w:p w14:paraId="7489F9B5" w14:textId="77777777" w:rsidR="00053309" w:rsidRPr="00053309" w:rsidRDefault="00053309" w:rsidP="00053309">
      <w:pPr>
        <w:widowControl w:val="0"/>
        <w:autoSpaceDE w:val="0"/>
        <w:autoSpaceDN w:val="0"/>
        <w:adjustRightInd w:val="0"/>
        <w:rPr>
          <w:ins w:id="507" w:author="Juliane Vigneault" w:date="2023-08-20T20:24:00Z"/>
          <w:rFonts w:ascii="Times New Roman" w:hAnsi="Times New Roman" w:cs="Times New Roman"/>
          <w:kern w:val="0"/>
          <w:lang w:val="en-US"/>
          <w:rPrChange w:id="508" w:author="Juliane Vigneault" w:date="2023-08-20T20:25:00Z">
            <w:rPr>
              <w:ins w:id="509" w:author="Juliane Vigneault" w:date="2023-08-20T20:24:00Z"/>
              <w:rFonts w:ascii="Times New Roman" w:hAnsi="Times New Roman" w:cs="Times New Roman"/>
              <w:kern w:val="0"/>
            </w:rPr>
          </w:rPrChange>
        </w:rPr>
      </w:pPr>
      <w:ins w:id="510" w:author="Juliane Vigneault" w:date="2023-08-20T20:24:00Z">
        <w:r w:rsidRPr="00053309">
          <w:rPr>
            <w:rFonts w:ascii="Times New Roman" w:hAnsi="Times New Roman" w:cs="Times New Roman"/>
            <w:kern w:val="0"/>
            <w:lang w:val="en-US"/>
            <w:rPrChange w:id="511" w:author="Juliane Vigneault" w:date="2023-08-20T20:25:00Z">
              <w:rPr>
                <w:rFonts w:ascii="Times New Roman" w:hAnsi="Times New Roman" w:cs="Times New Roman"/>
                <w:kern w:val="0"/>
              </w:rPr>
            </w:rPrChange>
          </w:rPr>
          <w:t xml:space="preserve">Peterson, D., &amp; Parker, V. (1998). Ecological Scale : Theory and Applications. In </w:t>
        </w:r>
        <w:r w:rsidRPr="00053309">
          <w:rPr>
            <w:rFonts w:ascii="Times New Roman" w:hAnsi="Times New Roman" w:cs="Times New Roman"/>
            <w:i/>
            <w:iCs/>
            <w:kern w:val="0"/>
            <w:lang w:val="en-US"/>
            <w:rPrChange w:id="512" w:author="Juliane Vigneault" w:date="2023-08-20T20:25:00Z">
              <w:rPr>
                <w:rFonts w:ascii="Times New Roman" w:hAnsi="Times New Roman" w:cs="Times New Roman"/>
                <w:i/>
                <w:iCs/>
                <w:kern w:val="0"/>
              </w:rPr>
            </w:rPrChange>
          </w:rPr>
          <w:t>Journal of Environmental Quality—J ENVIRON QUAL</w:t>
        </w:r>
        <w:r w:rsidRPr="00053309">
          <w:rPr>
            <w:rFonts w:ascii="Times New Roman" w:hAnsi="Times New Roman" w:cs="Times New Roman"/>
            <w:kern w:val="0"/>
            <w:lang w:val="en-US"/>
            <w:rPrChange w:id="513" w:author="Juliane Vigneault" w:date="2023-08-20T20:25:00Z">
              <w:rPr>
                <w:rFonts w:ascii="Times New Roman" w:hAnsi="Times New Roman" w:cs="Times New Roman"/>
                <w:kern w:val="0"/>
              </w:rPr>
            </w:rPrChange>
          </w:rPr>
          <w:t xml:space="preserve"> (Vol. 28). https://doi.org/10.2307/1522131</w:t>
        </w:r>
      </w:ins>
    </w:p>
    <w:p w14:paraId="6C3D84D8" w14:textId="77777777" w:rsidR="00053309" w:rsidRPr="00053309" w:rsidRDefault="00053309" w:rsidP="00053309">
      <w:pPr>
        <w:widowControl w:val="0"/>
        <w:autoSpaceDE w:val="0"/>
        <w:autoSpaceDN w:val="0"/>
        <w:adjustRightInd w:val="0"/>
        <w:rPr>
          <w:ins w:id="514" w:author="Juliane Vigneault" w:date="2023-08-20T20:24:00Z"/>
          <w:rFonts w:ascii="Times New Roman" w:hAnsi="Times New Roman" w:cs="Times New Roman"/>
          <w:kern w:val="0"/>
          <w:lang w:val="en-US"/>
          <w:rPrChange w:id="515" w:author="Juliane Vigneault" w:date="2023-08-20T20:25:00Z">
            <w:rPr>
              <w:ins w:id="516" w:author="Juliane Vigneault" w:date="2023-08-20T20:24:00Z"/>
              <w:rFonts w:ascii="Times New Roman" w:hAnsi="Times New Roman" w:cs="Times New Roman"/>
              <w:kern w:val="0"/>
            </w:rPr>
          </w:rPrChange>
        </w:rPr>
      </w:pPr>
      <w:ins w:id="517" w:author="Juliane Vigneault" w:date="2023-08-20T20:24:00Z">
        <w:r w:rsidRPr="00053309">
          <w:rPr>
            <w:rFonts w:ascii="Times New Roman" w:hAnsi="Times New Roman" w:cs="Times New Roman"/>
            <w:kern w:val="0"/>
            <w:lang w:val="en-US"/>
            <w:rPrChange w:id="518" w:author="Juliane Vigneault" w:date="2023-08-20T20:25:00Z">
              <w:rPr>
                <w:rFonts w:ascii="Times New Roman" w:hAnsi="Times New Roman" w:cs="Times New Roman"/>
                <w:kern w:val="0"/>
              </w:rPr>
            </w:rPrChange>
          </w:rPr>
          <w:t xml:space="preserve">Poulin. (1998). Large-scale patterns of host use by parasites of freshwater fishes. </w:t>
        </w:r>
        <w:r w:rsidRPr="00053309">
          <w:rPr>
            <w:rFonts w:ascii="Times New Roman" w:hAnsi="Times New Roman" w:cs="Times New Roman"/>
            <w:i/>
            <w:iCs/>
            <w:kern w:val="0"/>
            <w:lang w:val="en-US"/>
            <w:rPrChange w:id="519" w:author="Juliane Vigneault" w:date="2023-08-20T20:25:00Z">
              <w:rPr>
                <w:rFonts w:ascii="Times New Roman" w:hAnsi="Times New Roman" w:cs="Times New Roman"/>
                <w:i/>
                <w:iCs/>
                <w:kern w:val="0"/>
              </w:rPr>
            </w:rPrChange>
          </w:rPr>
          <w:t>Ecology Letters</w:t>
        </w:r>
        <w:r w:rsidRPr="00053309">
          <w:rPr>
            <w:rFonts w:ascii="Times New Roman" w:hAnsi="Times New Roman" w:cs="Times New Roman"/>
            <w:kern w:val="0"/>
            <w:lang w:val="en-US"/>
            <w:rPrChange w:id="520"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21" w:author="Juliane Vigneault" w:date="2023-08-20T20:25:00Z">
              <w:rPr>
                <w:rFonts w:ascii="Times New Roman" w:hAnsi="Times New Roman" w:cs="Times New Roman"/>
                <w:i/>
                <w:iCs/>
                <w:kern w:val="0"/>
              </w:rPr>
            </w:rPrChange>
          </w:rPr>
          <w:t>1</w:t>
        </w:r>
        <w:r w:rsidRPr="00053309">
          <w:rPr>
            <w:rFonts w:ascii="Times New Roman" w:hAnsi="Times New Roman" w:cs="Times New Roman"/>
            <w:kern w:val="0"/>
            <w:lang w:val="en-US"/>
            <w:rPrChange w:id="522" w:author="Juliane Vigneault" w:date="2023-08-20T20:25:00Z">
              <w:rPr>
                <w:rFonts w:ascii="Times New Roman" w:hAnsi="Times New Roman" w:cs="Times New Roman"/>
                <w:kern w:val="0"/>
              </w:rPr>
            </w:rPrChange>
          </w:rPr>
          <w:t>(2), 118‑128. https://doi.org/10.1046/j.1461-0248.1998.00022.x</w:t>
        </w:r>
      </w:ins>
    </w:p>
    <w:p w14:paraId="0F1E487C" w14:textId="77777777" w:rsidR="00053309" w:rsidRPr="00053309" w:rsidRDefault="00053309" w:rsidP="00053309">
      <w:pPr>
        <w:widowControl w:val="0"/>
        <w:autoSpaceDE w:val="0"/>
        <w:autoSpaceDN w:val="0"/>
        <w:adjustRightInd w:val="0"/>
        <w:rPr>
          <w:ins w:id="523" w:author="Juliane Vigneault" w:date="2023-08-20T20:24:00Z"/>
          <w:rFonts w:ascii="Times New Roman" w:hAnsi="Times New Roman" w:cs="Times New Roman"/>
          <w:kern w:val="0"/>
          <w:lang w:val="en-US"/>
          <w:rPrChange w:id="524" w:author="Juliane Vigneault" w:date="2023-08-20T20:25:00Z">
            <w:rPr>
              <w:ins w:id="525" w:author="Juliane Vigneault" w:date="2023-08-20T20:24:00Z"/>
              <w:rFonts w:ascii="Times New Roman" w:hAnsi="Times New Roman" w:cs="Times New Roman"/>
              <w:kern w:val="0"/>
            </w:rPr>
          </w:rPrChange>
        </w:rPr>
      </w:pPr>
      <w:ins w:id="526" w:author="Juliane Vigneault" w:date="2023-08-20T20:24:00Z">
        <w:r w:rsidRPr="00053309">
          <w:rPr>
            <w:rFonts w:ascii="Times New Roman" w:hAnsi="Times New Roman" w:cs="Times New Roman"/>
            <w:kern w:val="0"/>
            <w:lang w:val="en-US"/>
            <w:rPrChange w:id="527" w:author="Juliane Vigneault" w:date="2023-08-20T20:25:00Z">
              <w:rPr>
                <w:rFonts w:ascii="Times New Roman" w:hAnsi="Times New Roman" w:cs="Times New Roman"/>
                <w:kern w:val="0"/>
              </w:rPr>
            </w:rPrChange>
          </w:rPr>
          <w:t xml:space="preserve">Poulin, R. (1996). Sexual Inequalities in Helminth Infections : A Cost of Being a Male? </w:t>
        </w:r>
        <w:r w:rsidRPr="00053309">
          <w:rPr>
            <w:rFonts w:ascii="Times New Roman" w:hAnsi="Times New Roman" w:cs="Times New Roman"/>
            <w:i/>
            <w:iCs/>
            <w:kern w:val="0"/>
            <w:lang w:val="en-US"/>
            <w:rPrChange w:id="528" w:author="Juliane Vigneault" w:date="2023-08-20T20:25:00Z">
              <w:rPr>
                <w:rFonts w:ascii="Times New Roman" w:hAnsi="Times New Roman" w:cs="Times New Roman"/>
                <w:i/>
                <w:iCs/>
                <w:kern w:val="0"/>
              </w:rPr>
            </w:rPrChange>
          </w:rPr>
          <w:t>The American Naturalist</w:t>
        </w:r>
        <w:r w:rsidRPr="00053309">
          <w:rPr>
            <w:rFonts w:ascii="Times New Roman" w:hAnsi="Times New Roman" w:cs="Times New Roman"/>
            <w:kern w:val="0"/>
            <w:lang w:val="en-US"/>
            <w:rPrChange w:id="529"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30" w:author="Juliane Vigneault" w:date="2023-08-20T20:25:00Z">
              <w:rPr>
                <w:rFonts w:ascii="Times New Roman" w:hAnsi="Times New Roman" w:cs="Times New Roman"/>
                <w:i/>
                <w:iCs/>
                <w:kern w:val="0"/>
              </w:rPr>
            </w:rPrChange>
          </w:rPr>
          <w:t>147</w:t>
        </w:r>
        <w:r w:rsidRPr="00053309">
          <w:rPr>
            <w:rFonts w:ascii="Times New Roman" w:hAnsi="Times New Roman" w:cs="Times New Roman"/>
            <w:kern w:val="0"/>
            <w:lang w:val="en-US"/>
            <w:rPrChange w:id="531" w:author="Juliane Vigneault" w:date="2023-08-20T20:25:00Z">
              <w:rPr>
                <w:rFonts w:ascii="Times New Roman" w:hAnsi="Times New Roman" w:cs="Times New Roman"/>
                <w:kern w:val="0"/>
              </w:rPr>
            </w:rPrChange>
          </w:rPr>
          <w:t>(2), 287‑295. https://doi.org/10.1086/285851</w:t>
        </w:r>
      </w:ins>
    </w:p>
    <w:p w14:paraId="17CF73D2" w14:textId="77777777" w:rsidR="00053309" w:rsidRPr="00053309" w:rsidRDefault="00053309" w:rsidP="00053309">
      <w:pPr>
        <w:widowControl w:val="0"/>
        <w:autoSpaceDE w:val="0"/>
        <w:autoSpaceDN w:val="0"/>
        <w:adjustRightInd w:val="0"/>
        <w:rPr>
          <w:ins w:id="532" w:author="Juliane Vigneault" w:date="2023-08-20T20:24:00Z"/>
          <w:rFonts w:ascii="Times New Roman" w:hAnsi="Times New Roman" w:cs="Times New Roman"/>
          <w:kern w:val="0"/>
          <w:lang w:val="en-US"/>
          <w:rPrChange w:id="533" w:author="Juliane Vigneault" w:date="2023-08-20T20:25:00Z">
            <w:rPr>
              <w:ins w:id="534" w:author="Juliane Vigneault" w:date="2023-08-20T20:24:00Z"/>
              <w:rFonts w:ascii="Times New Roman" w:hAnsi="Times New Roman" w:cs="Times New Roman"/>
              <w:kern w:val="0"/>
            </w:rPr>
          </w:rPrChange>
        </w:rPr>
      </w:pPr>
      <w:ins w:id="535" w:author="Juliane Vigneault" w:date="2023-08-20T20:24:00Z">
        <w:r w:rsidRPr="00053309">
          <w:rPr>
            <w:rFonts w:ascii="Times New Roman" w:hAnsi="Times New Roman" w:cs="Times New Roman"/>
            <w:kern w:val="0"/>
            <w:lang w:val="en-US"/>
            <w:rPrChange w:id="536" w:author="Juliane Vigneault" w:date="2023-08-20T20:25:00Z">
              <w:rPr>
                <w:rFonts w:ascii="Times New Roman" w:hAnsi="Times New Roman" w:cs="Times New Roman"/>
                <w:kern w:val="0"/>
              </w:rPr>
            </w:rPrChange>
          </w:rPr>
          <w:t xml:space="preserve">Poulin, R. (1999). The functional importance of parasites in animal communities : Many roles at many levels? </w:t>
        </w:r>
        <w:r w:rsidRPr="00053309">
          <w:rPr>
            <w:rFonts w:ascii="Times New Roman" w:hAnsi="Times New Roman" w:cs="Times New Roman"/>
            <w:i/>
            <w:iCs/>
            <w:kern w:val="0"/>
            <w:lang w:val="en-US"/>
            <w:rPrChange w:id="537" w:author="Juliane Vigneault" w:date="2023-08-20T20:25:00Z">
              <w:rPr>
                <w:rFonts w:ascii="Times New Roman" w:hAnsi="Times New Roman" w:cs="Times New Roman"/>
                <w:i/>
                <w:iCs/>
                <w:kern w:val="0"/>
              </w:rPr>
            </w:rPrChange>
          </w:rPr>
          <w:t>International Journal for Parasitology</w:t>
        </w:r>
        <w:r w:rsidRPr="00053309">
          <w:rPr>
            <w:rFonts w:ascii="Times New Roman" w:hAnsi="Times New Roman" w:cs="Times New Roman"/>
            <w:kern w:val="0"/>
            <w:lang w:val="en-US"/>
            <w:rPrChange w:id="53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39" w:author="Juliane Vigneault" w:date="2023-08-20T20:25:00Z">
              <w:rPr>
                <w:rFonts w:ascii="Times New Roman" w:hAnsi="Times New Roman" w:cs="Times New Roman"/>
                <w:i/>
                <w:iCs/>
                <w:kern w:val="0"/>
              </w:rPr>
            </w:rPrChange>
          </w:rPr>
          <w:t>29</w:t>
        </w:r>
        <w:r w:rsidRPr="00053309">
          <w:rPr>
            <w:rFonts w:ascii="Times New Roman" w:hAnsi="Times New Roman" w:cs="Times New Roman"/>
            <w:kern w:val="0"/>
            <w:lang w:val="en-US"/>
            <w:rPrChange w:id="540" w:author="Juliane Vigneault" w:date="2023-08-20T20:25:00Z">
              <w:rPr>
                <w:rFonts w:ascii="Times New Roman" w:hAnsi="Times New Roman" w:cs="Times New Roman"/>
                <w:kern w:val="0"/>
              </w:rPr>
            </w:rPrChange>
          </w:rPr>
          <w:t>(6), 903‑914. https://doi.org/10.1016/S0020-7519(99)00045-4</w:t>
        </w:r>
      </w:ins>
    </w:p>
    <w:p w14:paraId="0C9B10AA" w14:textId="77777777" w:rsidR="00053309" w:rsidRPr="00053309" w:rsidRDefault="00053309" w:rsidP="00053309">
      <w:pPr>
        <w:widowControl w:val="0"/>
        <w:autoSpaceDE w:val="0"/>
        <w:autoSpaceDN w:val="0"/>
        <w:adjustRightInd w:val="0"/>
        <w:rPr>
          <w:ins w:id="541" w:author="Juliane Vigneault" w:date="2023-08-20T20:24:00Z"/>
          <w:rFonts w:ascii="Times New Roman" w:hAnsi="Times New Roman" w:cs="Times New Roman"/>
          <w:kern w:val="0"/>
          <w:lang w:val="en-US"/>
          <w:rPrChange w:id="542" w:author="Juliane Vigneault" w:date="2023-08-20T20:25:00Z">
            <w:rPr>
              <w:ins w:id="543" w:author="Juliane Vigneault" w:date="2023-08-20T20:24:00Z"/>
              <w:rFonts w:ascii="Times New Roman" w:hAnsi="Times New Roman" w:cs="Times New Roman"/>
              <w:kern w:val="0"/>
            </w:rPr>
          </w:rPrChange>
        </w:rPr>
      </w:pPr>
      <w:ins w:id="544" w:author="Juliane Vigneault" w:date="2023-08-20T20:24:00Z">
        <w:r w:rsidRPr="00053309">
          <w:rPr>
            <w:rFonts w:ascii="Times New Roman" w:hAnsi="Times New Roman" w:cs="Times New Roman"/>
            <w:kern w:val="0"/>
            <w:lang w:val="en-US"/>
            <w:rPrChange w:id="545" w:author="Juliane Vigneault" w:date="2023-08-20T20:25:00Z">
              <w:rPr>
                <w:rFonts w:ascii="Times New Roman" w:hAnsi="Times New Roman" w:cs="Times New Roman"/>
                <w:kern w:val="0"/>
              </w:rPr>
            </w:rPrChange>
          </w:rPr>
          <w:t xml:space="preserve">Poulin, R. (2000). Variation in the intraspecific relationship between fish length and intensity of parasitic infection : Biological and statistical causes. </w:t>
        </w:r>
        <w:r w:rsidRPr="00053309">
          <w:rPr>
            <w:rFonts w:ascii="Times New Roman" w:hAnsi="Times New Roman" w:cs="Times New Roman"/>
            <w:i/>
            <w:iCs/>
            <w:kern w:val="0"/>
            <w:lang w:val="en-US"/>
            <w:rPrChange w:id="546" w:author="Juliane Vigneault" w:date="2023-08-20T20:25:00Z">
              <w:rPr>
                <w:rFonts w:ascii="Times New Roman" w:hAnsi="Times New Roman" w:cs="Times New Roman"/>
                <w:i/>
                <w:iCs/>
                <w:kern w:val="0"/>
              </w:rPr>
            </w:rPrChange>
          </w:rPr>
          <w:t>Journal of Fish Biology</w:t>
        </w:r>
        <w:r w:rsidRPr="00053309">
          <w:rPr>
            <w:rFonts w:ascii="Times New Roman" w:hAnsi="Times New Roman" w:cs="Times New Roman"/>
            <w:kern w:val="0"/>
            <w:lang w:val="en-US"/>
            <w:rPrChange w:id="54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48" w:author="Juliane Vigneault" w:date="2023-08-20T20:25:00Z">
              <w:rPr>
                <w:rFonts w:ascii="Times New Roman" w:hAnsi="Times New Roman" w:cs="Times New Roman"/>
                <w:i/>
                <w:iCs/>
                <w:kern w:val="0"/>
              </w:rPr>
            </w:rPrChange>
          </w:rPr>
          <w:t>56</w:t>
        </w:r>
        <w:r w:rsidRPr="00053309">
          <w:rPr>
            <w:rFonts w:ascii="Times New Roman" w:hAnsi="Times New Roman" w:cs="Times New Roman"/>
            <w:kern w:val="0"/>
            <w:lang w:val="en-US"/>
            <w:rPrChange w:id="549" w:author="Juliane Vigneault" w:date="2023-08-20T20:25:00Z">
              <w:rPr>
                <w:rFonts w:ascii="Times New Roman" w:hAnsi="Times New Roman" w:cs="Times New Roman"/>
                <w:kern w:val="0"/>
              </w:rPr>
            </w:rPrChange>
          </w:rPr>
          <w:t>(1), 123‑137. https://doi.org/10.1111/j.1095-8649.2000.tb02090.x</w:t>
        </w:r>
      </w:ins>
    </w:p>
    <w:p w14:paraId="33DB0746" w14:textId="77777777" w:rsidR="00053309" w:rsidRPr="00053309" w:rsidRDefault="00053309" w:rsidP="00053309">
      <w:pPr>
        <w:widowControl w:val="0"/>
        <w:autoSpaceDE w:val="0"/>
        <w:autoSpaceDN w:val="0"/>
        <w:adjustRightInd w:val="0"/>
        <w:rPr>
          <w:ins w:id="550" w:author="Juliane Vigneault" w:date="2023-08-20T20:24:00Z"/>
          <w:rFonts w:ascii="Times New Roman" w:hAnsi="Times New Roman" w:cs="Times New Roman"/>
          <w:kern w:val="0"/>
          <w:lang w:val="en-US"/>
          <w:rPrChange w:id="551" w:author="Juliane Vigneault" w:date="2023-08-20T20:25:00Z">
            <w:rPr>
              <w:ins w:id="552" w:author="Juliane Vigneault" w:date="2023-08-20T20:24:00Z"/>
              <w:rFonts w:ascii="Times New Roman" w:hAnsi="Times New Roman" w:cs="Times New Roman"/>
              <w:kern w:val="0"/>
            </w:rPr>
          </w:rPrChange>
        </w:rPr>
      </w:pPr>
      <w:ins w:id="553" w:author="Juliane Vigneault" w:date="2023-08-20T20:24:00Z">
        <w:r w:rsidRPr="00053309">
          <w:rPr>
            <w:rFonts w:ascii="Times New Roman" w:hAnsi="Times New Roman" w:cs="Times New Roman"/>
            <w:kern w:val="0"/>
            <w:lang w:val="en-US"/>
            <w:rPrChange w:id="554" w:author="Juliane Vigneault" w:date="2023-08-20T20:25:00Z">
              <w:rPr>
                <w:rFonts w:ascii="Times New Roman" w:hAnsi="Times New Roman" w:cs="Times New Roman"/>
                <w:kern w:val="0"/>
              </w:rPr>
            </w:rPrChange>
          </w:rPr>
          <w:t xml:space="preserve">Poulin, R. (2006). Variation in infection parameters among populations within parasite species : Intrinsic properties versus local factors. </w:t>
        </w:r>
        <w:r w:rsidRPr="00053309">
          <w:rPr>
            <w:rFonts w:ascii="Times New Roman" w:hAnsi="Times New Roman" w:cs="Times New Roman"/>
            <w:i/>
            <w:iCs/>
            <w:kern w:val="0"/>
            <w:lang w:val="en-US"/>
            <w:rPrChange w:id="555" w:author="Juliane Vigneault" w:date="2023-08-20T20:25:00Z">
              <w:rPr>
                <w:rFonts w:ascii="Times New Roman" w:hAnsi="Times New Roman" w:cs="Times New Roman"/>
                <w:i/>
                <w:iCs/>
                <w:kern w:val="0"/>
              </w:rPr>
            </w:rPrChange>
          </w:rPr>
          <w:t>International Journal for Parasitology</w:t>
        </w:r>
        <w:r w:rsidRPr="00053309">
          <w:rPr>
            <w:rFonts w:ascii="Times New Roman" w:hAnsi="Times New Roman" w:cs="Times New Roman"/>
            <w:kern w:val="0"/>
            <w:lang w:val="en-US"/>
            <w:rPrChange w:id="55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57" w:author="Juliane Vigneault" w:date="2023-08-20T20:25:00Z">
              <w:rPr>
                <w:rFonts w:ascii="Times New Roman" w:hAnsi="Times New Roman" w:cs="Times New Roman"/>
                <w:i/>
                <w:iCs/>
                <w:kern w:val="0"/>
              </w:rPr>
            </w:rPrChange>
          </w:rPr>
          <w:t>36</w:t>
        </w:r>
        <w:r w:rsidRPr="00053309">
          <w:rPr>
            <w:rFonts w:ascii="Times New Roman" w:hAnsi="Times New Roman" w:cs="Times New Roman"/>
            <w:kern w:val="0"/>
            <w:lang w:val="en-US"/>
            <w:rPrChange w:id="558" w:author="Juliane Vigneault" w:date="2023-08-20T20:25:00Z">
              <w:rPr>
                <w:rFonts w:ascii="Times New Roman" w:hAnsi="Times New Roman" w:cs="Times New Roman"/>
                <w:kern w:val="0"/>
              </w:rPr>
            </w:rPrChange>
          </w:rPr>
          <w:t>(8), 877‑885. https://doi.org/10.1016/j.ijpara.2006.02.021</w:t>
        </w:r>
      </w:ins>
    </w:p>
    <w:p w14:paraId="74B2E723" w14:textId="77777777" w:rsidR="00053309" w:rsidRPr="00053309" w:rsidRDefault="00053309" w:rsidP="00053309">
      <w:pPr>
        <w:widowControl w:val="0"/>
        <w:autoSpaceDE w:val="0"/>
        <w:autoSpaceDN w:val="0"/>
        <w:adjustRightInd w:val="0"/>
        <w:rPr>
          <w:ins w:id="559" w:author="Juliane Vigneault" w:date="2023-08-20T20:24:00Z"/>
          <w:rFonts w:ascii="Times New Roman" w:hAnsi="Times New Roman" w:cs="Times New Roman"/>
          <w:kern w:val="0"/>
          <w:lang w:val="en-US"/>
          <w:rPrChange w:id="560" w:author="Juliane Vigneault" w:date="2023-08-20T20:25:00Z">
            <w:rPr>
              <w:ins w:id="561" w:author="Juliane Vigneault" w:date="2023-08-20T20:24:00Z"/>
              <w:rFonts w:ascii="Times New Roman" w:hAnsi="Times New Roman" w:cs="Times New Roman"/>
              <w:kern w:val="0"/>
            </w:rPr>
          </w:rPrChange>
        </w:rPr>
      </w:pPr>
      <w:ins w:id="562" w:author="Juliane Vigneault" w:date="2023-08-20T20:24:00Z">
        <w:r w:rsidRPr="00053309">
          <w:rPr>
            <w:rFonts w:ascii="Times New Roman" w:hAnsi="Times New Roman" w:cs="Times New Roman"/>
            <w:kern w:val="0"/>
            <w:lang w:val="en-US"/>
            <w:rPrChange w:id="563" w:author="Juliane Vigneault" w:date="2023-08-20T20:25:00Z">
              <w:rPr>
                <w:rFonts w:ascii="Times New Roman" w:hAnsi="Times New Roman" w:cs="Times New Roman"/>
                <w:kern w:val="0"/>
              </w:rPr>
            </w:rPrChange>
          </w:rPr>
          <w:t xml:space="preserve">Poulin, R. (2007). Are there general laws in parasite ecology? </w:t>
        </w:r>
        <w:r w:rsidRPr="00053309">
          <w:rPr>
            <w:rFonts w:ascii="Times New Roman" w:hAnsi="Times New Roman" w:cs="Times New Roman"/>
            <w:i/>
            <w:iCs/>
            <w:kern w:val="0"/>
            <w:lang w:val="en-US"/>
            <w:rPrChange w:id="564"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56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66" w:author="Juliane Vigneault" w:date="2023-08-20T20:25:00Z">
              <w:rPr>
                <w:rFonts w:ascii="Times New Roman" w:hAnsi="Times New Roman" w:cs="Times New Roman"/>
                <w:i/>
                <w:iCs/>
                <w:kern w:val="0"/>
              </w:rPr>
            </w:rPrChange>
          </w:rPr>
          <w:t>134</w:t>
        </w:r>
        <w:r w:rsidRPr="00053309">
          <w:rPr>
            <w:rFonts w:ascii="Times New Roman" w:hAnsi="Times New Roman" w:cs="Times New Roman"/>
            <w:kern w:val="0"/>
            <w:lang w:val="en-US"/>
            <w:rPrChange w:id="567" w:author="Juliane Vigneault" w:date="2023-08-20T20:25:00Z">
              <w:rPr>
                <w:rFonts w:ascii="Times New Roman" w:hAnsi="Times New Roman" w:cs="Times New Roman"/>
                <w:kern w:val="0"/>
              </w:rPr>
            </w:rPrChange>
          </w:rPr>
          <w:t>(Pt 6), 763‑776. https://doi.org/10.1017/S0031182006002150</w:t>
        </w:r>
      </w:ins>
    </w:p>
    <w:p w14:paraId="0E5A1A56" w14:textId="77777777" w:rsidR="00053309" w:rsidRPr="00053309" w:rsidRDefault="00053309" w:rsidP="00053309">
      <w:pPr>
        <w:widowControl w:val="0"/>
        <w:autoSpaceDE w:val="0"/>
        <w:autoSpaceDN w:val="0"/>
        <w:adjustRightInd w:val="0"/>
        <w:rPr>
          <w:ins w:id="568" w:author="Juliane Vigneault" w:date="2023-08-20T20:24:00Z"/>
          <w:rFonts w:ascii="Times New Roman" w:hAnsi="Times New Roman" w:cs="Times New Roman"/>
          <w:kern w:val="0"/>
          <w:lang w:val="en-US"/>
          <w:rPrChange w:id="569" w:author="Juliane Vigneault" w:date="2023-08-20T20:25:00Z">
            <w:rPr>
              <w:ins w:id="570" w:author="Juliane Vigneault" w:date="2023-08-20T20:24:00Z"/>
              <w:rFonts w:ascii="Times New Roman" w:hAnsi="Times New Roman" w:cs="Times New Roman"/>
              <w:kern w:val="0"/>
            </w:rPr>
          </w:rPrChange>
        </w:rPr>
      </w:pPr>
      <w:ins w:id="571" w:author="Juliane Vigneault" w:date="2023-08-20T20:24:00Z">
        <w:r w:rsidRPr="00053309">
          <w:rPr>
            <w:rFonts w:ascii="Times New Roman" w:hAnsi="Times New Roman" w:cs="Times New Roman"/>
            <w:kern w:val="0"/>
            <w:lang w:val="en-US"/>
            <w:rPrChange w:id="572" w:author="Juliane Vigneault" w:date="2023-08-20T20:25:00Z">
              <w:rPr>
                <w:rFonts w:ascii="Times New Roman" w:hAnsi="Times New Roman" w:cs="Times New Roman"/>
                <w:kern w:val="0"/>
              </w:rPr>
            </w:rPrChange>
          </w:rPr>
          <w:t xml:space="preserve">Poulin, R. (2013). Explaining variability in parasite aggregation levels among host samples. </w:t>
        </w:r>
        <w:r w:rsidRPr="00053309">
          <w:rPr>
            <w:rFonts w:ascii="Times New Roman" w:hAnsi="Times New Roman" w:cs="Times New Roman"/>
            <w:i/>
            <w:iCs/>
            <w:kern w:val="0"/>
            <w:lang w:val="en-US"/>
            <w:rPrChange w:id="573"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574"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75" w:author="Juliane Vigneault" w:date="2023-08-20T20:25:00Z">
              <w:rPr>
                <w:rFonts w:ascii="Times New Roman" w:hAnsi="Times New Roman" w:cs="Times New Roman"/>
                <w:i/>
                <w:iCs/>
                <w:kern w:val="0"/>
              </w:rPr>
            </w:rPrChange>
          </w:rPr>
          <w:t>140</w:t>
        </w:r>
        <w:r w:rsidRPr="00053309">
          <w:rPr>
            <w:rFonts w:ascii="Times New Roman" w:hAnsi="Times New Roman" w:cs="Times New Roman"/>
            <w:kern w:val="0"/>
            <w:lang w:val="en-US"/>
            <w:rPrChange w:id="576" w:author="Juliane Vigneault" w:date="2023-08-20T20:25:00Z">
              <w:rPr>
                <w:rFonts w:ascii="Times New Roman" w:hAnsi="Times New Roman" w:cs="Times New Roman"/>
                <w:kern w:val="0"/>
              </w:rPr>
            </w:rPrChange>
          </w:rPr>
          <w:t>(4), 541‑546. https://doi.org/10.1017/S0031182012002053</w:t>
        </w:r>
      </w:ins>
    </w:p>
    <w:p w14:paraId="31B10905" w14:textId="77777777" w:rsidR="00053309" w:rsidRPr="00053309" w:rsidRDefault="00053309" w:rsidP="00053309">
      <w:pPr>
        <w:widowControl w:val="0"/>
        <w:autoSpaceDE w:val="0"/>
        <w:autoSpaceDN w:val="0"/>
        <w:adjustRightInd w:val="0"/>
        <w:rPr>
          <w:ins w:id="577" w:author="Juliane Vigneault" w:date="2023-08-20T20:24:00Z"/>
          <w:rFonts w:ascii="Times New Roman" w:hAnsi="Times New Roman" w:cs="Times New Roman"/>
          <w:kern w:val="0"/>
          <w:lang w:val="en-US"/>
          <w:rPrChange w:id="578" w:author="Juliane Vigneault" w:date="2023-08-20T20:25:00Z">
            <w:rPr>
              <w:ins w:id="579" w:author="Juliane Vigneault" w:date="2023-08-20T20:24:00Z"/>
              <w:rFonts w:ascii="Times New Roman" w:hAnsi="Times New Roman" w:cs="Times New Roman"/>
              <w:kern w:val="0"/>
            </w:rPr>
          </w:rPrChange>
        </w:rPr>
      </w:pPr>
      <w:ins w:id="580" w:author="Juliane Vigneault" w:date="2023-08-20T20:24:00Z">
        <w:r w:rsidRPr="00053309">
          <w:rPr>
            <w:rFonts w:ascii="Times New Roman" w:hAnsi="Times New Roman" w:cs="Times New Roman"/>
            <w:kern w:val="0"/>
            <w:lang w:val="en-US"/>
            <w:rPrChange w:id="581" w:author="Juliane Vigneault" w:date="2023-08-20T20:25:00Z">
              <w:rPr>
                <w:rFonts w:ascii="Times New Roman" w:hAnsi="Times New Roman" w:cs="Times New Roman"/>
                <w:kern w:val="0"/>
              </w:rPr>
            </w:rPrChange>
          </w:rPr>
          <w:t xml:space="preserve">Poulin, R., &amp; Dick, T. A. (2007). Spatial Variation in Population Density across the </w:t>
        </w:r>
        <w:r w:rsidRPr="00053309">
          <w:rPr>
            <w:rFonts w:ascii="Times New Roman" w:hAnsi="Times New Roman" w:cs="Times New Roman"/>
            <w:kern w:val="0"/>
            <w:lang w:val="en-US"/>
            <w:rPrChange w:id="582" w:author="Juliane Vigneault" w:date="2023-08-20T20:25:00Z">
              <w:rPr>
                <w:rFonts w:ascii="Times New Roman" w:hAnsi="Times New Roman" w:cs="Times New Roman"/>
                <w:kern w:val="0"/>
              </w:rPr>
            </w:rPrChange>
          </w:rPr>
          <w:lastRenderedPageBreak/>
          <w:t xml:space="preserve">Geographical Range in Helminth Parasites of Yellow Perch Perca flavescens. </w:t>
        </w:r>
        <w:r w:rsidRPr="00053309">
          <w:rPr>
            <w:rFonts w:ascii="Times New Roman" w:hAnsi="Times New Roman" w:cs="Times New Roman"/>
            <w:i/>
            <w:iCs/>
            <w:kern w:val="0"/>
            <w:lang w:val="en-US"/>
            <w:rPrChange w:id="583" w:author="Juliane Vigneault" w:date="2023-08-20T20:25:00Z">
              <w:rPr>
                <w:rFonts w:ascii="Times New Roman" w:hAnsi="Times New Roman" w:cs="Times New Roman"/>
                <w:i/>
                <w:iCs/>
                <w:kern w:val="0"/>
              </w:rPr>
            </w:rPrChange>
          </w:rPr>
          <w:t>Ecography</w:t>
        </w:r>
        <w:r w:rsidRPr="00053309">
          <w:rPr>
            <w:rFonts w:ascii="Times New Roman" w:hAnsi="Times New Roman" w:cs="Times New Roman"/>
            <w:kern w:val="0"/>
            <w:lang w:val="en-US"/>
            <w:rPrChange w:id="584"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85" w:author="Juliane Vigneault" w:date="2023-08-20T20:25:00Z">
              <w:rPr>
                <w:rFonts w:ascii="Times New Roman" w:hAnsi="Times New Roman" w:cs="Times New Roman"/>
                <w:i/>
                <w:iCs/>
                <w:kern w:val="0"/>
              </w:rPr>
            </w:rPrChange>
          </w:rPr>
          <w:t>30</w:t>
        </w:r>
        <w:r w:rsidRPr="00053309">
          <w:rPr>
            <w:rFonts w:ascii="Times New Roman" w:hAnsi="Times New Roman" w:cs="Times New Roman"/>
            <w:kern w:val="0"/>
            <w:lang w:val="en-US"/>
            <w:rPrChange w:id="586" w:author="Juliane Vigneault" w:date="2023-08-20T20:25:00Z">
              <w:rPr>
                <w:rFonts w:ascii="Times New Roman" w:hAnsi="Times New Roman" w:cs="Times New Roman"/>
                <w:kern w:val="0"/>
              </w:rPr>
            </w:rPrChange>
          </w:rPr>
          <w:t>(5), 629‑636.</w:t>
        </w:r>
      </w:ins>
    </w:p>
    <w:p w14:paraId="6FB3CBFF" w14:textId="77777777" w:rsidR="00053309" w:rsidRPr="00053309" w:rsidRDefault="00053309" w:rsidP="00053309">
      <w:pPr>
        <w:widowControl w:val="0"/>
        <w:autoSpaceDE w:val="0"/>
        <w:autoSpaceDN w:val="0"/>
        <w:adjustRightInd w:val="0"/>
        <w:rPr>
          <w:ins w:id="587" w:author="Juliane Vigneault" w:date="2023-08-20T20:24:00Z"/>
          <w:rFonts w:ascii="Times New Roman" w:hAnsi="Times New Roman" w:cs="Times New Roman"/>
          <w:kern w:val="0"/>
          <w:lang w:val="en-US"/>
          <w:rPrChange w:id="588" w:author="Juliane Vigneault" w:date="2023-08-20T20:25:00Z">
            <w:rPr>
              <w:ins w:id="589" w:author="Juliane Vigneault" w:date="2023-08-20T20:24:00Z"/>
              <w:rFonts w:ascii="Times New Roman" w:hAnsi="Times New Roman" w:cs="Times New Roman"/>
              <w:kern w:val="0"/>
            </w:rPr>
          </w:rPrChange>
        </w:rPr>
      </w:pPr>
      <w:ins w:id="590" w:author="Juliane Vigneault" w:date="2023-08-20T20:24:00Z">
        <w:r w:rsidRPr="00053309">
          <w:rPr>
            <w:rFonts w:ascii="Times New Roman" w:hAnsi="Times New Roman" w:cs="Times New Roman"/>
            <w:kern w:val="0"/>
            <w:lang w:val="en-US"/>
            <w:rPrChange w:id="591" w:author="Juliane Vigneault" w:date="2023-08-20T20:25:00Z">
              <w:rPr>
                <w:rFonts w:ascii="Times New Roman" w:hAnsi="Times New Roman" w:cs="Times New Roman"/>
                <w:kern w:val="0"/>
              </w:rPr>
            </w:rPrChange>
          </w:rPr>
          <w:t xml:space="preserve">Poulin, R., Guilhaumon, F., Randhawa, H. S., Luque, J. L., &amp; Mouillot, D. (2011). Identifying hotspots of parasite diversity from species–area relationships : Host phylogeny versus host ecology. </w:t>
        </w:r>
        <w:r w:rsidRPr="00053309">
          <w:rPr>
            <w:rFonts w:ascii="Times New Roman" w:hAnsi="Times New Roman" w:cs="Times New Roman"/>
            <w:i/>
            <w:iCs/>
            <w:kern w:val="0"/>
            <w:lang w:val="en-US"/>
            <w:rPrChange w:id="592" w:author="Juliane Vigneault" w:date="2023-08-20T20:25:00Z">
              <w:rPr>
                <w:rFonts w:ascii="Times New Roman" w:hAnsi="Times New Roman" w:cs="Times New Roman"/>
                <w:i/>
                <w:iCs/>
                <w:kern w:val="0"/>
              </w:rPr>
            </w:rPrChange>
          </w:rPr>
          <w:t>Oikos</w:t>
        </w:r>
        <w:r w:rsidRPr="00053309">
          <w:rPr>
            <w:rFonts w:ascii="Times New Roman" w:hAnsi="Times New Roman" w:cs="Times New Roman"/>
            <w:kern w:val="0"/>
            <w:lang w:val="en-US"/>
            <w:rPrChange w:id="593"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594" w:author="Juliane Vigneault" w:date="2023-08-20T20:25:00Z">
              <w:rPr>
                <w:rFonts w:ascii="Times New Roman" w:hAnsi="Times New Roman" w:cs="Times New Roman"/>
                <w:i/>
                <w:iCs/>
                <w:kern w:val="0"/>
              </w:rPr>
            </w:rPrChange>
          </w:rPr>
          <w:t>120</w:t>
        </w:r>
        <w:r w:rsidRPr="00053309">
          <w:rPr>
            <w:rFonts w:ascii="Times New Roman" w:hAnsi="Times New Roman" w:cs="Times New Roman"/>
            <w:kern w:val="0"/>
            <w:lang w:val="en-US"/>
            <w:rPrChange w:id="595" w:author="Juliane Vigneault" w:date="2023-08-20T20:25:00Z">
              <w:rPr>
                <w:rFonts w:ascii="Times New Roman" w:hAnsi="Times New Roman" w:cs="Times New Roman"/>
                <w:kern w:val="0"/>
              </w:rPr>
            </w:rPrChange>
          </w:rPr>
          <w:t>(5), 740‑747. https://doi.org/10.1111/j.1600-0706.2010.19036.x</w:t>
        </w:r>
      </w:ins>
    </w:p>
    <w:p w14:paraId="5FA5E4E7" w14:textId="77777777" w:rsidR="00053309" w:rsidRPr="00053309" w:rsidRDefault="00053309" w:rsidP="00053309">
      <w:pPr>
        <w:widowControl w:val="0"/>
        <w:autoSpaceDE w:val="0"/>
        <w:autoSpaceDN w:val="0"/>
        <w:adjustRightInd w:val="0"/>
        <w:rPr>
          <w:ins w:id="596" w:author="Juliane Vigneault" w:date="2023-08-20T20:24:00Z"/>
          <w:rFonts w:ascii="Times New Roman" w:hAnsi="Times New Roman" w:cs="Times New Roman"/>
          <w:kern w:val="0"/>
          <w:lang w:val="en-US"/>
          <w:rPrChange w:id="597" w:author="Juliane Vigneault" w:date="2023-08-20T20:25:00Z">
            <w:rPr>
              <w:ins w:id="598" w:author="Juliane Vigneault" w:date="2023-08-20T20:24:00Z"/>
              <w:rFonts w:ascii="Times New Roman" w:hAnsi="Times New Roman" w:cs="Times New Roman"/>
              <w:kern w:val="0"/>
            </w:rPr>
          </w:rPrChange>
        </w:rPr>
      </w:pPr>
      <w:ins w:id="599" w:author="Juliane Vigneault" w:date="2023-08-20T20:24:00Z">
        <w:r w:rsidRPr="00053309">
          <w:rPr>
            <w:rFonts w:ascii="Times New Roman" w:hAnsi="Times New Roman" w:cs="Times New Roman"/>
            <w:kern w:val="0"/>
            <w:lang w:val="en-US"/>
            <w:rPrChange w:id="600" w:author="Juliane Vigneault" w:date="2023-08-20T20:25:00Z">
              <w:rPr>
                <w:rFonts w:ascii="Times New Roman" w:hAnsi="Times New Roman" w:cs="Times New Roman"/>
                <w:kern w:val="0"/>
              </w:rPr>
            </w:rPrChange>
          </w:rPr>
          <w:t xml:space="preserve">Poulin, R., &amp; Morand, S. (1999). Geographical distances and the similarity among parasite communities of conspecific host populations. </w:t>
        </w:r>
        <w:r w:rsidRPr="00053309">
          <w:rPr>
            <w:rFonts w:ascii="Times New Roman" w:hAnsi="Times New Roman" w:cs="Times New Roman"/>
            <w:i/>
            <w:iCs/>
            <w:kern w:val="0"/>
            <w:lang w:val="en-US"/>
            <w:rPrChange w:id="601"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602"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03" w:author="Juliane Vigneault" w:date="2023-08-20T20:25:00Z">
              <w:rPr>
                <w:rFonts w:ascii="Times New Roman" w:hAnsi="Times New Roman" w:cs="Times New Roman"/>
                <w:i/>
                <w:iCs/>
                <w:kern w:val="0"/>
              </w:rPr>
            </w:rPrChange>
          </w:rPr>
          <w:t>119 ( Pt 4)</w:t>
        </w:r>
        <w:r w:rsidRPr="00053309">
          <w:rPr>
            <w:rFonts w:ascii="Times New Roman" w:hAnsi="Times New Roman" w:cs="Times New Roman"/>
            <w:kern w:val="0"/>
            <w:lang w:val="en-US"/>
            <w:rPrChange w:id="604" w:author="Juliane Vigneault" w:date="2023-08-20T20:25:00Z">
              <w:rPr>
                <w:rFonts w:ascii="Times New Roman" w:hAnsi="Times New Roman" w:cs="Times New Roman"/>
                <w:kern w:val="0"/>
              </w:rPr>
            </w:rPrChange>
          </w:rPr>
          <w:t>, 369‑374. https://doi.org/10.1017/s0031182099004795</w:t>
        </w:r>
      </w:ins>
    </w:p>
    <w:p w14:paraId="7A4B6814" w14:textId="77777777" w:rsidR="00053309" w:rsidRPr="00053309" w:rsidRDefault="00053309" w:rsidP="00053309">
      <w:pPr>
        <w:widowControl w:val="0"/>
        <w:autoSpaceDE w:val="0"/>
        <w:autoSpaceDN w:val="0"/>
        <w:adjustRightInd w:val="0"/>
        <w:rPr>
          <w:ins w:id="605" w:author="Juliane Vigneault" w:date="2023-08-20T20:24:00Z"/>
          <w:rFonts w:ascii="Times New Roman" w:hAnsi="Times New Roman" w:cs="Times New Roman"/>
          <w:kern w:val="0"/>
        </w:rPr>
      </w:pPr>
      <w:ins w:id="606" w:author="Juliane Vigneault" w:date="2023-08-20T20:24:00Z">
        <w:r w:rsidRPr="00053309">
          <w:rPr>
            <w:rFonts w:ascii="Times New Roman" w:hAnsi="Times New Roman" w:cs="Times New Roman"/>
            <w:kern w:val="0"/>
            <w:lang w:val="en-US"/>
            <w:rPrChange w:id="607" w:author="Juliane Vigneault" w:date="2023-08-20T20:25:00Z">
              <w:rPr>
                <w:rFonts w:ascii="Times New Roman" w:hAnsi="Times New Roman" w:cs="Times New Roman"/>
                <w:kern w:val="0"/>
              </w:rPr>
            </w:rPrChange>
          </w:rPr>
          <w:t xml:space="preserve">Poulin, R., &amp; Valtonen, E. T. (2002). The predictability of helminth community structure in space : A comparison of fish populations from adjacent lakes. </w:t>
        </w:r>
        <w:r w:rsidRPr="00053309">
          <w:rPr>
            <w:rFonts w:ascii="Times New Roman" w:hAnsi="Times New Roman" w:cs="Times New Roman"/>
            <w:i/>
            <w:iCs/>
            <w:kern w:val="0"/>
          </w:rPr>
          <w:t>International Journal for Parasitology</w:t>
        </w:r>
        <w:r w:rsidRPr="00053309">
          <w:rPr>
            <w:rFonts w:ascii="Times New Roman" w:hAnsi="Times New Roman" w:cs="Times New Roman"/>
            <w:kern w:val="0"/>
          </w:rPr>
          <w:t xml:space="preserve">, </w:t>
        </w:r>
        <w:r w:rsidRPr="00053309">
          <w:rPr>
            <w:rFonts w:ascii="Times New Roman" w:hAnsi="Times New Roman" w:cs="Times New Roman"/>
            <w:i/>
            <w:iCs/>
            <w:kern w:val="0"/>
          </w:rPr>
          <w:t>32</w:t>
        </w:r>
        <w:r w:rsidRPr="00053309">
          <w:rPr>
            <w:rFonts w:ascii="Times New Roman" w:hAnsi="Times New Roman" w:cs="Times New Roman"/>
            <w:kern w:val="0"/>
          </w:rPr>
          <w:t>(10), 1235‑1243. https://doi.org/10.1016/s0020-7519(02)00109-1</w:t>
        </w:r>
      </w:ins>
    </w:p>
    <w:p w14:paraId="39E4B244" w14:textId="77777777" w:rsidR="00053309" w:rsidRPr="00053309" w:rsidRDefault="00053309" w:rsidP="00053309">
      <w:pPr>
        <w:widowControl w:val="0"/>
        <w:autoSpaceDE w:val="0"/>
        <w:autoSpaceDN w:val="0"/>
        <w:adjustRightInd w:val="0"/>
        <w:rPr>
          <w:ins w:id="608" w:author="Juliane Vigneault" w:date="2023-08-20T20:24:00Z"/>
          <w:rFonts w:ascii="Times New Roman" w:hAnsi="Times New Roman" w:cs="Times New Roman"/>
          <w:kern w:val="0"/>
          <w:lang w:val="en-US"/>
          <w:rPrChange w:id="609" w:author="Juliane Vigneault" w:date="2023-08-20T20:25:00Z">
            <w:rPr>
              <w:ins w:id="610" w:author="Juliane Vigneault" w:date="2023-08-20T20:24:00Z"/>
              <w:rFonts w:ascii="Times New Roman" w:hAnsi="Times New Roman" w:cs="Times New Roman"/>
              <w:kern w:val="0"/>
            </w:rPr>
          </w:rPrChange>
        </w:rPr>
      </w:pPr>
      <w:ins w:id="611" w:author="Juliane Vigneault" w:date="2023-08-20T20:24:00Z">
        <w:r w:rsidRPr="00053309">
          <w:rPr>
            <w:rFonts w:ascii="Times New Roman" w:hAnsi="Times New Roman" w:cs="Times New Roman"/>
            <w:kern w:val="0"/>
          </w:rPr>
          <w:t xml:space="preserve">Rietkerk, M., van de Koppel, J., Kumar, L., Langevelde, H. H. T., &amp; Prins. </w:t>
        </w:r>
        <w:r w:rsidRPr="00053309">
          <w:rPr>
            <w:rFonts w:ascii="Times New Roman" w:hAnsi="Times New Roman" w:cs="Times New Roman"/>
            <w:kern w:val="0"/>
            <w:lang w:val="en-US"/>
            <w:rPrChange w:id="612" w:author="Juliane Vigneault" w:date="2023-08-20T20:25:00Z">
              <w:rPr>
                <w:rFonts w:ascii="Times New Roman" w:hAnsi="Times New Roman" w:cs="Times New Roman"/>
                <w:kern w:val="0"/>
              </w:rPr>
            </w:rPrChange>
          </w:rPr>
          <w:t xml:space="preserve">(2002). The ecology of scale. </w:t>
        </w:r>
        <w:r w:rsidRPr="00053309">
          <w:rPr>
            <w:rFonts w:ascii="Times New Roman" w:hAnsi="Times New Roman" w:cs="Times New Roman"/>
            <w:i/>
            <w:iCs/>
            <w:kern w:val="0"/>
            <w:lang w:val="en-US"/>
            <w:rPrChange w:id="613" w:author="Juliane Vigneault" w:date="2023-08-20T20:25:00Z">
              <w:rPr>
                <w:rFonts w:ascii="Times New Roman" w:hAnsi="Times New Roman" w:cs="Times New Roman"/>
                <w:i/>
                <w:iCs/>
                <w:kern w:val="0"/>
              </w:rPr>
            </w:rPrChange>
          </w:rPr>
          <w:t>Ecological Modelling</w:t>
        </w:r>
        <w:r w:rsidRPr="00053309">
          <w:rPr>
            <w:rFonts w:ascii="Times New Roman" w:hAnsi="Times New Roman" w:cs="Times New Roman"/>
            <w:kern w:val="0"/>
            <w:lang w:val="en-US"/>
            <w:rPrChange w:id="614"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15" w:author="Juliane Vigneault" w:date="2023-08-20T20:25:00Z">
              <w:rPr>
                <w:rFonts w:ascii="Times New Roman" w:hAnsi="Times New Roman" w:cs="Times New Roman"/>
                <w:i/>
                <w:iCs/>
                <w:kern w:val="0"/>
              </w:rPr>
            </w:rPrChange>
          </w:rPr>
          <w:t>149</w:t>
        </w:r>
        <w:r w:rsidRPr="00053309">
          <w:rPr>
            <w:rFonts w:ascii="Times New Roman" w:hAnsi="Times New Roman" w:cs="Times New Roman"/>
            <w:kern w:val="0"/>
            <w:lang w:val="en-US"/>
            <w:rPrChange w:id="616" w:author="Juliane Vigneault" w:date="2023-08-20T20:25:00Z">
              <w:rPr>
                <w:rFonts w:ascii="Times New Roman" w:hAnsi="Times New Roman" w:cs="Times New Roman"/>
                <w:kern w:val="0"/>
              </w:rPr>
            </w:rPrChange>
          </w:rPr>
          <w:t>(1), 1‑4. https://doi.org/10.1016/S0304-3800(01)00510-5</w:t>
        </w:r>
      </w:ins>
    </w:p>
    <w:p w14:paraId="15979CDE" w14:textId="77777777" w:rsidR="00053309" w:rsidRPr="00053309" w:rsidRDefault="00053309" w:rsidP="00053309">
      <w:pPr>
        <w:widowControl w:val="0"/>
        <w:autoSpaceDE w:val="0"/>
        <w:autoSpaceDN w:val="0"/>
        <w:adjustRightInd w:val="0"/>
        <w:rPr>
          <w:ins w:id="617" w:author="Juliane Vigneault" w:date="2023-08-20T20:24:00Z"/>
          <w:rFonts w:ascii="Times New Roman" w:hAnsi="Times New Roman" w:cs="Times New Roman"/>
          <w:kern w:val="0"/>
          <w:lang w:val="en-US"/>
          <w:rPrChange w:id="618" w:author="Juliane Vigneault" w:date="2023-08-20T20:25:00Z">
            <w:rPr>
              <w:ins w:id="619" w:author="Juliane Vigneault" w:date="2023-08-20T20:24:00Z"/>
              <w:rFonts w:ascii="Times New Roman" w:hAnsi="Times New Roman" w:cs="Times New Roman"/>
              <w:kern w:val="0"/>
            </w:rPr>
          </w:rPrChange>
        </w:rPr>
      </w:pPr>
      <w:ins w:id="620" w:author="Juliane Vigneault" w:date="2023-08-20T20:24:00Z">
        <w:r w:rsidRPr="00053309">
          <w:rPr>
            <w:rFonts w:ascii="Times New Roman" w:hAnsi="Times New Roman" w:cs="Times New Roman"/>
            <w:kern w:val="0"/>
            <w:lang w:val="en-US"/>
            <w:rPrChange w:id="621" w:author="Juliane Vigneault" w:date="2023-08-20T20:25:00Z">
              <w:rPr>
                <w:rFonts w:ascii="Times New Roman" w:hAnsi="Times New Roman" w:cs="Times New Roman"/>
                <w:kern w:val="0"/>
              </w:rPr>
            </w:rPrChange>
          </w:rPr>
          <w:t xml:space="preserve">Scholz, T., &amp; Choudhury, A. (2014). Parasites of Freshwater Fishes In North America : Why So Neglected? </w:t>
        </w:r>
        <w:r w:rsidRPr="00053309">
          <w:rPr>
            <w:rFonts w:ascii="Times New Roman" w:hAnsi="Times New Roman" w:cs="Times New Roman"/>
            <w:i/>
            <w:iCs/>
            <w:kern w:val="0"/>
            <w:lang w:val="en-US"/>
            <w:rPrChange w:id="622" w:author="Juliane Vigneault" w:date="2023-08-20T20:25:00Z">
              <w:rPr>
                <w:rFonts w:ascii="Times New Roman" w:hAnsi="Times New Roman" w:cs="Times New Roman"/>
                <w:i/>
                <w:iCs/>
                <w:kern w:val="0"/>
              </w:rPr>
            </w:rPrChange>
          </w:rPr>
          <w:t>Journal of Parasitology</w:t>
        </w:r>
        <w:r w:rsidRPr="00053309">
          <w:rPr>
            <w:rFonts w:ascii="Times New Roman" w:hAnsi="Times New Roman" w:cs="Times New Roman"/>
            <w:kern w:val="0"/>
            <w:lang w:val="en-US"/>
            <w:rPrChange w:id="623"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24" w:author="Juliane Vigneault" w:date="2023-08-20T20:25:00Z">
              <w:rPr>
                <w:rFonts w:ascii="Times New Roman" w:hAnsi="Times New Roman" w:cs="Times New Roman"/>
                <w:i/>
                <w:iCs/>
                <w:kern w:val="0"/>
              </w:rPr>
            </w:rPrChange>
          </w:rPr>
          <w:t>100</w:t>
        </w:r>
        <w:r w:rsidRPr="00053309">
          <w:rPr>
            <w:rFonts w:ascii="Times New Roman" w:hAnsi="Times New Roman" w:cs="Times New Roman"/>
            <w:kern w:val="0"/>
            <w:lang w:val="en-US"/>
            <w:rPrChange w:id="625" w:author="Juliane Vigneault" w:date="2023-08-20T20:25:00Z">
              <w:rPr>
                <w:rFonts w:ascii="Times New Roman" w:hAnsi="Times New Roman" w:cs="Times New Roman"/>
                <w:kern w:val="0"/>
              </w:rPr>
            </w:rPrChange>
          </w:rPr>
          <w:t>(1), 26‑45. https://doi.org/10.1645/13-394.1</w:t>
        </w:r>
      </w:ins>
    </w:p>
    <w:p w14:paraId="7469B308" w14:textId="77777777" w:rsidR="00053309" w:rsidRPr="00053309" w:rsidRDefault="00053309" w:rsidP="00053309">
      <w:pPr>
        <w:widowControl w:val="0"/>
        <w:autoSpaceDE w:val="0"/>
        <w:autoSpaceDN w:val="0"/>
        <w:adjustRightInd w:val="0"/>
        <w:rPr>
          <w:ins w:id="626" w:author="Juliane Vigneault" w:date="2023-08-20T20:24:00Z"/>
          <w:rFonts w:ascii="Times New Roman" w:hAnsi="Times New Roman" w:cs="Times New Roman"/>
          <w:kern w:val="0"/>
          <w:lang w:val="en-US"/>
          <w:rPrChange w:id="627" w:author="Juliane Vigneault" w:date="2023-08-20T20:25:00Z">
            <w:rPr>
              <w:ins w:id="628" w:author="Juliane Vigneault" w:date="2023-08-20T20:24:00Z"/>
              <w:rFonts w:ascii="Times New Roman" w:hAnsi="Times New Roman" w:cs="Times New Roman"/>
              <w:kern w:val="0"/>
            </w:rPr>
          </w:rPrChange>
        </w:rPr>
      </w:pPr>
      <w:ins w:id="629" w:author="Juliane Vigneault" w:date="2023-08-20T20:24:00Z">
        <w:r w:rsidRPr="00053309">
          <w:rPr>
            <w:rFonts w:ascii="Times New Roman" w:hAnsi="Times New Roman" w:cs="Times New Roman"/>
            <w:kern w:val="0"/>
            <w:lang w:val="en-US"/>
            <w:rPrChange w:id="630" w:author="Juliane Vigneault" w:date="2023-08-20T20:25:00Z">
              <w:rPr>
                <w:rFonts w:ascii="Times New Roman" w:hAnsi="Times New Roman" w:cs="Times New Roman"/>
                <w:kern w:val="0"/>
              </w:rPr>
            </w:rPrChange>
          </w:rPr>
          <w:t xml:space="preserve">Simmons, B. L., Niles, R. K., &amp; Wall, D. H. (2008). Distribution and abundance of alfalfa-field nematodes at various spatial scales. </w:t>
        </w:r>
        <w:r w:rsidRPr="00053309">
          <w:rPr>
            <w:rFonts w:ascii="Times New Roman" w:hAnsi="Times New Roman" w:cs="Times New Roman"/>
            <w:i/>
            <w:iCs/>
            <w:kern w:val="0"/>
            <w:lang w:val="en-US"/>
            <w:rPrChange w:id="631" w:author="Juliane Vigneault" w:date="2023-08-20T20:25:00Z">
              <w:rPr>
                <w:rFonts w:ascii="Times New Roman" w:hAnsi="Times New Roman" w:cs="Times New Roman"/>
                <w:i/>
                <w:iCs/>
                <w:kern w:val="0"/>
              </w:rPr>
            </w:rPrChange>
          </w:rPr>
          <w:t>Applied Soil Ecology</w:t>
        </w:r>
        <w:r w:rsidRPr="00053309">
          <w:rPr>
            <w:rFonts w:ascii="Times New Roman" w:hAnsi="Times New Roman" w:cs="Times New Roman"/>
            <w:kern w:val="0"/>
            <w:lang w:val="en-US"/>
            <w:rPrChange w:id="632"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33" w:author="Juliane Vigneault" w:date="2023-08-20T20:25:00Z">
              <w:rPr>
                <w:rFonts w:ascii="Times New Roman" w:hAnsi="Times New Roman" w:cs="Times New Roman"/>
                <w:i/>
                <w:iCs/>
                <w:kern w:val="0"/>
              </w:rPr>
            </w:rPrChange>
          </w:rPr>
          <w:t>38</w:t>
        </w:r>
        <w:r w:rsidRPr="00053309">
          <w:rPr>
            <w:rFonts w:ascii="Times New Roman" w:hAnsi="Times New Roman" w:cs="Times New Roman"/>
            <w:kern w:val="0"/>
            <w:lang w:val="en-US"/>
            <w:rPrChange w:id="634" w:author="Juliane Vigneault" w:date="2023-08-20T20:25:00Z">
              <w:rPr>
                <w:rFonts w:ascii="Times New Roman" w:hAnsi="Times New Roman" w:cs="Times New Roman"/>
                <w:kern w:val="0"/>
              </w:rPr>
            </w:rPrChange>
          </w:rPr>
          <w:t>(3), 211‑222. https://doi.org/10.1016/j.apsoil.2007.10.011</w:t>
        </w:r>
      </w:ins>
    </w:p>
    <w:p w14:paraId="16063790" w14:textId="77777777" w:rsidR="00053309" w:rsidRPr="00053309" w:rsidRDefault="00053309" w:rsidP="00053309">
      <w:pPr>
        <w:widowControl w:val="0"/>
        <w:autoSpaceDE w:val="0"/>
        <w:autoSpaceDN w:val="0"/>
        <w:adjustRightInd w:val="0"/>
        <w:rPr>
          <w:ins w:id="635" w:author="Juliane Vigneault" w:date="2023-08-20T20:24:00Z"/>
          <w:rFonts w:ascii="Times New Roman" w:hAnsi="Times New Roman" w:cs="Times New Roman"/>
          <w:kern w:val="0"/>
          <w:lang w:val="en-US"/>
          <w:rPrChange w:id="636" w:author="Juliane Vigneault" w:date="2023-08-20T20:25:00Z">
            <w:rPr>
              <w:ins w:id="637" w:author="Juliane Vigneault" w:date="2023-08-20T20:24:00Z"/>
              <w:rFonts w:ascii="Times New Roman" w:hAnsi="Times New Roman" w:cs="Times New Roman"/>
              <w:kern w:val="0"/>
            </w:rPr>
          </w:rPrChange>
        </w:rPr>
      </w:pPr>
      <w:ins w:id="638" w:author="Juliane Vigneault" w:date="2023-08-20T20:24:00Z">
        <w:r w:rsidRPr="00053309">
          <w:rPr>
            <w:rFonts w:ascii="Times New Roman" w:hAnsi="Times New Roman" w:cs="Times New Roman"/>
            <w:kern w:val="0"/>
            <w:lang w:val="en-US"/>
            <w:rPrChange w:id="639" w:author="Juliane Vigneault" w:date="2023-08-20T20:25:00Z">
              <w:rPr>
                <w:rFonts w:ascii="Times New Roman" w:hAnsi="Times New Roman" w:cs="Times New Roman"/>
                <w:kern w:val="0"/>
              </w:rPr>
            </w:rPrChange>
          </w:rPr>
          <w:t xml:space="preserve">Thieltges, D. W., Jensen, K. T., &amp; Poulin, R. (2008). The role of biotic factors in the transmission of free-living endohelminth stages. </w:t>
        </w:r>
        <w:r w:rsidRPr="00053309">
          <w:rPr>
            <w:rFonts w:ascii="Times New Roman" w:hAnsi="Times New Roman" w:cs="Times New Roman"/>
            <w:i/>
            <w:iCs/>
            <w:kern w:val="0"/>
            <w:lang w:val="en-US"/>
            <w:rPrChange w:id="640"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641"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42" w:author="Juliane Vigneault" w:date="2023-08-20T20:25:00Z">
              <w:rPr>
                <w:rFonts w:ascii="Times New Roman" w:hAnsi="Times New Roman" w:cs="Times New Roman"/>
                <w:i/>
                <w:iCs/>
                <w:kern w:val="0"/>
              </w:rPr>
            </w:rPrChange>
          </w:rPr>
          <w:t>135</w:t>
        </w:r>
        <w:r w:rsidRPr="00053309">
          <w:rPr>
            <w:rFonts w:ascii="Times New Roman" w:hAnsi="Times New Roman" w:cs="Times New Roman"/>
            <w:kern w:val="0"/>
            <w:lang w:val="en-US"/>
            <w:rPrChange w:id="643" w:author="Juliane Vigneault" w:date="2023-08-20T20:25:00Z">
              <w:rPr>
                <w:rFonts w:ascii="Times New Roman" w:hAnsi="Times New Roman" w:cs="Times New Roman"/>
                <w:kern w:val="0"/>
              </w:rPr>
            </w:rPrChange>
          </w:rPr>
          <w:t>(4), 407‑426. https://doi.org/10.1017/S0031182007000248</w:t>
        </w:r>
      </w:ins>
    </w:p>
    <w:p w14:paraId="078E5A52" w14:textId="77777777" w:rsidR="00053309" w:rsidRPr="00053309" w:rsidRDefault="00053309" w:rsidP="00053309">
      <w:pPr>
        <w:widowControl w:val="0"/>
        <w:autoSpaceDE w:val="0"/>
        <w:autoSpaceDN w:val="0"/>
        <w:adjustRightInd w:val="0"/>
        <w:rPr>
          <w:ins w:id="644" w:author="Juliane Vigneault" w:date="2023-08-20T20:24:00Z"/>
          <w:rFonts w:ascii="Times New Roman" w:hAnsi="Times New Roman" w:cs="Times New Roman"/>
          <w:kern w:val="0"/>
          <w:lang w:val="en-US"/>
          <w:rPrChange w:id="645" w:author="Juliane Vigneault" w:date="2023-08-20T20:25:00Z">
            <w:rPr>
              <w:ins w:id="646" w:author="Juliane Vigneault" w:date="2023-08-20T20:24:00Z"/>
              <w:rFonts w:ascii="Times New Roman" w:hAnsi="Times New Roman" w:cs="Times New Roman"/>
              <w:kern w:val="0"/>
            </w:rPr>
          </w:rPrChange>
        </w:rPr>
      </w:pPr>
      <w:ins w:id="647" w:author="Juliane Vigneault" w:date="2023-08-20T20:24:00Z">
        <w:r w:rsidRPr="00053309">
          <w:rPr>
            <w:rFonts w:ascii="Times New Roman" w:hAnsi="Times New Roman" w:cs="Times New Roman"/>
            <w:kern w:val="0"/>
            <w:lang w:val="en-US"/>
            <w:rPrChange w:id="648" w:author="Juliane Vigneault" w:date="2023-08-20T20:25:00Z">
              <w:rPr>
                <w:rFonts w:ascii="Times New Roman" w:hAnsi="Times New Roman" w:cs="Times New Roman"/>
                <w:kern w:val="0"/>
              </w:rPr>
            </w:rPrChange>
          </w:rPr>
          <w:t xml:space="preserve">Thieltges, D. W., &amp; Reise, K. (2007). Spatial heterogeneity in parasite infections at different spatial scales in an intertidal bivalve. </w:t>
        </w:r>
        <w:r w:rsidRPr="00053309">
          <w:rPr>
            <w:rFonts w:ascii="Times New Roman" w:hAnsi="Times New Roman" w:cs="Times New Roman"/>
            <w:i/>
            <w:iCs/>
            <w:kern w:val="0"/>
            <w:lang w:val="en-US"/>
            <w:rPrChange w:id="649" w:author="Juliane Vigneault" w:date="2023-08-20T20:25:00Z">
              <w:rPr>
                <w:rFonts w:ascii="Times New Roman" w:hAnsi="Times New Roman" w:cs="Times New Roman"/>
                <w:i/>
                <w:iCs/>
                <w:kern w:val="0"/>
              </w:rPr>
            </w:rPrChange>
          </w:rPr>
          <w:t>Oecologia</w:t>
        </w:r>
        <w:r w:rsidRPr="00053309">
          <w:rPr>
            <w:rFonts w:ascii="Times New Roman" w:hAnsi="Times New Roman" w:cs="Times New Roman"/>
            <w:kern w:val="0"/>
            <w:lang w:val="en-US"/>
            <w:rPrChange w:id="650"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51" w:author="Juliane Vigneault" w:date="2023-08-20T20:25:00Z">
              <w:rPr>
                <w:rFonts w:ascii="Times New Roman" w:hAnsi="Times New Roman" w:cs="Times New Roman"/>
                <w:i/>
                <w:iCs/>
                <w:kern w:val="0"/>
              </w:rPr>
            </w:rPrChange>
          </w:rPr>
          <w:t>150</w:t>
        </w:r>
        <w:r w:rsidRPr="00053309">
          <w:rPr>
            <w:rFonts w:ascii="Times New Roman" w:hAnsi="Times New Roman" w:cs="Times New Roman"/>
            <w:kern w:val="0"/>
            <w:lang w:val="en-US"/>
            <w:rPrChange w:id="652" w:author="Juliane Vigneault" w:date="2023-08-20T20:25:00Z">
              <w:rPr>
                <w:rFonts w:ascii="Times New Roman" w:hAnsi="Times New Roman" w:cs="Times New Roman"/>
                <w:kern w:val="0"/>
              </w:rPr>
            </w:rPrChange>
          </w:rPr>
          <w:t>(4), 569‑581. https://doi.org/10.1007/s00442-006-0557-2</w:t>
        </w:r>
      </w:ins>
    </w:p>
    <w:p w14:paraId="7B2BA871" w14:textId="77777777" w:rsidR="00053309" w:rsidRPr="00053309" w:rsidRDefault="00053309" w:rsidP="00053309">
      <w:pPr>
        <w:widowControl w:val="0"/>
        <w:autoSpaceDE w:val="0"/>
        <w:autoSpaceDN w:val="0"/>
        <w:adjustRightInd w:val="0"/>
        <w:rPr>
          <w:ins w:id="653" w:author="Juliane Vigneault" w:date="2023-08-20T20:24:00Z"/>
          <w:rFonts w:ascii="Times New Roman" w:hAnsi="Times New Roman" w:cs="Times New Roman"/>
          <w:kern w:val="0"/>
          <w:lang w:val="en-US"/>
          <w:rPrChange w:id="654" w:author="Juliane Vigneault" w:date="2023-08-20T20:25:00Z">
            <w:rPr>
              <w:ins w:id="655" w:author="Juliane Vigneault" w:date="2023-08-20T20:24:00Z"/>
              <w:rFonts w:ascii="Times New Roman" w:hAnsi="Times New Roman" w:cs="Times New Roman"/>
              <w:kern w:val="0"/>
            </w:rPr>
          </w:rPrChange>
        </w:rPr>
      </w:pPr>
      <w:ins w:id="656" w:author="Juliane Vigneault" w:date="2023-08-20T20:24:00Z">
        <w:r w:rsidRPr="00053309">
          <w:rPr>
            <w:rFonts w:ascii="Times New Roman" w:hAnsi="Times New Roman" w:cs="Times New Roman"/>
            <w:kern w:val="0"/>
            <w:lang w:val="en-US"/>
            <w:rPrChange w:id="657" w:author="Juliane Vigneault" w:date="2023-08-20T20:25:00Z">
              <w:rPr>
                <w:rFonts w:ascii="Times New Roman" w:hAnsi="Times New Roman" w:cs="Times New Roman"/>
                <w:kern w:val="0"/>
              </w:rPr>
            </w:rPrChange>
          </w:rPr>
          <w:t xml:space="preserve">Viana, D. S., &amp; Chase, J. M. (2019). Spatial scale modulates the inference of metacommunity assembly processes. </w:t>
        </w:r>
        <w:r w:rsidRPr="00053309">
          <w:rPr>
            <w:rFonts w:ascii="Times New Roman" w:hAnsi="Times New Roman" w:cs="Times New Roman"/>
            <w:i/>
            <w:iCs/>
            <w:kern w:val="0"/>
            <w:lang w:val="en-US"/>
            <w:rPrChange w:id="658" w:author="Juliane Vigneault" w:date="2023-08-20T20:25:00Z">
              <w:rPr>
                <w:rFonts w:ascii="Times New Roman" w:hAnsi="Times New Roman" w:cs="Times New Roman"/>
                <w:i/>
                <w:iCs/>
                <w:kern w:val="0"/>
              </w:rPr>
            </w:rPrChange>
          </w:rPr>
          <w:t>Ecology</w:t>
        </w:r>
        <w:r w:rsidRPr="00053309">
          <w:rPr>
            <w:rFonts w:ascii="Times New Roman" w:hAnsi="Times New Roman" w:cs="Times New Roman"/>
            <w:kern w:val="0"/>
            <w:lang w:val="en-US"/>
            <w:rPrChange w:id="659"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60" w:author="Juliane Vigneault" w:date="2023-08-20T20:25:00Z">
              <w:rPr>
                <w:rFonts w:ascii="Times New Roman" w:hAnsi="Times New Roman" w:cs="Times New Roman"/>
                <w:i/>
                <w:iCs/>
                <w:kern w:val="0"/>
              </w:rPr>
            </w:rPrChange>
          </w:rPr>
          <w:t>100</w:t>
        </w:r>
        <w:r w:rsidRPr="00053309">
          <w:rPr>
            <w:rFonts w:ascii="Times New Roman" w:hAnsi="Times New Roman" w:cs="Times New Roman"/>
            <w:kern w:val="0"/>
            <w:lang w:val="en-US"/>
            <w:rPrChange w:id="661" w:author="Juliane Vigneault" w:date="2023-08-20T20:25:00Z">
              <w:rPr>
                <w:rFonts w:ascii="Times New Roman" w:hAnsi="Times New Roman" w:cs="Times New Roman"/>
                <w:kern w:val="0"/>
              </w:rPr>
            </w:rPrChange>
          </w:rPr>
          <w:t>(2), e02576. https://doi.org/10.1002/ecy.2576</w:t>
        </w:r>
      </w:ins>
    </w:p>
    <w:p w14:paraId="54EA0125" w14:textId="77777777" w:rsidR="00053309" w:rsidRPr="00053309" w:rsidRDefault="00053309" w:rsidP="00053309">
      <w:pPr>
        <w:widowControl w:val="0"/>
        <w:autoSpaceDE w:val="0"/>
        <w:autoSpaceDN w:val="0"/>
        <w:adjustRightInd w:val="0"/>
        <w:rPr>
          <w:ins w:id="662" w:author="Juliane Vigneault" w:date="2023-08-20T20:24:00Z"/>
          <w:rFonts w:ascii="Times New Roman" w:hAnsi="Times New Roman" w:cs="Times New Roman"/>
          <w:kern w:val="0"/>
          <w:lang w:val="en-US"/>
          <w:rPrChange w:id="663" w:author="Juliane Vigneault" w:date="2023-08-20T20:25:00Z">
            <w:rPr>
              <w:ins w:id="664" w:author="Juliane Vigneault" w:date="2023-08-20T20:24:00Z"/>
              <w:rFonts w:ascii="Times New Roman" w:hAnsi="Times New Roman" w:cs="Times New Roman"/>
              <w:kern w:val="0"/>
            </w:rPr>
          </w:rPrChange>
        </w:rPr>
      </w:pPr>
      <w:ins w:id="665" w:author="Juliane Vigneault" w:date="2023-08-20T20:24:00Z">
        <w:r w:rsidRPr="00053309">
          <w:rPr>
            <w:rFonts w:ascii="Times New Roman" w:hAnsi="Times New Roman" w:cs="Times New Roman"/>
            <w:kern w:val="0"/>
            <w:lang w:val="en-US"/>
            <w:rPrChange w:id="666" w:author="Juliane Vigneault" w:date="2023-08-20T20:25:00Z">
              <w:rPr>
                <w:rFonts w:ascii="Times New Roman" w:hAnsi="Times New Roman" w:cs="Times New Roman"/>
                <w:kern w:val="0"/>
              </w:rPr>
            </w:rPrChange>
          </w:rPr>
          <w:t xml:space="preserve">Villalba-Vasquez, P. J., Violante-González, J., Monks, S., Marino-Romero, J. U., Ibáñez, S. G., Rojas-Herrera, A. A., Flores-Garza, R., &amp; Rosas-Guerrero, V. (2018). Temporal and spatial variations in the metazoan parasite communities of the Panama spadefish, Parapsettus panamensis (Pisces : Ephippidae), from the Pacific coast of Mexico. </w:t>
        </w:r>
        <w:r w:rsidRPr="00053309">
          <w:rPr>
            <w:rFonts w:ascii="Times New Roman" w:hAnsi="Times New Roman" w:cs="Times New Roman"/>
            <w:i/>
            <w:iCs/>
            <w:kern w:val="0"/>
            <w:lang w:val="en-US"/>
            <w:rPrChange w:id="667" w:author="Juliane Vigneault" w:date="2023-08-20T20:25:00Z">
              <w:rPr>
                <w:rFonts w:ascii="Times New Roman" w:hAnsi="Times New Roman" w:cs="Times New Roman"/>
                <w:i/>
                <w:iCs/>
                <w:kern w:val="0"/>
              </w:rPr>
            </w:rPrChange>
          </w:rPr>
          <w:t>Invertebrate Biology</w:t>
        </w:r>
        <w:r w:rsidRPr="00053309">
          <w:rPr>
            <w:rFonts w:ascii="Times New Roman" w:hAnsi="Times New Roman" w:cs="Times New Roman"/>
            <w:kern w:val="0"/>
            <w:lang w:val="en-US"/>
            <w:rPrChange w:id="668"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69" w:author="Juliane Vigneault" w:date="2023-08-20T20:25:00Z">
              <w:rPr>
                <w:rFonts w:ascii="Times New Roman" w:hAnsi="Times New Roman" w:cs="Times New Roman"/>
                <w:i/>
                <w:iCs/>
                <w:kern w:val="0"/>
              </w:rPr>
            </w:rPrChange>
          </w:rPr>
          <w:t>137</w:t>
        </w:r>
        <w:r w:rsidRPr="00053309">
          <w:rPr>
            <w:rFonts w:ascii="Times New Roman" w:hAnsi="Times New Roman" w:cs="Times New Roman"/>
            <w:kern w:val="0"/>
            <w:lang w:val="en-US"/>
            <w:rPrChange w:id="670" w:author="Juliane Vigneault" w:date="2023-08-20T20:25:00Z">
              <w:rPr>
                <w:rFonts w:ascii="Times New Roman" w:hAnsi="Times New Roman" w:cs="Times New Roman"/>
                <w:kern w:val="0"/>
              </w:rPr>
            </w:rPrChange>
          </w:rPr>
          <w:t>(4), 339‑354. https://doi.org/10.1111/ivb.12232</w:t>
        </w:r>
      </w:ins>
    </w:p>
    <w:p w14:paraId="303AB94A" w14:textId="77777777" w:rsidR="00053309" w:rsidRPr="00053309" w:rsidRDefault="00053309" w:rsidP="00053309">
      <w:pPr>
        <w:widowControl w:val="0"/>
        <w:autoSpaceDE w:val="0"/>
        <w:autoSpaceDN w:val="0"/>
        <w:adjustRightInd w:val="0"/>
        <w:rPr>
          <w:ins w:id="671" w:author="Juliane Vigneault" w:date="2023-08-20T20:24:00Z"/>
          <w:rFonts w:ascii="Times New Roman" w:hAnsi="Times New Roman" w:cs="Times New Roman"/>
          <w:kern w:val="0"/>
          <w:lang w:val="en-US"/>
          <w:rPrChange w:id="672" w:author="Juliane Vigneault" w:date="2023-08-20T20:25:00Z">
            <w:rPr>
              <w:ins w:id="673" w:author="Juliane Vigneault" w:date="2023-08-20T20:24:00Z"/>
              <w:rFonts w:ascii="Times New Roman" w:hAnsi="Times New Roman" w:cs="Times New Roman"/>
              <w:kern w:val="0"/>
            </w:rPr>
          </w:rPrChange>
        </w:rPr>
      </w:pPr>
      <w:ins w:id="674" w:author="Juliane Vigneault" w:date="2023-08-20T20:24:00Z">
        <w:r w:rsidRPr="00053309">
          <w:rPr>
            <w:rFonts w:ascii="Times New Roman" w:hAnsi="Times New Roman" w:cs="Times New Roman"/>
            <w:kern w:val="0"/>
            <w:lang w:val="en-US"/>
            <w:rPrChange w:id="675" w:author="Juliane Vigneault" w:date="2023-08-20T20:25:00Z">
              <w:rPr>
                <w:rFonts w:ascii="Times New Roman" w:hAnsi="Times New Roman" w:cs="Times New Roman"/>
                <w:kern w:val="0"/>
              </w:rPr>
            </w:rPrChange>
          </w:rPr>
          <w:t xml:space="preserve">Williams-Blangero, S., Criscione, C. D., VandeBerg, J. L., Correa-Oliveira, R., Williams, K. D., Subedi, J., Kent, J. W., Williams, J., Kumar, S., &amp; Blangero, J. (2012). Host genetics and population structure effects on parasitic disease. </w:t>
        </w:r>
        <w:r w:rsidRPr="00053309">
          <w:rPr>
            <w:rFonts w:ascii="Times New Roman" w:hAnsi="Times New Roman" w:cs="Times New Roman"/>
            <w:i/>
            <w:iCs/>
            <w:kern w:val="0"/>
            <w:lang w:val="en-US"/>
            <w:rPrChange w:id="676" w:author="Juliane Vigneault" w:date="2023-08-20T20:25:00Z">
              <w:rPr>
                <w:rFonts w:ascii="Times New Roman" w:hAnsi="Times New Roman" w:cs="Times New Roman"/>
                <w:i/>
                <w:iCs/>
                <w:kern w:val="0"/>
              </w:rPr>
            </w:rPrChange>
          </w:rPr>
          <w:t>Philosophical Transactions of the Royal Society B: Biological Sciences</w:t>
        </w:r>
        <w:r w:rsidRPr="00053309">
          <w:rPr>
            <w:rFonts w:ascii="Times New Roman" w:hAnsi="Times New Roman" w:cs="Times New Roman"/>
            <w:kern w:val="0"/>
            <w:lang w:val="en-US"/>
            <w:rPrChange w:id="677"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78" w:author="Juliane Vigneault" w:date="2023-08-20T20:25:00Z">
              <w:rPr>
                <w:rFonts w:ascii="Times New Roman" w:hAnsi="Times New Roman" w:cs="Times New Roman"/>
                <w:i/>
                <w:iCs/>
                <w:kern w:val="0"/>
              </w:rPr>
            </w:rPrChange>
          </w:rPr>
          <w:t>367</w:t>
        </w:r>
        <w:r w:rsidRPr="00053309">
          <w:rPr>
            <w:rFonts w:ascii="Times New Roman" w:hAnsi="Times New Roman" w:cs="Times New Roman"/>
            <w:kern w:val="0"/>
            <w:lang w:val="en-US"/>
            <w:rPrChange w:id="679" w:author="Juliane Vigneault" w:date="2023-08-20T20:25:00Z">
              <w:rPr>
                <w:rFonts w:ascii="Times New Roman" w:hAnsi="Times New Roman" w:cs="Times New Roman"/>
                <w:kern w:val="0"/>
              </w:rPr>
            </w:rPrChange>
          </w:rPr>
          <w:t>(1590), 887‑894. https://doi.org/10.1098/rstb.2011.0296</w:t>
        </w:r>
      </w:ins>
    </w:p>
    <w:p w14:paraId="57E32559" w14:textId="77777777" w:rsidR="00053309" w:rsidRPr="00053309" w:rsidRDefault="00053309" w:rsidP="00053309">
      <w:pPr>
        <w:widowControl w:val="0"/>
        <w:autoSpaceDE w:val="0"/>
        <w:autoSpaceDN w:val="0"/>
        <w:adjustRightInd w:val="0"/>
        <w:rPr>
          <w:ins w:id="680" w:author="Juliane Vigneault" w:date="2023-08-20T20:24:00Z"/>
          <w:rFonts w:ascii="Times New Roman" w:hAnsi="Times New Roman" w:cs="Times New Roman"/>
          <w:kern w:val="0"/>
          <w:lang w:val="en-US"/>
          <w:rPrChange w:id="681" w:author="Juliane Vigneault" w:date="2023-08-20T20:25:00Z">
            <w:rPr>
              <w:ins w:id="682" w:author="Juliane Vigneault" w:date="2023-08-20T20:24:00Z"/>
              <w:rFonts w:ascii="Times New Roman" w:hAnsi="Times New Roman" w:cs="Times New Roman"/>
              <w:kern w:val="0"/>
            </w:rPr>
          </w:rPrChange>
        </w:rPr>
      </w:pPr>
      <w:ins w:id="683" w:author="Juliane Vigneault" w:date="2023-08-20T20:24:00Z">
        <w:r w:rsidRPr="00053309">
          <w:rPr>
            <w:rFonts w:ascii="Times New Roman" w:hAnsi="Times New Roman" w:cs="Times New Roman"/>
            <w:kern w:val="0"/>
            <w:lang w:val="en-US"/>
            <w:rPrChange w:id="684" w:author="Juliane Vigneault" w:date="2023-08-20T20:25:00Z">
              <w:rPr>
                <w:rFonts w:ascii="Times New Roman" w:hAnsi="Times New Roman" w:cs="Times New Roman"/>
                <w:kern w:val="0"/>
              </w:rPr>
            </w:rPrChange>
          </w:rPr>
          <w:t xml:space="preserve">Wilson, D. S., Coleman, K., Clark, A. B., &amp; Biederman, L. (1993). Shy-bold continuum in pumpkinseed sunfish (Lepomis gibbosus) : An ecological study of a psychological trait. </w:t>
        </w:r>
        <w:r w:rsidRPr="00053309">
          <w:rPr>
            <w:rFonts w:ascii="Times New Roman" w:hAnsi="Times New Roman" w:cs="Times New Roman"/>
            <w:i/>
            <w:iCs/>
            <w:kern w:val="0"/>
            <w:lang w:val="en-US"/>
            <w:rPrChange w:id="685" w:author="Juliane Vigneault" w:date="2023-08-20T20:25:00Z">
              <w:rPr>
                <w:rFonts w:ascii="Times New Roman" w:hAnsi="Times New Roman" w:cs="Times New Roman"/>
                <w:i/>
                <w:iCs/>
                <w:kern w:val="0"/>
              </w:rPr>
            </w:rPrChange>
          </w:rPr>
          <w:t>Journal of Comparative Psychology</w:t>
        </w:r>
        <w:r w:rsidRPr="00053309">
          <w:rPr>
            <w:rFonts w:ascii="Times New Roman" w:hAnsi="Times New Roman" w:cs="Times New Roman"/>
            <w:kern w:val="0"/>
            <w:lang w:val="en-US"/>
            <w:rPrChange w:id="686"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87" w:author="Juliane Vigneault" w:date="2023-08-20T20:25:00Z">
              <w:rPr>
                <w:rFonts w:ascii="Times New Roman" w:hAnsi="Times New Roman" w:cs="Times New Roman"/>
                <w:i/>
                <w:iCs/>
                <w:kern w:val="0"/>
              </w:rPr>
            </w:rPrChange>
          </w:rPr>
          <w:t>107</w:t>
        </w:r>
        <w:r w:rsidRPr="00053309">
          <w:rPr>
            <w:rFonts w:ascii="Times New Roman" w:hAnsi="Times New Roman" w:cs="Times New Roman"/>
            <w:kern w:val="0"/>
            <w:lang w:val="en-US"/>
            <w:rPrChange w:id="688" w:author="Juliane Vigneault" w:date="2023-08-20T20:25:00Z">
              <w:rPr>
                <w:rFonts w:ascii="Times New Roman" w:hAnsi="Times New Roman" w:cs="Times New Roman"/>
                <w:kern w:val="0"/>
              </w:rPr>
            </w:rPrChange>
          </w:rPr>
          <w:t>, 250‑260. https://doi.org/10.1037/0735-7036.107.3.250</w:t>
        </w:r>
      </w:ins>
    </w:p>
    <w:p w14:paraId="401C9C87" w14:textId="77777777" w:rsidR="00053309" w:rsidRPr="00053309" w:rsidRDefault="00053309" w:rsidP="00053309">
      <w:pPr>
        <w:widowControl w:val="0"/>
        <w:autoSpaceDE w:val="0"/>
        <w:autoSpaceDN w:val="0"/>
        <w:adjustRightInd w:val="0"/>
        <w:rPr>
          <w:ins w:id="689" w:author="Juliane Vigneault" w:date="2023-08-20T20:24:00Z"/>
          <w:rFonts w:ascii="Times New Roman" w:hAnsi="Times New Roman" w:cs="Times New Roman"/>
          <w:kern w:val="0"/>
          <w:lang w:val="en-US"/>
          <w:rPrChange w:id="690" w:author="Juliane Vigneault" w:date="2023-08-20T20:25:00Z">
            <w:rPr>
              <w:ins w:id="691" w:author="Juliane Vigneault" w:date="2023-08-20T20:24:00Z"/>
              <w:rFonts w:ascii="Times New Roman" w:hAnsi="Times New Roman" w:cs="Times New Roman"/>
              <w:kern w:val="0"/>
            </w:rPr>
          </w:rPrChange>
        </w:rPr>
      </w:pPr>
      <w:ins w:id="692" w:author="Juliane Vigneault" w:date="2023-08-20T20:24:00Z">
        <w:r w:rsidRPr="00053309">
          <w:rPr>
            <w:rFonts w:ascii="Times New Roman" w:hAnsi="Times New Roman" w:cs="Times New Roman"/>
            <w:kern w:val="0"/>
            <w:lang w:val="en-US"/>
            <w:rPrChange w:id="693" w:author="Juliane Vigneault" w:date="2023-08-20T20:25:00Z">
              <w:rPr>
                <w:rFonts w:ascii="Times New Roman" w:hAnsi="Times New Roman" w:cs="Times New Roman"/>
                <w:kern w:val="0"/>
              </w:rPr>
            </w:rPrChange>
          </w:rPr>
          <w:t xml:space="preserve">Windsor, D. A. (1998). Most of the species on Earth are parasites. </w:t>
        </w:r>
        <w:r w:rsidRPr="00053309">
          <w:rPr>
            <w:rFonts w:ascii="Times New Roman" w:hAnsi="Times New Roman" w:cs="Times New Roman"/>
            <w:i/>
            <w:iCs/>
            <w:kern w:val="0"/>
            <w:lang w:val="en-US"/>
            <w:rPrChange w:id="694" w:author="Juliane Vigneault" w:date="2023-08-20T20:25:00Z">
              <w:rPr>
                <w:rFonts w:ascii="Times New Roman" w:hAnsi="Times New Roman" w:cs="Times New Roman"/>
                <w:i/>
                <w:iCs/>
                <w:kern w:val="0"/>
              </w:rPr>
            </w:rPrChange>
          </w:rPr>
          <w:t>International Journal for Parasitology</w:t>
        </w:r>
        <w:r w:rsidRPr="00053309">
          <w:rPr>
            <w:rFonts w:ascii="Times New Roman" w:hAnsi="Times New Roman" w:cs="Times New Roman"/>
            <w:kern w:val="0"/>
            <w:lang w:val="en-US"/>
            <w:rPrChange w:id="695"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696" w:author="Juliane Vigneault" w:date="2023-08-20T20:25:00Z">
              <w:rPr>
                <w:rFonts w:ascii="Times New Roman" w:hAnsi="Times New Roman" w:cs="Times New Roman"/>
                <w:i/>
                <w:iCs/>
                <w:kern w:val="0"/>
              </w:rPr>
            </w:rPrChange>
          </w:rPr>
          <w:t>28</w:t>
        </w:r>
        <w:r w:rsidRPr="00053309">
          <w:rPr>
            <w:rFonts w:ascii="Times New Roman" w:hAnsi="Times New Roman" w:cs="Times New Roman"/>
            <w:kern w:val="0"/>
            <w:lang w:val="en-US"/>
            <w:rPrChange w:id="697" w:author="Juliane Vigneault" w:date="2023-08-20T20:25:00Z">
              <w:rPr>
                <w:rFonts w:ascii="Times New Roman" w:hAnsi="Times New Roman" w:cs="Times New Roman"/>
                <w:kern w:val="0"/>
              </w:rPr>
            </w:rPrChange>
          </w:rPr>
          <w:t>(12), 1939‑1941. https://doi.org/10.1016/s0020-7519(98)00153-2</w:t>
        </w:r>
      </w:ins>
    </w:p>
    <w:p w14:paraId="24ADAEAD" w14:textId="77777777" w:rsidR="00053309" w:rsidRPr="00053309" w:rsidRDefault="00053309" w:rsidP="00053309">
      <w:pPr>
        <w:widowControl w:val="0"/>
        <w:autoSpaceDE w:val="0"/>
        <w:autoSpaceDN w:val="0"/>
        <w:adjustRightInd w:val="0"/>
        <w:rPr>
          <w:ins w:id="698" w:author="Juliane Vigneault" w:date="2023-08-20T20:24:00Z"/>
          <w:rFonts w:ascii="Times New Roman" w:hAnsi="Times New Roman" w:cs="Times New Roman"/>
          <w:kern w:val="0"/>
          <w:lang w:val="en-US"/>
          <w:rPrChange w:id="699" w:author="Juliane Vigneault" w:date="2023-08-20T20:25:00Z">
            <w:rPr>
              <w:ins w:id="700" w:author="Juliane Vigneault" w:date="2023-08-20T20:24:00Z"/>
              <w:rFonts w:ascii="Times New Roman" w:hAnsi="Times New Roman" w:cs="Times New Roman"/>
              <w:kern w:val="0"/>
            </w:rPr>
          </w:rPrChange>
        </w:rPr>
      </w:pPr>
      <w:ins w:id="701" w:author="Juliane Vigneault" w:date="2023-08-20T20:24:00Z">
        <w:r w:rsidRPr="00053309">
          <w:rPr>
            <w:rFonts w:ascii="Times New Roman" w:hAnsi="Times New Roman" w:cs="Times New Roman"/>
            <w:kern w:val="0"/>
            <w:lang w:val="en-US"/>
            <w:rPrChange w:id="702" w:author="Juliane Vigneault" w:date="2023-08-20T20:25:00Z">
              <w:rPr>
                <w:rFonts w:ascii="Times New Roman" w:hAnsi="Times New Roman" w:cs="Times New Roman"/>
                <w:kern w:val="0"/>
              </w:rPr>
            </w:rPrChange>
          </w:rPr>
          <w:lastRenderedPageBreak/>
          <w:t xml:space="preserve">Xu, Z., MacIntosh, A. J. J., Castellano-Navarro, A., Macanás-Martínez, E., Suzumura, T., &amp; Duboscq, J. (2022). Linking parasitism to network centrality and the impact of sampling bias in its interpretation. </w:t>
        </w:r>
        <w:r w:rsidRPr="00053309">
          <w:rPr>
            <w:rFonts w:ascii="Times New Roman" w:hAnsi="Times New Roman" w:cs="Times New Roman"/>
            <w:i/>
            <w:iCs/>
            <w:kern w:val="0"/>
            <w:lang w:val="en-US"/>
            <w:rPrChange w:id="703" w:author="Juliane Vigneault" w:date="2023-08-20T20:25:00Z">
              <w:rPr>
                <w:rFonts w:ascii="Times New Roman" w:hAnsi="Times New Roman" w:cs="Times New Roman"/>
                <w:i/>
                <w:iCs/>
                <w:kern w:val="0"/>
              </w:rPr>
            </w:rPrChange>
          </w:rPr>
          <w:t>PeerJ</w:t>
        </w:r>
        <w:r w:rsidRPr="00053309">
          <w:rPr>
            <w:rFonts w:ascii="Times New Roman" w:hAnsi="Times New Roman" w:cs="Times New Roman"/>
            <w:kern w:val="0"/>
            <w:lang w:val="en-US"/>
            <w:rPrChange w:id="704"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705" w:author="Juliane Vigneault" w:date="2023-08-20T20:25:00Z">
              <w:rPr>
                <w:rFonts w:ascii="Times New Roman" w:hAnsi="Times New Roman" w:cs="Times New Roman"/>
                <w:i/>
                <w:iCs/>
                <w:kern w:val="0"/>
              </w:rPr>
            </w:rPrChange>
          </w:rPr>
          <w:t>10</w:t>
        </w:r>
        <w:r w:rsidRPr="00053309">
          <w:rPr>
            <w:rFonts w:ascii="Times New Roman" w:hAnsi="Times New Roman" w:cs="Times New Roman"/>
            <w:kern w:val="0"/>
            <w:lang w:val="en-US"/>
            <w:rPrChange w:id="706" w:author="Juliane Vigneault" w:date="2023-08-20T20:25:00Z">
              <w:rPr>
                <w:rFonts w:ascii="Times New Roman" w:hAnsi="Times New Roman" w:cs="Times New Roman"/>
                <w:kern w:val="0"/>
              </w:rPr>
            </w:rPrChange>
          </w:rPr>
          <w:t>, e14305. https://doi.org/10.7717/peerj.14305</w:t>
        </w:r>
      </w:ins>
    </w:p>
    <w:p w14:paraId="3612EF33" w14:textId="77777777" w:rsidR="00053309" w:rsidRPr="00053309" w:rsidRDefault="00053309" w:rsidP="00053309">
      <w:pPr>
        <w:widowControl w:val="0"/>
        <w:autoSpaceDE w:val="0"/>
        <w:autoSpaceDN w:val="0"/>
        <w:adjustRightInd w:val="0"/>
        <w:rPr>
          <w:ins w:id="707" w:author="Juliane Vigneault" w:date="2023-08-20T20:24:00Z"/>
          <w:rFonts w:ascii="Times New Roman" w:hAnsi="Times New Roman" w:cs="Times New Roman"/>
          <w:kern w:val="0"/>
          <w:lang w:val="en-US"/>
          <w:rPrChange w:id="708" w:author="Juliane Vigneault" w:date="2023-08-20T20:25:00Z">
            <w:rPr>
              <w:ins w:id="709" w:author="Juliane Vigneault" w:date="2023-08-20T20:24:00Z"/>
              <w:rFonts w:ascii="Times New Roman" w:hAnsi="Times New Roman" w:cs="Times New Roman"/>
              <w:kern w:val="0"/>
            </w:rPr>
          </w:rPrChange>
        </w:rPr>
      </w:pPr>
      <w:ins w:id="710" w:author="Juliane Vigneault" w:date="2023-08-20T20:24:00Z">
        <w:r w:rsidRPr="00053309">
          <w:rPr>
            <w:rFonts w:ascii="Times New Roman" w:hAnsi="Times New Roman" w:cs="Times New Roman"/>
            <w:kern w:val="0"/>
            <w:lang w:val="en-US"/>
            <w:rPrChange w:id="711" w:author="Juliane Vigneault" w:date="2023-08-20T20:25:00Z">
              <w:rPr>
                <w:rFonts w:ascii="Times New Roman" w:hAnsi="Times New Roman" w:cs="Times New Roman"/>
                <w:kern w:val="0"/>
              </w:rPr>
            </w:rPrChange>
          </w:rPr>
          <w:t xml:space="preserve">Young, R. E., &amp; Maccoll, A. D. C. (2017). Spatial and temporal variation in macroparasite communities of three-spined stickleback. </w:t>
        </w:r>
        <w:r w:rsidRPr="00053309">
          <w:rPr>
            <w:rFonts w:ascii="Times New Roman" w:hAnsi="Times New Roman" w:cs="Times New Roman"/>
            <w:i/>
            <w:iCs/>
            <w:kern w:val="0"/>
            <w:lang w:val="en-US"/>
            <w:rPrChange w:id="712" w:author="Juliane Vigneault" w:date="2023-08-20T20:25:00Z">
              <w:rPr>
                <w:rFonts w:ascii="Times New Roman" w:hAnsi="Times New Roman" w:cs="Times New Roman"/>
                <w:i/>
                <w:iCs/>
                <w:kern w:val="0"/>
              </w:rPr>
            </w:rPrChange>
          </w:rPr>
          <w:t>Parasitology</w:t>
        </w:r>
        <w:r w:rsidRPr="00053309">
          <w:rPr>
            <w:rFonts w:ascii="Times New Roman" w:hAnsi="Times New Roman" w:cs="Times New Roman"/>
            <w:kern w:val="0"/>
            <w:lang w:val="en-US"/>
            <w:rPrChange w:id="713" w:author="Juliane Vigneault" w:date="2023-08-20T20:25:00Z">
              <w:rPr>
                <w:rFonts w:ascii="Times New Roman" w:hAnsi="Times New Roman" w:cs="Times New Roman"/>
                <w:kern w:val="0"/>
              </w:rPr>
            </w:rPrChange>
          </w:rPr>
          <w:t xml:space="preserve">, </w:t>
        </w:r>
        <w:r w:rsidRPr="00053309">
          <w:rPr>
            <w:rFonts w:ascii="Times New Roman" w:hAnsi="Times New Roman" w:cs="Times New Roman"/>
            <w:i/>
            <w:iCs/>
            <w:kern w:val="0"/>
            <w:lang w:val="en-US"/>
            <w:rPrChange w:id="714" w:author="Juliane Vigneault" w:date="2023-08-20T20:25:00Z">
              <w:rPr>
                <w:rFonts w:ascii="Times New Roman" w:hAnsi="Times New Roman" w:cs="Times New Roman"/>
                <w:i/>
                <w:iCs/>
                <w:kern w:val="0"/>
              </w:rPr>
            </w:rPrChange>
          </w:rPr>
          <w:t>144</w:t>
        </w:r>
        <w:r w:rsidRPr="00053309">
          <w:rPr>
            <w:rFonts w:ascii="Times New Roman" w:hAnsi="Times New Roman" w:cs="Times New Roman"/>
            <w:kern w:val="0"/>
            <w:lang w:val="en-US"/>
            <w:rPrChange w:id="715" w:author="Juliane Vigneault" w:date="2023-08-20T20:25:00Z">
              <w:rPr>
                <w:rFonts w:ascii="Times New Roman" w:hAnsi="Times New Roman" w:cs="Times New Roman"/>
                <w:kern w:val="0"/>
              </w:rPr>
            </w:rPrChange>
          </w:rPr>
          <w:t>(4), 436‑449. https://doi.org/10.1017/S0031182016001815</w:t>
        </w:r>
      </w:ins>
    </w:p>
    <w:p w14:paraId="0F6F54E4" w14:textId="77777777" w:rsidR="00053309" w:rsidRPr="00053309" w:rsidRDefault="00053309" w:rsidP="00053309">
      <w:pPr>
        <w:widowControl w:val="0"/>
        <w:autoSpaceDE w:val="0"/>
        <w:autoSpaceDN w:val="0"/>
        <w:adjustRightInd w:val="0"/>
        <w:rPr>
          <w:ins w:id="716" w:author="Juliane Vigneault" w:date="2023-08-20T20:24:00Z"/>
          <w:rFonts w:ascii="Times New Roman" w:hAnsi="Times New Roman" w:cs="Times New Roman"/>
          <w:kern w:val="0"/>
        </w:rPr>
      </w:pPr>
      <w:ins w:id="717" w:author="Juliane Vigneault" w:date="2023-08-20T20:24:00Z">
        <w:r w:rsidRPr="00053309">
          <w:rPr>
            <w:rFonts w:ascii="Times New Roman" w:hAnsi="Times New Roman" w:cs="Times New Roman"/>
            <w:kern w:val="0"/>
            <w:lang w:val="en-US"/>
            <w:rPrChange w:id="718" w:author="Juliane Vigneault" w:date="2023-08-20T20:25:00Z">
              <w:rPr>
                <w:rFonts w:ascii="Times New Roman" w:hAnsi="Times New Roman" w:cs="Times New Roman"/>
                <w:kern w:val="0"/>
              </w:rPr>
            </w:rPrChange>
          </w:rPr>
          <w:t xml:space="preserve">Zuk, M., &amp; McKean, K. A. (1996). Sex differences in parasite infections : Patterns and processes. </w:t>
        </w:r>
        <w:r w:rsidRPr="00053309">
          <w:rPr>
            <w:rFonts w:ascii="Times New Roman" w:hAnsi="Times New Roman" w:cs="Times New Roman"/>
            <w:i/>
            <w:iCs/>
            <w:kern w:val="0"/>
          </w:rPr>
          <w:t>International Journal for Parasitology</w:t>
        </w:r>
        <w:r w:rsidRPr="00053309">
          <w:rPr>
            <w:rFonts w:ascii="Times New Roman" w:hAnsi="Times New Roman" w:cs="Times New Roman"/>
            <w:kern w:val="0"/>
          </w:rPr>
          <w:t xml:space="preserve">, </w:t>
        </w:r>
        <w:r w:rsidRPr="00053309">
          <w:rPr>
            <w:rFonts w:ascii="Times New Roman" w:hAnsi="Times New Roman" w:cs="Times New Roman"/>
            <w:i/>
            <w:iCs/>
            <w:kern w:val="0"/>
          </w:rPr>
          <w:t>26</w:t>
        </w:r>
        <w:r w:rsidRPr="00053309">
          <w:rPr>
            <w:rFonts w:ascii="Times New Roman" w:hAnsi="Times New Roman" w:cs="Times New Roman"/>
            <w:kern w:val="0"/>
          </w:rPr>
          <w:t>(10), 1009‑1024. https://doi.org/10.1016/S0020-7519(96)80001-4</w:t>
        </w:r>
      </w:ins>
    </w:p>
    <w:p w14:paraId="436BFA37" w14:textId="3D186EBE" w:rsidR="00984BB8" w:rsidRPr="00053309" w:rsidDel="00053309" w:rsidRDefault="00984BB8">
      <w:pPr>
        <w:widowControl w:val="0"/>
        <w:autoSpaceDE w:val="0"/>
        <w:autoSpaceDN w:val="0"/>
        <w:adjustRightInd w:val="0"/>
        <w:rPr>
          <w:del w:id="719" w:author="Juliane Vigneault" w:date="2023-08-20T20:16:00Z"/>
          <w:rFonts w:ascii="Times New Roman" w:hAnsi="Times New Roman" w:cs="Times New Roman"/>
          <w:kern w:val="0"/>
          <w:lang w:val="en-US"/>
        </w:rPr>
      </w:pPr>
      <w:del w:id="720" w:author="Juliane Vigneault" w:date="2023-08-20T20:16:00Z">
        <w:r w:rsidRPr="00053309" w:rsidDel="00053309">
          <w:rPr>
            <w:rFonts w:ascii="Times New Roman" w:hAnsi="Times New Roman" w:cs="Times New Roman"/>
            <w:kern w:val="0"/>
            <w:lang w:val="en-US"/>
          </w:rPr>
          <w:delText xml:space="preserve">Ahn, S., &amp; Goater, C. P. (2021). Nonhost species reduce parasite infection in a focal host species within experimental fish communities. </w:delText>
        </w:r>
        <w:r w:rsidRPr="00053309" w:rsidDel="00053309">
          <w:rPr>
            <w:rFonts w:ascii="Times New Roman" w:hAnsi="Times New Roman" w:cs="Times New Roman"/>
            <w:i/>
            <w:iCs/>
            <w:kern w:val="0"/>
            <w:lang w:val="en-US"/>
          </w:rPr>
          <w:delText>Ecology and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w:delText>
        </w:r>
        <w:r w:rsidRPr="00053309" w:rsidDel="00053309">
          <w:rPr>
            <w:rFonts w:ascii="Times New Roman" w:hAnsi="Times New Roman" w:cs="Times New Roman"/>
            <w:kern w:val="0"/>
            <w:lang w:val="en-US"/>
          </w:rPr>
          <w:delText>(15), 10155‑10163. https://doi.org/10.1002/ece3.7823</w:delText>
        </w:r>
      </w:del>
    </w:p>
    <w:p w14:paraId="206AECD2" w14:textId="766DC019" w:rsidR="00984BB8" w:rsidRPr="00053309" w:rsidDel="00053309" w:rsidRDefault="00984BB8">
      <w:pPr>
        <w:widowControl w:val="0"/>
        <w:autoSpaceDE w:val="0"/>
        <w:autoSpaceDN w:val="0"/>
        <w:adjustRightInd w:val="0"/>
        <w:rPr>
          <w:del w:id="721" w:author="Juliane Vigneault" w:date="2023-08-20T20:16:00Z"/>
          <w:rFonts w:ascii="Times New Roman" w:hAnsi="Times New Roman" w:cs="Times New Roman"/>
          <w:kern w:val="0"/>
          <w:lang w:val="en-US"/>
        </w:rPr>
      </w:pPr>
      <w:del w:id="722" w:author="Juliane Vigneault" w:date="2023-08-20T20:16:00Z">
        <w:r w:rsidRPr="00053309" w:rsidDel="00053309">
          <w:rPr>
            <w:rFonts w:ascii="Times New Roman" w:hAnsi="Times New Roman" w:cs="Times New Roman"/>
            <w:kern w:val="0"/>
            <w:lang w:val="en-US"/>
          </w:rPr>
          <w:delText xml:space="preserve">Altman, I., &amp; Byers, J. E. (2014). Large-scale spatial variation in parasite communities influenced by anthropogenic factors. </w:delText>
        </w:r>
        <w:r w:rsidRPr="00053309" w:rsidDel="00053309">
          <w:rPr>
            <w:rFonts w:ascii="Times New Roman" w:hAnsi="Times New Roman" w:cs="Times New Roman"/>
            <w:i/>
            <w:iCs/>
            <w:kern w:val="0"/>
            <w:lang w:val="en-US"/>
          </w:rPr>
          <w:delText>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95</w:delText>
        </w:r>
        <w:r w:rsidRPr="00053309" w:rsidDel="00053309">
          <w:rPr>
            <w:rFonts w:ascii="Times New Roman" w:hAnsi="Times New Roman" w:cs="Times New Roman"/>
            <w:kern w:val="0"/>
            <w:lang w:val="en-US"/>
          </w:rPr>
          <w:delText>(7), 1876‑1887. https://doi.org/10.1890/13-0509.1</w:delText>
        </w:r>
      </w:del>
    </w:p>
    <w:p w14:paraId="410BE9CA" w14:textId="70DB2A9E" w:rsidR="00984BB8" w:rsidRPr="00053309" w:rsidDel="00053309" w:rsidRDefault="00984BB8">
      <w:pPr>
        <w:widowControl w:val="0"/>
        <w:autoSpaceDE w:val="0"/>
        <w:autoSpaceDN w:val="0"/>
        <w:adjustRightInd w:val="0"/>
        <w:rPr>
          <w:del w:id="723" w:author="Juliane Vigneault" w:date="2023-08-20T20:16:00Z"/>
          <w:rFonts w:ascii="Times New Roman" w:hAnsi="Times New Roman" w:cs="Times New Roman"/>
          <w:kern w:val="0"/>
          <w:lang w:val="en-US"/>
        </w:rPr>
      </w:pPr>
      <w:del w:id="724" w:author="Juliane Vigneault" w:date="2023-08-20T20:16:00Z">
        <w:r w:rsidRPr="00053309" w:rsidDel="00053309">
          <w:rPr>
            <w:rFonts w:ascii="Times New Roman" w:hAnsi="Times New Roman" w:cs="Times New Roman"/>
            <w:kern w:val="0"/>
            <w:lang w:val="en-US"/>
          </w:rPr>
          <w:delText xml:space="preserve">Barber, I., Hoare, D., &amp; Krause, J. (2000). Effects of parasites on fish behaviour : A review and evolutionary perspective. </w:delText>
        </w:r>
        <w:r w:rsidRPr="00053309" w:rsidDel="00053309">
          <w:rPr>
            <w:rFonts w:ascii="Times New Roman" w:hAnsi="Times New Roman" w:cs="Times New Roman"/>
            <w:i/>
            <w:iCs/>
            <w:kern w:val="0"/>
            <w:lang w:val="en-US"/>
          </w:rPr>
          <w:delText>Reviews in Fish Biology and Fisheri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w:delText>
        </w:r>
        <w:r w:rsidRPr="00053309" w:rsidDel="00053309">
          <w:rPr>
            <w:rFonts w:ascii="Times New Roman" w:hAnsi="Times New Roman" w:cs="Times New Roman"/>
            <w:kern w:val="0"/>
            <w:lang w:val="en-US"/>
          </w:rPr>
          <w:delText>(2), 131‑165. https://doi.org/10.1023/A:1016658224470</w:delText>
        </w:r>
      </w:del>
    </w:p>
    <w:p w14:paraId="0114B863" w14:textId="407BDCA8" w:rsidR="00984BB8" w:rsidRPr="00053309" w:rsidDel="00053309" w:rsidRDefault="00984BB8">
      <w:pPr>
        <w:widowControl w:val="0"/>
        <w:autoSpaceDE w:val="0"/>
        <w:autoSpaceDN w:val="0"/>
        <w:adjustRightInd w:val="0"/>
        <w:rPr>
          <w:del w:id="725" w:author="Juliane Vigneault" w:date="2023-08-20T20:16:00Z"/>
          <w:rFonts w:ascii="Times New Roman" w:hAnsi="Times New Roman" w:cs="Times New Roman"/>
          <w:kern w:val="0"/>
          <w:lang w:val="en-US"/>
        </w:rPr>
      </w:pPr>
      <w:del w:id="726" w:author="Juliane Vigneault" w:date="2023-08-20T20:16:00Z">
        <w:r w:rsidRPr="00053309" w:rsidDel="00053309">
          <w:rPr>
            <w:rFonts w:ascii="Times New Roman" w:hAnsi="Times New Roman" w:cs="Times New Roman"/>
            <w:kern w:val="0"/>
            <w:lang w:val="en-US"/>
          </w:rPr>
          <w:delText xml:space="preserve">Bielby, J., Price, S. J., Monsalve-CarcaÑo, C., &amp; Bosch, J. (2021). Host contribution to parasite persistence is consistent between parasites and over time, but varies spatially. </w:delText>
        </w:r>
        <w:r w:rsidRPr="00053309" w:rsidDel="00053309">
          <w:rPr>
            <w:rFonts w:ascii="Times New Roman" w:hAnsi="Times New Roman" w:cs="Times New Roman"/>
            <w:i/>
            <w:iCs/>
            <w:kern w:val="0"/>
            <w:lang w:val="en-US"/>
          </w:rPr>
          <w:delText>Ecological Application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1</w:delText>
        </w:r>
        <w:r w:rsidRPr="00053309" w:rsidDel="00053309">
          <w:rPr>
            <w:rFonts w:ascii="Times New Roman" w:hAnsi="Times New Roman" w:cs="Times New Roman"/>
            <w:kern w:val="0"/>
            <w:lang w:val="en-US"/>
          </w:rPr>
          <w:delText>(3), e02256. https://doi.org/10.1002/eap.2256</w:delText>
        </w:r>
      </w:del>
    </w:p>
    <w:p w14:paraId="12F264D1" w14:textId="6E4EEC0D" w:rsidR="00984BB8" w:rsidRPr="00053309" w:rsidDel="00053309" w:rsidRDefault="00984BB8">
      <w:pPr>
        <w:widowControl w:val="0"/>
        <w:autoSpaceDE w:val="0"/>
        <w:autoSpaceDN w:val="0"/>
        <w:adjustRightInd w:val="0"/>
        <w:rPr>
          <w:del w:id="727" w:author="Juliane Vigneault" w:date="2023-08-20T20:16:00Z"/>
          <w:rFonts w:ascii="Times New Roman" w:hAnsi="Times New Roman" w:cs="Times New Roman"/>
          <w:kern w:val="0"/>
          <w:lang w:val="en-US"/>
        </w:rPr>
      </w:pPr>
      <w:del w:id="728" w:author="Juliane Vigneault" w:date="2023-08-20T20:16:00Z">
        <w:r w:rsidRPr="00053309" w:rsidDel="00053309">
          <w:rPr>
            <w:rFonts w:ascii="Times New Roman" w:hAnsi="Times New Roman" w:cs="Times New Roman"/>
            <w:kern w:val="0"/>
            <w:lang w:val="en-US"/>
          </w:rPr>
          <w:delText xml:space="preserve">Biro, P. A., &amp; Dingemanse, N. J. (2009). Sampling bias resulting from animal personality.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4</w:delText>
        </w:r>
        <w:r w:rsidRPr="00053309" w:rsidDel="00053309">
          <w:rPr>
            <w:rFonts w:ascii="Times New Roman" w:hAnsi="Times New Roman" w:cs="Times New Roman"/>
            <w:kern w:val="0"/>
            <w:lang w:val="en-US"/>
          </w:rPr>
          <w:delText>(2), 66‑67. https://doi.org/10.1016/j.tree.2008.11.001</w:delText>
        </w:r>
      </w:del>
    </w:p>
    <w:p w14:paraId="781257E7" w14:textId="37044B06" w:rsidR="00984BB8" w:rsidRPr="00053309" w:rsidDel="00053309" w:rsidRDefault="00984BB8">
      <w:pPr>
        <w:widowControl w:val="0"/>
        <w:autoSpaceDE w:val="0"/>
        <w:autoSpaceDN w:val="0"/>
        <w:adjustRightInd w:val="0"/>
        <w:rPr>
          <w:del w:id="729" w:author="Juliane Vigneault" w:date="2023-08-20T20:16:00Z"/>
          <w:rFonts w:ascii="Times New Roman" w:hAnsi="Times New Roman" w:cs="Times New Roman"/>
          <w:kern w:val="0"/>
          <w:lang w:val="en-US"/>
        </w:rPr>
      </w:pPr>
      <w:del w:id="730" w:author="Juliane Vigneault" w:date="2023-08-20T20:16:00Z">
        <w:r w:rsidRPr="00053309" w:rsidDel="00053309">
          <w:rPr>
            <w:rFonts w:ascii="Times New Roman" w:hAnsi="Times New Roman" w:cs="Times New Roman"/>
            <w:kern w:val="0"/>
            <w:lang w:val="en-US"/>
          </w:rPr>
          <w:delText xml:space="preserve">Biro, P. A., &amp; Post, J. R. (2008). Rapid depletion of genotypes with fast growth and bold personality traits from harvested fish populations. </w:delText>
        </w:r>
        <w:r w:rsidRPr="00053309" w:rsidDel="00053309">
          <w:rPr>
            <w:rFonts w:ascii="Times New Roman" w:hAnsi="Times New Roman" w:cs="Times New Roman"/>
            <w:i/>
            <w:iCs/>
            <w:kern w:val="0"/>
            <w:lang w:val="en-US"/>
          </w:rPr>
          <w:delText>Proceedings of the National Academy of Sciences of the United States of Americ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5</w:delText>
        </w:r>
        <w:r w:rsidRPr="00053309" w:rsidDel="00053309">
          <w:rPr>
            <w:rFonts w:ascii="Times New Roman" w:hAnsi="Times New Roman" w:cs="Times New Roman"/>
            <w:kern w:val="0"/>
            <w:lang w:val="en-US"/>
          </w:rPr>
          <w:delText>(8), 2919‑2922. https://doi.org/10.1073/pnas.0708159105</w:delText>
        </w:r>
      </w:del>
    </w:p>
    <w:p w14:paraId="72C3242D" w14:textId="013B1003" w:rsidR="00984BB8" w:rsidRPr="00053309" w:rsidDel="00053309" w:rsidRDefault="00984BB8">
      <w:pPr>
        <w:widowControl w:val="0"/>
        <w:autoSpaceDE w:val="0"/>
        <w:autoSpaceDN w:val="0"/>
        <w:adjustRightInd w:val="0"/>
        <w:rPr>
          <w:del w:id="731" w:author="Juliane Vigneault" w:date="2023-08-20T20:16:00Z"/>
          <w:rFonts w:ascii="Times New Roman" w:hAnsi="Times New Roman" w:cs="Times New Roman"/>
          <w:kern w:val="0"/>
          <w:lang w:val="en-US"/>
        </w:rPr>
      </w:pPr>
      <w:del w:id="732" w:author="Juliane Vigneault" w:date="2023-08-20T20:16:00Z">
        <w:r w:rsidRPr="00053309" w:rsidDel="00053309">
          <w:rPr>
            <w:rFonts w:ascii="Times New Roman" w:hAnsi="Times New Roman" w:cs="Times New Roman"/>
            <w:kern w:val="0"/>
            <w:lang w:val="en-US"/>
          </w:rPr>
          <w:delText xml:space="preserve">Blasco-Costa, I., Rouco, C., &amp; Poulin, R. (2015). Biogeography of parasitism in freshwater fish : Spatial patterns in hot spots of infection. </w:delText>
        </w:r>
        <w:r w:rsidRPr="00053309" w:rsidDel="00053309">
          <w:rPr>
            <w:rFonts w:ascii="Times New Roman" w:hAnsi="Times New Roman" w:cs="Times New Roman"/>
            <w:i/>
            <w:iCs/>
            <w:kern w:val="0"/>
            <w:lang w:val="en-US"/>
          </w:rPr>
          <w:delText>Ecograph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8</w:delText>
        </w:r>
        <w:r w:rsidRPr="00053309" w:rsidDel="00053309">
          <w:rPr>
            <w:rFonts w:ascii="Times New Roman" w:hAnsi="Times New Roman" w:cs="Times New Roman"/>
            <w:kern w:val="0"/>
            <w:lang w:val="en-US"/>
          </w:rPr>
          <w:delText>(3), 301‑310. https://doi.org/10.1111/ecog.01020</w:delText>
        </w:r>
      </w:del>
    </w:p>
    <w:p w14:paraId="434FC01E" w14:textId="71B78B25" w:rsidR="00984BB8" w:rsidRPr="00053309" w:rsidDel="00053309" w:rsidRDefault="00984BB8">
      <w:pPr>
        <w:widowControl w:val="0"/>
        <w:autoSpaceDE w:val="0"/>
        <w:autoSpaceDN w:val="0"/>
        <w:adjustRightInd w:val="0"/>
        <w:rPr>
          <w:del w:id="733" w:author="Juliane Vigneault" w:date="2023-08-20T20:16:00Z"/>
          <w:rFonts w:ascii="Times New Roman" w:hAnsi="Times New Roman" w:cs="Times New Roman"/>
          <w:kern w:val="0"/>
          <w:lang w:val="en-US"/>
        </w:rPr>
      </w:pPr>
      <w:del w:id="734" w:author="Juliane Vigneault" w:date="2023-08-20T20:16:00Z">
        <w:r w:rsidRPr="00053309" w:rsidDel="00053309">
          <w:rPr>
            <w:rFonts w:ascii="Times New Roman" w:hAnsi="Times New Roman" w:cs="Times New Roman"/>
            <w:kern w:val="0"/>
            <w:lang w:val="en-US"/>
          </w:rPr>
          <w:delText xml:space="preserve">Bolnick, D. I., Resetarits, E. J., Ballare, K., Stuart, Y. E., &amp; Stutz, W. E. (2020). Scale-dependent effects of host patch traits on species composition in a stickleback parasite metacommunity. </w:delText>
        </w:r>
        <w:r w:rsidRPr="00053309" w:rsidDel="00053309">
          <w:rPr>
            <w:rFonts w:ascii="Times New Roman" w:hAnsi="Times New Roman" w:cs="Times New Roman"/>
            <w:i/>
            <w:iCs/>
            <w:kern w:val="0"/>
            <w:lang w:val="en-US"/>
          </w:rPr>
          <w:delText>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1</w:delText>
        </w:r>
        <w:r w:rsidRPr="00053309" w:rsidDel="00053309">
          <w:rPr>
            <w:rFonts w:ascii="Times New Roman" w:hAnsi="Times New Roman" w:cs="Times New Roman"/>
            <w:kern w:val="0"/>
            <w:lang w:val="en-US"/>
          </w:rPr>
          <w:delText>(12), e03181. https://doi.org/10.1002/ecy.3181</w:delText>
        </w:r>
      </w:del>
    </w:p>
    <w:p w14:paraId="658A1CC8" w14:textId="7A31EED7" w:rsidR="00984BB8" w:rsidRPr="00053309" w:rsidDel="00053309" w:rsidRDefault="00984BB8">
      <w:pPr>
        <w:widowControl w:val="0"/>
        <w:autoSpaceDE w:val="0"/>
        <w:autoSpaceDN w:val="0"/>
        <w:adjustRightInd w:val="0"/>
        <w:rPr>
          <w:del w:id="735" w:author="Juliane Vigneault" w:date="2023-08-20T20:16:00Z"/>
          <w:rFonts w:ascii="Times New Roman" w:hAnsi="Times New Roman" w:cs="Times New Roman"/>
          <w:kern w:val="0"/>
          <w:lang w:val="en-US"/>
        </w:rPr>
      </w:pPr>
      <w:del w:id="736" w:author="Juliane Vigneault" w:date="2023-08-20T20:16:00Z">
        <w:r w:rsidRPr="00053309" w:rsidDel="00053309">
          <w:rPr>
            <w:rFonts w:ascii="Times New Roman" w:hAnsi="Times New Roman" w:cs="Times New Roman"/>
            <w:kern w:val="0"/>
            <w:lang w:val="en-US"/>
          </w:rPr>
          <w:delText xml:space="preserve">Brooks, D. R., &amp; Hoberg, E. P. (2007). How will global climate change affect parasite–host assemblages? </w:delText>
        </w:r>
        <w:r w:rsidRPr="00053309" w:rsidDel="00053309">
          <w:rPr>
            <w:rFonts w:ascii="Times New Roman" w:hAnsi="Times New Roman" w:cs="Times New Roman"/>
            <w:i/>
            <w:iCs/>
            <w:kern w:val="0"/>
            <w:lang w:val="en-US"/>
          </w:rPr>
          <w:delText>Trends in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3</w:delText>
        </w:r>
        <w:r w:rsidRPr="00053309" w:rsidDel="00053309">
          <w:rPr>
            <w:rFonts w:ascii="Times New Roman" w:hAnsi="Times New Roman" w:cs="Times New Roman"/>
            <w:kern w:val="0"/>
            <w:lang w:val="en-US"/>
          </w:rPr>
          <w:delText>(12), 571‑574. https://doi.org/10.1016/j.pt.2007.08.016</w:delText>
        </w:r>
      </w:del>
    </w:p>
    <w:p w14:paraId="7E7F1558" w14:textId="5E4755B1" w:rsidR="00984BB8" w:rsidRPr="00053309" w:rsidDel="00053309" w:rsidRDefault="00984BB8">
      <w:pPr>
        <w:widowControl w:val="0"/>
        <w:autoSpaceDE w:val="0"/>
        <w:autoSpaceDN w:val="0"/>
        <w:adjustRightInd w:val="0"/>
        <w:rPr>
          <w:del w:id="737" w:author="Juliane Vigneault" w:date="2023-08-20T20:16:00Z"/>
          <w:rFonts w:ascii="Times New Roman" w:hAnsi="Times New Roman" w:cs="Times New Roman"/>
          <w:kern w:val="0"/>
          <w:lang w:val="en-US"/>
        </w:rPr>
      </w:pPr>
      <w:del w:id="738" w:author="Juliane Vigneault" w:date="2023-08-20T20:16:00Z">
        <w:r w:rsidRPr="00053309" w:rsidDel="00053309">
          <w:rPr>
            <w:rFonts w:ascii="Times New Roman" w:hAnsi="Times New Roman" w:cs="Times New Roman"/>
            <w:kern w:val="0"/>
            <w:lang w:val="en-US"/>
          </w:rPr>
          <w:delText xml:space="preserve">Buck, J. C., &amp; Lutterschmidt, W. I. (2017). Parasite abundance decreases with host density : Evidence of the encounter-dilution effect for a parasite with a complex life cycle. </w:delText>
        </w:r>
        <w:r w:rsidRPr="00053309" w:rsidDel="00053309">
          <w:rPr>
            <w:rFonts w:ascii="Times New Roman" w:hAnsi="Times New Roman" w:cs="Times New Roman"/>
            <w:i/>
            <w:iCs/>
            <w:kern w:val="0"/>
            <w:lang w:val="en-US"/>
          </w:rPr>
          <w:delText>Hydrobi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84</w:delText>
        </w:r>
        <w:r w:rsidRPr="00053309" w:rsidDel="00053309">
          <w:rPr>
            <w:rFonts w:ascii="Times New Roman" w:hAnsi="Times New Roman" w:cs="Times New Roman"/>
            <w:kern w:val="0"/>
            <w:lang w:val="en-US"/>
          </w:rPr>
          <w:delText>(1), 201‑210. https://doi.org/10.1007/s10750-016-2874-8</w:delText>
        </w:r>
      </w:del>
    </w:p>
    <w:p w14:paraId="6C62D85D" w14:textId="42B43C5F" w:rsidR="00984BB8" w:rsidRPr="00053309" w:rsidDel="00053309" w:rsidRDefault="00984BB8">
      <w:pPr>
        <w:widowControl w:val="0"/>
        <w:autoSpaceDE w:val="0"/>
        <w:autoSpaceDN w:val="0"/>
        <w:adjustRightInd w:val="0"/>
        <w:rPr>
          <w:del w:id="739" w:author="Juliane Vigneault" w:date="2023-08-20T20:16:00Z"/>
          <w:rFonts w:ascii="Times New Roman" w:hAnsi="Times New Roman" w:cs="Times New Roman"/>
          <w:kern w:val="0"/>
          <w:lang w:val="en-US"/>
        </w:rPr>
      </w:pPr>
      <w:del w:id="740" w:author="Juliane Vigneault" w:date="2023-08-20T20:16:00Z">
        <w:r w:rsidRPr="00053309" w:rsidDel="00053309">
          <w:rPr>
            <w:rFonts w:ascii="Times New Roman" w:hAnsi="Times New Roman" w:cs="Times New Roman"/>
            <w:kern w:val="0"/>
            <w:lang w:val="en-US"/>
          </w:rPr>
          <w:delText xml:space="preserve">Bush, A. O., Lafferty, K. D., Lotz, J. M., &amp; Shostak, A. W. (1997). Parasitology meets ecology on its own terms : Margolis et al. revisited. </w:delText>
        </w:r>
        <w:r w:rsidRPr="00053309" w:rsidDel="00053309">
          <w:rPr>
            <w:rFonts w:ascii="Times New Roman" w:hAnsi="Times New Roman" w:cs="Times New Roman"/>
            <w:i/>
            <w:iCs/>
            <w:kern w:val="0"/>
            <w:lang w:val="en-US"/>
          </w:rPr>
          <w:delText>The Journal of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83</w:delText>
        </w:r>
        <w:r w:rsidRPr="00053309" w:rsidDel="00053309">
          <w:rPr>
            <w:rFonts w:ascii="Times New Roman" w:hAnsi="Times New Roman" w:cs="Times New Roman"/>
            <w:kern w:val="0"/>
            <w:lang w:val="en-US"/>
          </w:rPr>
          <w:delText>(4), 575‑583.</w:delText>
        </w:r>
      </w:del>
    </w:p>
    <w:p w14:paraId="27134A51" w14:textId="48739A91" w:rsidR="00984BB8" w:rsidRPr="00053309" w:rsidDel="00053309" w:rsidRDefault="00984BB8">
      <w:pPr>
        <w:widowControl w:val="0"/>
        <w:autoSpaceDE w:val="0"/>
        <w:autoSpaceDN w:val="0"/>
        <w:adjustRightInd w:val="0"/>
        <w:rPr>
          <w:del w:id="741" w:author="Juliane Vigneault" w:date="2023-08-20T20:16:00Z"/>
          <w:rFonts w:ascii="Times New Roman" w:hAnsi="Times New Roman" w:cs="Times New Roman"/>
          <w:kern w:val="0"/>
          <w:lang w:val="en-US"/>
        </w:rPr>
      </w:pPr>
      <w:del w:id="742" w:author="Juliane Vigneault" w:date="2023-08-20T20:16:00Z">
        <w:r w:rsidRPr="00053309" w:rsidDel="00053309">
          <w:rPr>
            <w:rFonts w:ascii="Times New Roman" w:hAnsi="Times New Roman" w:cs="Times New Roman"/>
            <w:kern w:val="0"/>
            <w:lang w:val="en-US"/>
          </w:rPr>
          <w:delText xml:space="preserve">Cable, J., Barber, I., Boag, B., Ellison, A. R., Morgan, E. R., Murray, K., Pascoe, E. L., Sait, S. M., Wilson, A. J., &amp; Booth, M. (2017). Global change, parasite transmission and disease control : Lessons from ecology. </w:delText>
        </w:r>
        <w:r w:rsidRPr="00053309" w:rsidDel="00053309">
          <w:rPr>
            <w:rFonts w:ascii="Times New Roman" w:hAnsi="Times New Roman" w:cs="Times New Roman"/>
            <w:i/>
            <w:iCs/>
            <w:kern w:val="0"/>
            <w:lang w:val="en-US"/>
          </w:rPr>
          <w:delText>Philosophical Transactions of the Royal Society B: Biological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72</w:delText>
        </w:r>
        <w:r w:rsidRPr="00053309" w:rsidDel="00053309">
          <w:rPr>
            <w:rFonts w:ascii="Times New Roman" w:hAnsi="Times New Roman" w:cs="Times New Roman"/>
            <w:kern w:val="0"/>
            <w:lang w:val="en-US"/>
          </w:rPr>
          <w:delText>(1719), 20160088. https://doi.org/10.1098/rstb.2016.0088</w:delText>
        </w:r>
      </w:del>
    </w:p>
    <w:p w14:paraId="2A16D9DF" w14:textId="3A517467" w:rsidR="00984BB8" w:rsidRPr="00053309" w:rsidDel="00053309" w:rsidRDefault="00984BB8">
      <w:pPr>
        <w:widowControl w:val="0"/>
        <w:autoSpaceDE w:val="0"/>
        <w:autoSpaceDN w:val="0"/>
        <w:adjustRightInd w:val="0"/>
        <w:rPr>
          <w:del w:id="743" w:author="Juliane Vigneault" w:date="2023-08-20T20:16:00Z"/>
          <w:rFonts w:ascii="Times New Roman" w:hAnsi="Times New Roman" w:cs="Times New Roman"/>
          <w:kern w:val="0"/>
          <w:lang w:val="en-US"/>
        </w:rPr>
      </w:pPr>
      <w:del w:id="744" w:author="Juliane Vigneault" w:date="2023-08-20T20:16:00Z">
        <w:r w:rsidRPr="00053309" w:rsidDel="00053309">
          <w:rPr>
            <w:rFonts w:ascii="Times New Roman" w:hAnsi="Times New Roman" w:cs="Times New Roman"/>
            <w:kern w:val="0"/>
            <w:lang w:val="en-US"/>
          </w:rPr>
          <w:delText xml:space="preserve">Carlson, C. J., Hopkins, S., Bell, K. C., Doña, J., Godfrey, S. S., Kwak, M. L., Lafferty, K. D., Moir, M. L., Speer, K. A., Strona, G., Torchin, M., &amp; Wood, C. L. (2020). A global parasite conservation plan. </w:delText>
        </w:r>
        <w:r w:rsidRPr="00053309" w:rsidDel="00053309">
          <w:rPr>
            <w:rFonts w:ascii="Times New Roman" w:hAnsi="Times New Roman" w:cs="Times New Roman"/>
            <w:i/>
            <w:iCs/>
            <w:kern w:val="0"/>
            <w:lang w:val="en-US"/>
          </w:rPr>
          <w:delText>Biological Conserva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50</w:delText>
        </w:r>
        <w:r w:rsidRPr="00053309" w:rsidDel="00053309">
          <w:rPr>
            <w:rFonts w:ascii="Times New Roman" w:hAnsi="Times New Roman" w:cs="Times New Roman"/>
            <w:kern w:val="0"/>
            <w:lang w:val="en-US"/>
          </w:rPr>
          <w:delText>, 108596. https://doi.org/10.1016/j.biocon.2020.108596</w:delText>
        </w:r>
      </w:del>
    </w:p>
    <w:p w14:paraId="49B10EB0" w14:textId="34402D2D" w:rsidR="00984BB8" w:rsidRPr="00053309" w:rsidDel="00053309" w:rsidRDefault="00984BB8">
      <w:pPr>
        <w:widowControl w:val="0"/>
        <w:autoSpaceDE w:val="0"/>
        <w:autoSpaceDN w:val="0"/>
        <w:adjustRightInd w:val="0"/>
        <w:rPr>
          <w:del w:id="745" w:author="Juliane Vigneault" w:date="2023-08-20T20:16:00Z"/>
          <w:rFonts w:ascii="Times New Roman" w:hAnsi="Times New Roman" w:cs="Times New Roman"/>
          <w:kern w:val="0"/>
          <w:lang w:val="en-US"/>
        </w:rPr>
      </w:pPr>
      <w:del w:id="746" w:author="Juliane Vigneault" w:date="2023-08-20T20:16:00Z">
        <w:r w:rsidRPr="00053309" w:rsidDel="00053309">
          <w:rPr>
            <w:rFonts w:ascii="Times New Roman" w:hAnsi="Times New Roman" w:cs="Times New Roman"/>
            <w:kern w:val="0"/>
            <w:lang w:val="en-US"/>
          </w:rPr>
          <w:delText xml:space="preserve">Carney, J. P., &amp; Dick, T. A. (2000). Helminth communities of yellow perch (Perca flavescens (Mitchill)) : Determinants of pattern. </w:delText>
        </w:r>
        <w:r w:rsidRPr="00053309" w:rsidDel="00053309">
          <w:rPr>
            <w:rFonts w:ascii="Times New Roman" w:hAnsi="Times New Roman" w:cs="Times New Roman"/>
            <w:i/>
            <w:iCs/>
            <w:kern w:val="0"/>
            <w:lang w:val="en-US"/>
          </w:rPr>
          <w:delText>Canadian Journal of Zo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8</w:delText>
        </w:r>
        <w:r w:rsidRPr="00053309" w:rsidDel="00053309">
          <w:rPr>
            <w:rFonts w:ascii="Times New Roman" w:hAnsi="Times New Roman" w:cs="Times New Roman"/>
            <w:kern w:val="0"/>
            <w:lang w:val="en-US"/>
          </w:rPr>
          <w:delText>(4), 538‑555. https://doi.org/10.1139/z99-222</w:delText>
        </w:r>
      </w:del>
    </w:p>
    <w:p w14:paraId="288D4523" w14:textId="67E15B44" w:rsidR="00984BB8" w:rsidRPr="00053309" w:rsidDel="00053309" w:rsidRDefault="00984BB8">
      <w:pPr>
        <w:widowControl w:val="0"/>
        <w:autoSpaceDE w:val="0"/>
        <w:autoSpaceDN w:val="0"/>
        <w:adjustRightInd w:val="0"/>
        <w:rPr>
          <w:del w:id="747" w:author="Juliane Vigneault" w:date="2023-08-20T20:16:00Z"/>
          <w:rFonts w:ascii="Times New Roman" w:hAnsi="Times New Roman" w:cs="Times New Roman"/>
          <w:kern w:val="0"/>
          <w:lang w:val="en-US"/>
        </w:rPr>
      </w:pPr>
      <w:del w:id="748" w:author="Juliane Vigneault" w:date="2023-08-20T20:16:00Z">
        <w:r w:rsidRPr="00053309" w:rsidDel="00053309">
          <w:rPr>
            <w:rFonts w:ascii="Times New Roman" w:hAnsi="Times New Roman" w:cs="Times New Roman"/>
            <w:kern w:val="0"/>
            <w:lang w:val="en-US"/>
          </w:rPr>
          <w:delText xml:space="preserve">Civitello, D. J., Cohen, J., Fatima, H., Halstead, N. T., Liriano, J., McMahon, T. A., Ortega, C. N., Sauer, E. L., Sehgal, T., Young, S., &amp; Rohr, J. R. (2015). Biodiversity inhibits parasites : Broad evidence for the dilution effect. </w:delText>
        </w:r>
        <w:r w:rsidRPr="00053309" w:rsidDel="00053309">
          <w:rPr>
            <w:rFonts w:ascii="Times New Roman" w:hAnsi="Times New Roman" w:cs="Times New Roman"/>
            <w:i/>
            <w:iCs/>
            <w:kern w:val="0"/>
            <w:lang w:val="en-US"/>
          </w:rPr>
          <w:delText>Proceedings of the National Academy of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2</w:delText>
        </w:r>
        <w:r w:rsidRPr="00053309" w:rsidDel="00053309">
          <w:rPr>
            <w:rFonts w:ascii="Times New Roman" w:hAnsi="Times New Roman" w:cs="Times New Roman"/>
            <w:kern w:val="0"/>
            <w:lang w:val="en-US"/>
          </w:rPr>
          <w:delText>(28), 8667‑8671. https://doi.org/10.1073/pnas.1506279112</w:delText>
        </w:r>
      </w:del>
    </w:p>
    <w:p w14:paraId="4EA22954" w14:textId="012C29CB" w:rsidR="00984BB8" w:rsidRPr="00053309" w:rsidDel="00053309" w:rsidRDefault="00984BB8">
      <w:pPr>
        <w:widowControl w:val="0"/>
        <w:autoSpaceDE w:val="0"/>
        <w:autoSpaceDN w:val="0"/>
        <w:adjustRightInd w:val="0"/>
        <w:rPr>
          <w:del w:id="749" w:author="Juliane Vigneault" w:date="2023-08-20T20:16:00Z"/>
          <w:rFonts w:ascii="Times New Roman" w:hAnsi="Times New Roman" w:cs="Times New Roman"/>
          <w:kern w:val="0"/>
          <w:lang w:val="en-US"/>
        </w:rPr>
      </w:pPr>
      <w:del w:id="750" w:author="Juliane Vigneault" w:date="2023-08-20T20:16:00Z">
        <w:r w:rsidRPr="00053309" w:rsidDel="00053309">
          <w:rPr>
            <w:rFonts w:ascii="Times New Roman" w:hAnsi="Times New Roman" w:cs="Times New Roman"/>
            <w:kern w:val="0"/>
            <w:lang w:val="en-US"/>
          </w:rPr>
          <w:delText xml:space="preserve">Cohen, J. M., Civitello, D. J., Brace, A. J., Feichtinger, E. M., Ortega, C. N., Richardson, J. C., Sauer, E. L., Liu, X., &amp; Rohr, J. R. (2016). Spatial scale modulates the strength of ecological processes driving disease distributions. </w:delText>
        </w:r>
        <w:r w:rsidRPr="00053309" w:rsidDel="00053309">
          <w:rPr>
            <w:rFonts w:ascii="Times New Roman" w:hAnsi="Times New Roman" w:cs="Times New Roman"/>
            <w:i/>
            <w:iCs/>
            <w:kern w:val="0"/>
            <w:lang w:val="en-US"/>
          </w:rPr>
          <w:delText>Proceedings of the National Academy of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3</w:delText>
        </w:r>
        <w:r w:rsidRPr="00053309" w:rsidDel="00053309">
          <w:rPr>
            <w:rFonts w:ascii="Times New Roman" w:hAnsi="Times New Roman" w:cs="Times New Roman"/>
            <w:kern w:val="0"/>
            <w:lang w:val="en-US"/>
          </w:rPr>
          <w:delText>(24), E3359‑E3364. https://doi.org/10.1073/pnas.1521657113</w:delText>
        </w:r>
      </w:del>
    </w:p>
    <w:p w14:paraId="3E185EA5" w14:textId="0ED66C6A" w:rsidR="00984BB8" w:rsidRPr="00053309" w:rsidDel="00053309" w:rsidRDefault="00984BB8">
      <w:pPr>
        <w:widowControl w:val="0"/>
        <w:autoSpaceDE w:val="0"/>
        <w:autoSpaceDN w:val="0"/>
        <w:adjustRightInd w:val="0"/>
        <w:rPr>
          <w:del w:id="751" w:author="Juliane Vigneault" w:date="2023-08-20T20:16:00Z"/>
          <w:rFonts w:ascii="Times New Roman" w:hAnsi="Times New Roman" w:cs="Times New Roman"/>
          <w:kern w:val="0"/>
          <w:lang w:val="en-US"/>
        </w:rPr>
      </w:pPr>
      <w:del w:id="752" w:author="Juliane Vigneault" w:date="2023-08-20T20:16:00Z">
        <w:r w:rsidRPr="00053309" w:rsidDel="00053309">
          <w:rPr>
            <w:rFonts w:ascii="Times New Roman" w:hAnsi="Times New Roman" w:cs="Times New Roman"/>
            <w:kern w:val="0"/>
            <w:lang w:val="en-US"/>
          </w:rPr>
          <w:delText xml:space="preserve">Dargent, F., Torres-Dowdall, J., Scott, M. E., Ramnarine, I., &amp; Fussmann, G. F. (2013). Can Mixed-Species Groups Reduce Individual Parasite Load? A Field Test with Two Closely Related Poeciliid Fishes (Poecilia reticulata and Poecilia picta). </w:delText>
        </w:r>
        <w:r w:rsidRPr="00053309" w:rsidDel="00053309">
          <w:rPr>
            <w:rFonts w:ascii="Times New Roman" w:hAnsi="Times New Roman" w:cs="Times New Roman"/>
            <w:i/>
            <w:iCs/>
            <w:kern w:val="0"/>
            <w:lang w:val="en-US"/>
          </w:rPr>
          <w:delText>PLoS ONE</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8</w:delText>
        </w:r>
        <w:r w:rsidRPr="00053309" w:rsidDel="00053309">
          <w:rPr>
            <w:rFonts w:ascii="Times New Roman" w:hAnsi="Times New Roman" w:cs="Times New Roman"/>
            <w:kern w:val="0"/>
            <w:lang w:val="en-US"/>
          </w:rPr>
          <w:delText>(2), e56789. https://doi.org/10.1371/journal.pone.0056789</w:delText>
        </w:r>
      </w:del>
    </w:p>
    <w:p w14:paraId="47F3C5B2" w14:textId="29AC3D43" w:rsidR="00984BB8" w:rsidRPr="00053309" w:rsidDel="00053309" w:rsidRDefault="00984BB8">
      <w:pPr>
        <w:widowControl w:val="0"/>
        <w:autoSpaceDE w:val="0"/>
        <w:autoSpaceDN w:val="0"/>
        <w:adjustRightInd w:val="0"/>
        <w:rPr>
          <w:del w:id="753" w:author="Juliane Vigneault" w:date="2023-08-20T20:16:00Z"/>
          <w:rFonts w:ascii="Times New Roman" w:hAnsi="Times New Roman" w:cs="Times New Roman"/>
          <w:kern w:val="0"/>
          <w:lang w:val="en-US"/>
        </w:rPr>
      </w:pPr>
      <w:del w:id="754" w:author="Juliane Vigneault" w:date="2023-08-20T20:16:00Z">
        <w:r w:rsidRPr="00053309" w:rsidDel="00053309">
          <w:rPr>
            <w:rFonts w:ascii="Times New Roman" w:hAnsi="Times New Roman" w:cs="Times New Roman"/>
            <w:kern w:val="0"/>
            <w:lang w:val="en-US"/>
          </w:rPr>
          <w:delText xml:space="preserve">Dobson, A. P., &amp; Hudson, P. J. (1986). Parasites, disease and the structure of ecological communities.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w:delText>
        </w:r>
        <w:r w:rsidRPr="00053309" w:rsidDel="00053309">
          <w:rPr>
            <w:rFonts w:ascii="Times New Roman" w:hAnsi="Times New Roman" w:cs="Times New Roman"/>
            <w:kern w:val="0"/>
            <w:lang w:val="en-US"/>
          </w:rPr>
          <w:delText>(1), 11‑15. https://doi.org/10.1016/0169-5347(86)90060-1</w:delText>
        </w:r>
      </w:del>
    </w:p>
    <w:p w14:paraId="6DF40AC3" w14:textId="7AAD7124" w:rsidR="00984BB8" w:rsidRPr="00053309" w:rsidDel="00053309" w:rsidRDefault="00984BB8">
      <w:pPr>
        <w:widowControl w:val="0"/>
        <w:autoSpaceDE w:val="0"/>
        <w:autoSpaceDN w:val="0"/>
        <w:adjustRightInd w:val="0"/>
        <w:rPr>
          <w:del w:id="755" w:author="Juliane Vigneault" w:date="2023-08-20T20:16:00Z"/>
          <w:rFonts w:ascii="Times New Roman" w:hAnsi="Times New Roman" w:cs="Times New Roman"/>
          <w:kern w:val="0"/>
          <w:lang w:val="en-US"/>
        </w:rPr>
      </w:pPr>
      <w:del w:id="756" w:author="Juliane Vigneault" w:date="2023-08-20T20:16:00Z">
        <w:r w:rsidRPr="00053309" w:rsidDel="00053309">
          <w:rPr>
            <w:rFonts w:ascii="Times New Roman" w:hAnsi="Times New Roman" w:cs="Times New Roman"/>
            <w:kern w:val="0"/>
            <w:lang w:val="en-US"/>
          </w:rPr>
          <w:delText xml:space="preserve">Falke, L. P., &amp; Preston, D. L. (2021). Freshwater disease hotspots : Drivers of fine-scale spatial heterogeneity in trematode parasitism in streams. </w:delText>
        </w:r>
        <w:r w:rsidRPr="00053309" w:rsidDel="00053309">
          <w:rPr>
            <w:rFonts w:ascii="Times New Roman" w:hAnsi="Times New Roman" w:cs="Times New Roman"/>
            <w:i/>
            <w:iCs/>
            <w:kern w:val="0"/>
            <w:lang w:val="en-US"/>
          </w:rPr>
          <w:delText>Freshwater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n/a</w:delText>
        </w:r>
        <w:r w:rsidRPr="00053309" w:rsidDel="00053309">
          <w:rPr>
            <w:rFonts w:ascii="Times New Roman" w:hAnsi="Times New Roman" w:cs="Times New Roman"/>
            <w:kern w:val="0"/>
            <w:lang w:val="en-US"/>
          </w:rPr>
          <w:delText>(n/a). https://doi.org/10.1111/fwb.13856</w:delText>
        </w:r>
      </w:del>
    </w:p>
    <w:p w14:paraId="464DD785" w14:textId="41F8CB72" w:rsidR="00984BB8" w:rsidRPr="00053309" w:rsidDel="00053309" w:rsidRDefault="00984BB8">
      <w:pPr>
        <w:widowControl w:val="0"/>
        <w:autoSpaceDE w:val="0"/>
        <w:autoSpaceDN w:val="0"/>
        <w:adjustRightInd w:val="0"/>
        <w:rPr>
          <w:del w:id="757" w:author="Juliane Vigneault" w:date="2023-08-20T20:16:00Z"/>
          <w:rFonts w:ascii="Times New Roman" w:hAnsi="Times New Roman" w:cs="Times New Roman"/>
          <w:kern w:val="0"/>
          <w:lang w:val="en-US"/>
        </w:rPr>
      </w:pPr>
      <w:del w:id="758" w:author="Juliane Vigneault" w:date="2023-08-20T20:16:00Z">
        <w:r w:rsidRPr="00053309" w:rsidDel="00053309">
          <w:rPr>
            <w:rFonts w:ascii="Times New Roman" w:hAnsi="Times New Roman" w:cs="Times New Roman"/>
            <w:kern w:val="0"/>
            <w:lang w:val="en-US"/>
          </w:rPr>
          <w:delText xml:space="preserve">Frainer, A., McKie, B. G., Amundsen, P.-A., Knudsen, R., &amp; Lafferty, K. D. (2018). Parasitism and the Biodiversity-Functioning Relationship.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3</w:delText>
        </w:r>
        <w:r w:rsidRPr="00053309" w:rsidDel="00053309">
          <w:rPr>
            <w:rFonts w:ascii="Times New Roman" w:hAnsi="Times New Roman" w:cs="Times New Roman"/>
            <w:kern w:val="0"/>
            <w:lang w:val="en-US"/>
          </w:rPr>
          <w:delText>(4), 260‑268. https://doi.org/10.1016/j.tree.2018.01.011</w:delText>
        </w:r>
      </w:del>
    </w:p>
    <w:p w14:paraId="3351ECBF" w14:textId="292F6EA1" w:rsidR="00984BB8" w:rsidRPr="00053309" w:rsidDel="00053309" w:rsidRDefault="00984BB8">
      <w:pPr>
        <w:widowControl w:val="0"/>
        <w:autoSpaceDE w:val="0"/>
        <w:autoSpaceDN w:val="0"/>
        <w:adjustRightInd w:val="0"/>
        <w:rPr>
          <w:del w:id="759" w:author="Juliane Vigneault" w:date="2023-08-20T20:16:00Z"/>
          <w:rFonts w:ascii="Times New Roman" w:hAnsi="Times New Roman" w:cs="Times New Roman"/>
          <w:kern w:val="0"/>
          <w:lang w:val="en-US"/>
        </w:rPr>
      </w:pPr>
      <w:del w:id="760" w:author="Juliane Vigneault" w:date="2023-08-20T20:16:00Z">
        <w:r w:rsidRPr="00053309" w:rsidDel="00053309">
          <w:rPr>
            <w:rFonts w:ascii="Times New Roman" w:hAnsi="Times New Roman" w:cs="Times New Roman"/>
            <w:kern w:val="0"/>
          </w:rPr>
          <w:delText xml:space="preserve">González, M. T., &amp; Poulin, R. (2005). </w:delText>
        </w:r>
        <w:r w:rsidRPr="00053309" w:rsidDel="00053309">
          <w:rPr>
            <w:rFonts w:ascii="Times New Roman" w:hAnsi="Times New Roman" w:cs="Times New Roman"/>
            <w:kern w:val="0"/>
            <w:lang w:val="en-US"/>
          </w:rPr>
          <w:delText xml:space="preserve">Spatial and temporal predictability of the parasite community structure of a benthic marine fish along its distributional range. </w:delText>
        </w:r>
        <w:r w:rsidRPr="00053309" w:rsidDel="00053309">
          <w:rPr>
            <w:rFonts w:ascii="Times New Roman" w:hAnsi="Times New Roman" w:cs="Times New Roman"/>
            <w:i/>
            <w:iCs/>
            <w:kern w:val="0"/>
            <w:lang w:val="en-US"/>
          </w:rPr>
          <w:delText>International Journal for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5</w:delText>
        </w:r>
        <w:r w:rsidRPr="00053309" w:rsidDel="00053309">
          <w:rPr>
            <w:rFonts w:ascii="Times New Roman" w:hAnsi="Times New Roman" w:cs="Times New Roman"/>
            <w:kern w:val="0"/>
            <w:lang w:val="en-US"/>
          </w:rPr>
          <w:delText>(13), 1369‑1377. https://doi.org/10.1016/j.ijpara.2005.07.016</w:delText>
        </w:r>
      </w:del>
    </w:p>
    <w:p w14:paraId="68F436A6" w14:textId="432E2EB3" w:rsidR="00984BB8" w:rsidRPr="00053309" w:rsidDel="00053309" w:rsidRDefault="00984BB8">
      <w:pPr>
        <w:widowControl w:val="0"/>
        <w:autoSpaceDE w:val="0"/>
        <w:autoSpaceDN w:val="0"/>
        <w:adjustRightInd w:val="0"/>
        <w:rPr>
          <w:del w:id="761" w:author="Juliane Vigneault" w:date="2023-08-20T20:16:00Z"/>
          <w:rFonts w:ascii="Times New Roman" w:hAnsi="Times New Roman" w:cs="Times New Roman"/>
          <w:kern w:val="0"/>
          <w:lang w:val="en-US"/>
        </w:rPr>
      </w:pPr>
      <w:del w:id="762" w:author="Juliane Vigneault" w:date="2023-08-20T20:16:00Z">
        <w:r w:rsidRPr="00053309" w:rsidDel="00053309">
          <w:rPr>
            <w:rFonts w:ascii="Times New Roman" w:hAnsi="Times New Roman" w:cs="Times New Roman"/>
            <w:kern w:val="0"/>
            <w:lang w:val="en-US"/>
          </w:rPr>
          <w:delText xml:space="preserve">Guisan, A., Zimmermann, N. E., &amp; Thuiller, W. (Éds.). (2017). What Drives Species Distributions? In </w:delText>
        </w:r>
        <w:r w:rsidRPr="00053309" w:rsidDel="00053309">
          <w:rPr>
            <w:rFonts w:ascii="Times New Roman" w:hAnsi="Times New Roman" w:cs="Times New Roman"/>
            <w:i/>
            <w:iCs/>
            <w:kern w:val="0"/>
            <w:lang w:val="en-US"/>
          </w:rPr>
          <w:delText>Habitat Suitability and Distribution Models : With Applications in R</w:delText>
        </w:r>
        <w:r w:rsidRPr="00053309" w:rsidDel="00053309">
          <w:rPr>
            <w:rFonts w:ascii="Times New Roman" w:hAnsi="Times New Roman" w:cs="Times New Roman"/>
            <w:kern w:val="0"/>
            <w:lang w:val="en-US"/>
          </w:rPr>
          <w:delText xml:space="preserve"> (p. 21‑40). Cambridge University Press. https://doi.org/10.1017/9781139028271.007</w:delText>
        </w:r>
      </w:del>
    </w:p>
    <w:p w14:paraId="7BE16148" w14:textId="08D3F7D5" w:rsidR="00984BB8" w:rsidRPr="00053309" w:rsidDel="00053309" w:rsidRDefault="00984BB8">
      <w:pPr>
        <w:widowControl w:val="0"/>
        <w:autoSpaceDE w:val="0"/>
        <w:autoSpaceDN w:val="0"/>
        <w:adjustRightInd w:val="0"/>
        <w:rPr>
          <w:del w:id="763" w:author="Juliane Vigneault" w:date="2023-08-20T20:16:00Z"/>
          <w:rFonts w:ascii="Times New Roman" w:hAnsi="Times New Roman" w:cs="Times New Roman"/>
          <w:kern w:val="0"/>
          <w:lang w:val="en-US"/>
        </w:rPr>
      </w:pPr>
      <w:del w:id="764" w:author="Juliane Vigneault" w:date="2023-08-20T20:16:00Z">
        <w:r w:rsidRPr="00053309" w:rsidDel="00053309">
          <w:rPr>
            <w:rFonts w:ascii="Times New Roman" w:hAnsi="Times New Roman" w:cs="Times New Roman"/>
            <w:kern w:val="0"/>
            <w:lang w:val="en-US"/>
          </w:rPr>
          <w:delText xml:space="preserve">Happel, A. (2019). A volunteer-populated online database provides evidence for a geographic pattern in symptoms of black spot infections. </w:delText>
        </w:r>
        <w:r w:rsidRPr="00053309" w:rsidDel="00053309">
          <w:rPr>
            <w:rFonts w:ascii="Times New Roman" w:hAnsi="Times New Roman" w:cs="Times New Roman"/>
            <w:i/>
            <w:iCs/>
            <w:kern w:val="0"/>
            <w:lang w:val="en-US"/>
          </w:rPr>
          <w:delText>International Journal for Parasitology: Parasites and Wildlife</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w:delText>
        </w:r>
        <w:r w:rsidRPr="00053309" w:rsidDel="00053309">
          <w:rPr>
            <w:rFonts w:ascii="Times New Roman" w:hAnsi="Times New Roman" w:cs="Times New Roman"/>
            <w:kern w:val="0"/>
            <w:lang w:val="en-US"/>
          </w:rPr>
          <w:delText>, 156‑163. https://doi.org/10.1016/j.ijppaw.2019.08.003</w:delText>
        </w:r>
      </w:del>
    </w:p>
    <w:p w14:paraId="105E0557" w14:textId="6F1329F1" w:rsidR="00984BB8" w:rsidRPr="00053309" w:rsidDel="00053309" w:rsidRDefault="00984BB8">
      <w:pPr>
        <w:widowControl w:val="0"/>
        <w:autoSpaceDE w:val="0"/>
        <w:autoSpaceDN w:val="0"/>
        <w:adjustRightInd w:val="0"/>
        <w:rPr>
          <w:del w:id="765" w:author="Juliane Vigneault" w:date="2023-08-20T20:16:00Z"/>
          <w:rFonts w:ascii="Times New Roman" w:hAnsi="Times New Roman" w:cs="Times New Roman"/>
          <w:kern w:val="0"/>
          <w:lang w:val="en-US"/>
        </w:rPr>
      </w:pPr>
      <w:del w:id="766" w:author="Juliane Vigneault" w:date="2023-08-20T20:16:00Z">
        <w:r w:rsidRPr="00053309" w:rsidDel="00053309">
          <w:rPr>
            <w:rFonts w:ascii="Times New Roman" w:hAnsi="Times New Roman" w:cs="Times New Roman"/>
            <w:kern w:val="0"/>
            <w:lang w:val="en-US"/>
          </w:rPr>
          <w:delText xml:space="preserve">Hess, G., Randolph, S., Arneberg, P., Chemini, C., Furnanello, C., Harwood, J., Roberts, M. G., &amp; Swinton, J. (2002). Spatial Aspects of Disease Dynamics. In </w:delText>
        </w:r>
        <w:r w:rsidRPr="00053309" w:rsidDel="00053309">
          <w:rPr>
            <w:rFonts w:ascii="Times New Roman" w:hAnsi="Times New Roman" w:cs="Times New Roman"/>
            <w:i/>
            <w:iCs/>
            <w:kern w:val="0"/>
            <w:lang w:val="en-US"/>
          </w:rPr>
          <w:delText>The ecology of wildlife diseases</w:delText>
        </w:r>
        <w:r w:rsidRPr="00053309" w:rsidDel="00053309">
          <w:rPr>
            <w:rFonts w:ascii="Times New Roman" w:hAnsi="Times New Roman" w:cs="Times New Roman"/>
            <w:kern w:val="0"/>
            <w:lang w:val="en-US"/>
          </w:rPr>
          <w:delText xml:space="preserve"> (p. 102‑118).</w:delText>
        </w:r>
      </w:del>
    </w:p>
    <w:p w14:paraId="01FF8997" w14:textId="6DB53721" w:rsidR="00984BB8" w:rsidRPr="00053309" w:rsidDel="00053309" w:rsidRDefault="00984BB8">
      <w:pPr>
        <w:widowControl w:val="0"/>
        <w:autoSpaceDE w:val="0"/>
        <w:autoSpaceDN w:val="0"/>
        <w:adjustRightInd w:val="0"/>
        <w:rPr>
          <w:del w:id="767" w:author="Juliane Vigneault" w:date="2023-08-20T20:16:00Z"/>
          <w:rFonts w:ascii="Times New Roman" w:hAnsi="Times New Roman" w:cs="Times New Roman"/>
          <w:kern w:val="0"/>
          <w:lang w:val="en-US"/>
        </w:rPr>
      </w:pPr>
      <w:del w:id="768" w:author="Juliane Vigneault" w:date="2023-08-20T20:16:00Z">
        <w:r w:rsidRPr="00053309" w:rsidDel="00053309">
          <w:rPr>
            <w:rFonts w:ascii="Times New Roman" w:hAnsi="Times New Roman" w:cs="Times New Roman"/>
            <w:kern w:val="0"/>
            <w:lang w:val="en-US"/>
          </w:rPr>
          <w:delText xml:space="preserve">Iwanowicz, D. (2011). </w:delText>
        </w:r>
        <w:r w:rsidRPr="00053309" w:rsidDel="00053309">
          <w:rPr>
            <w:rFonts w:ascii="Times New Roman" w:hAnsi="Times New Roman" w:cs="Times New Roman"/>
            <w:i/>
            <w:iCs/>
            <w:kern w:val="0"/>
            <w:lang w:val="en-US"/>
          </w:rPr>
          <w:delText>Overview On The Effects Of Parasites On Fish Health</w:delText>
        </w:r>
        <w:r w:rsidRPr="00053309" w:rsidDel="00053309">
          <w:rPr>
            <w:rFonts w:ascii="Times New Roman" w:hAnsi="Times New Roman" w:cs="Times New Roman"/>
            <w:kern w:val="0"/>
            <w:lang w:val="en-US"/>
          </w:rPr>
          <w:delText>.</w:delText>
        </w:r>
      </w:del>
    </w:p>
    <w:p w14:paraId="434E150F" w14:textId="3E559969" w:rsidR="00984BB8" w:rsidRPr="00053309" w:rsidDel="00053309" w:rsidRDefault="00984BB8">
      <w:pPr>
        <w:widowControl w:val="0"/>
        <w:autoSpaceDE w:val="0"/>
        <w:autoSpaceDN w:val="0"/>
        <w:adjustRightInd w:val="0"/>
        <w:rPr>
          <w:del w:id="769" w:author="Juliane Vigneault" w:date="2023-08-20T20:16:00Z"/>
          <w:rFonts w:ascii="Times New Roman" w:hAnsi="Times New Roman" w:cs="Times New Roman"/>
          <w:kern w:val="0"/>
          <w:lang w:val="en-US"/>
        </w:rPr>
      </w:pPr>
      <w:del w:id="770" w:author="Juliane Vigneault" w:date="2023-08-20T20:16:00Z">
        <w:r w:rsidRPr="00053309" w:rsidDel="00053309">
          <w:rPr>
            <w:rFonts w:ascii="Times New Roman" w:hAnsi="Times New Roman" w:cs="Times New Roman"/>
            <w:kern w:val="0"/>
            <w:lang w:val="en-US"/>
          </w:rPr>
          <w:delText xml:space="preserve">Johnstone, K. C., McArthur, C., &amp; Banks, P. B. (2021). Behavioural drivers of survey bias : Interactive effects of personality, the perceived risk and device properties. </w:delText>
        </w:r>
        <w:r w:rsidRPr="00053309" w:rsidDel="00053309">
          <w:rPr>
            <w:rFonts w:ascii="Times New Roman" w:hAnsi="Times New Roman" w:cs="Times New Roman"/>
            <w:i/>
            <w:iCs/>
            <w:kern w:val="0"/>
            <w:lang w:val="en-US"/>
          </w:rPr>
          <w:delText>Oec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97</w:delText>
        </w:r>
        <w:r w:rsidRPr="00053309" w:rsidDel="00053309">
          <w:rPr>
            <w:rFonts w:ascii="Times New Roman" w:hAnsi="Times New Roman" w:cs="Times New Roman"/>
            <w:kern w:val="0"/>
            <w:lang w:val="en-US"/>
          </w:rPr>
          <w:delText>(1), 117‑127. https://doi.org/10.1007/s00442-021-05021-7</w:delText>
        </w:r>
      </w:del>
    </w:p>
    <w:p w14:paraId="258ACAED" w14:textId="0243A964" w:rsidR="00984BB8" w:rsidRPr="00053309" w:rsidDel="00053309" w:rsidRDefault="00984BB8">
      <w:pPr>
        <w:widowControl w:val="0"/>
        <w:autoSpaceDE w:val="0"/>
        <w:autoSpaceDN w:val="0"/>
        <w:adjustRightInd w:val="0"/>
        <w:rPr>
          <w:del w:id="771" w:author="Juliane Vigneault" w:date="2023-08-20T20:16:00Z"/>
          <w:rFonts w:ascii="Times New Roman" w:hAnsi="Times New Roman" w:cs="Times New Roman"/>
          <w:kern w:val="0"/>
          <w:lang w:val="en-US"/>
        </w:rPr>
      </w:pPr>
      <w:del w:id="772" w:author="Juliane Vigneault" w:date="2023-08-20T20:16:00Z">
        <w:r w:rsidRPr="00053309" w:rsidDel="00053309">
          <w:rPr>
            <w:rFonts w:ascii="Times New Roman" w:hAnsi="Times New Roman" w:cs="Times New Roman"/>
            <w:kern w:val="0"/>
            <w:lang w:val="en-US"/>
          </w:rPr>
          <w:delText xml:space="preserve">Kennedy, C. R. (2009). The ecology of parasites of freshwater fishes : The search for patterns.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36</w:delText>
        </w:r>
        <w:r w:rsidRPr="00053309" w:rsidDel="00053309">
          <w:rPr>
            <w:rFonts w:ascii="Times New Roman" w:hAnsi="Times New Roman" w:cs="Times New Roman"/>
            <w:kern w:val="0"/>
            <w:lang w:val="en-US"/>
          </w:rPr>
          <w:delText>(12), 1653‑1662. https://doi.org/10.1017/S0031182009005794</w:delText>
        </w:r>
      </w:del>
    </w:p>
    <w:p w14:paraId="5897B4D9" w14:textId="7C37D1AE" w:rsidR="00984BB8" w:rsidRPr="00053309" w:rsidDel="00053309" w:rsidRDefault="00984BB8">
      <w:pPr>
        <w:widowControl w:val="0"/>
        <w:autoSpaceDE w:val="0"/>
        <w:autoSpaceDN w:val="0"/>
        <w:adjustRightInd w:val="0"/>
        <w:rPr>
          <w:del w:id="773" w:author="Juliane Vigneault" w:date="2023-08-20T20:16:00Z"/>
          <w:rFonts w:ascii="Times New Roman" w:hAnsi="Times New Roman" w:cs="Times New Roman"/>
          <w:kern w:val="0"/>
          <w:lang w:val="en-US"/>
        </w:rPr>
      </w:pPr>
      <w:del w:id="774" w:author="Juliane Vigneault" w:date="2023-08-20T20:16:00Z">
        <w:r w:rsidRPr="00053309" w:rsidDel="00053309">
          <w:rPr>
            <w:rFonts w:ascii="Times New Roman" w:hAnsi="Times New Roman" w:cs="Times New Roman"/>
            <w:kern w:val="0"/>
            <w:lang w:val="en-US"/>
          </w:rPr>
          <w:delText xml:space="preserve">Khaemba, W. M., Stein, A., Rasch, D., De Leeuw, J., &amp; Georgiadis, N. (2001). Empirically simulated study to compare and validate sampling methods used in aerial surveys of wildlife populations. </w:delText>
        </w:r>
        <w:r w:rsidRPr="00053309" w:rsidDel="00053309">
          <w:rPr>
            <w:rFonts w:ascii="Times New Roman" w:hAnsi="Times New Roman" w:cs="Times New Roman"/>
            <w:i/>
            <w:iCs/>
            <w:kern w:val="0"/>
            <w:lang w:val="en-US"/>
          </w:rPr>
          <w:delText>African Journal of 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9</w:delText>
        </w:r>
        <w:r w:rsidRPr="00053309" w:rsidDel="00053309">
          <w:rPr>
            <w:rFonts w:ascii="Times New Roman" w:hAnsi="Times New Roman" w:cs="Times New Roman"/>
            <w:kern w:val="0"/>
            <w:lang w:val="en-US"/>
          </w:rPr>
          <w:delText>(4), 374‑382. https://doi.org/10.1046/j.0141-6707.2001.00329.x</w:delText>
        </w:r>
      </w:del>
    </w:p>
    <w:p w14:paraId="4F01BF00" w14:textId="0F436A6A" w:rsidR="00984BB8" w:rsidRPr="00053309" w:rsidDel="00053309" w:rsidRDefault="00984BB8">
      <w:pPr>
        <w:widowControl w:val="0"/>
        <w:autoSpaceDE w:val="0"/>
        <w:autoSpaceDN w:val="0"/>
        <w:adjustRightInd w:val="0"/>
        <w:rPr>
          <w:del w:id="775" w:author="Juliane Vigneault" w:date="2023-08-20T20:16:00Z"/>
          <w:rFonts w:ascii="Times New Roman" w:hAnsi="Times New Roman" w:cs="Times New Roman"/>
          <w:kern w:val="0"/>
          <w:lang w:val="en-US"/>
        </w:rPr>
      </w:pPr>
      <w:del w:id="776" w:author="Juliane Vigneault" w:date="2023-08-20T20:16:00Z">
        <w:r w:rsidRPr="00053309" w:rsidDel="00053309">
          <w:rPr>
            <w:rFonts w:ascii="Times New Roman" w:hAnsi="Times New Roman" w:cs="Times New Roman"/>
            <w:kern w:val="0"/>
            <w:lang w:val="en-US"/>
          </w:rPr>
          <w:delText xml:space="preserve">Kowalski, K., Bogdziewicz, M., Eichert, U., &amp; Rychlik, L. (2015). Sex differences in flea infections among rodent hosts : Is there a male bias? </w:delText>
        </w:r>
        <w:r w:rsidRPr="00053309" w:rsidDel="00053309">
          <w:rPr>
            <w:rFonts w:ascii="Times New Roman" w:hAnsi="Times New Roman" w:cs="Times New Roman"/>
            <w:i/>
            <w:iCs/>
            <w:kern w:val="0"/>
            <w:lang w:val="en-US"/>
          </w:rPr>
          <w:delText>Parasitology Research</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4</w:delText>
        </w:r>
        <w:r w:rsidRPr="00053309" w:rsidDel="00053309">
          <w:rPr>
            <w:rFonts w:ascii="Times New Roman" w:hAnsi="Times New Roman" w:cs="Times New Roman"/>
            <w:kern w:val="0"/>
            <w:lang w:val="en-US"/>
          </w:rPr>
          <w:delText>(1), 337‑341. https://doi.org/10.1007/s00436-014-4231-z</w:delText>
        </w:r>
      </w:del>
    </w:p>
    <w:p w14:paraId="1109387F" w14:textId="7D6C2EAE" w:rsidR="00984BB8" w:rsidRPr="00053309" w:rsidDel="00053309" w:rsidRDefault="00984BB8">
      <w:pPr>
        <w:widowControl w:val="0"/>
        <w:autoSpaceDE w:val="0"/>
        <w:autoSpaceDN w:val="0"/>
        <w:adjustRightInd w:val="0"/>
        <w:rPr>
          <w:del w:id="777" w:author="Juliane Vigneault" w:date="2023-08-20T20:16:00Z"/>
          <w:rFonts w:ascii="Times New Roman" w:hAnsi="Times New Roman" w:cs="Times New Roman"/>
          <w:kern w:val="0"/>
          <w:lang w:val="en-US"/>
        </w:rPr>
      </w:pPr>
      <w:del w:id="778" w:author="Juliane Vigneault" w:date="2023-08-20T20:16:00Z">
        <w:r w:rsidRPr="00053309" w:rsidDel="00053309">
          <w:rPr>
            <w:rFonts w:ascii="Times New Roman" w:hAnsi="Times New Roman" w:cs="Times New Roman"/>
            <w:kern w:val="0"/>
            <w:lang w:val="en-US"/>
          </w:rPr>
          <w:delText xml:space="preserve">Lafferty, K. D., Allesina, S., Arim, M., Briggs, C. J., De Leo, G., Dobson, A. P., Dunne, J. A., Johnson, P. T. J., Kuris, A. M., Marcogliese, D. J., Martinez, N. D., Memmott, J., Marquet, P. A., McLaughlin, J. P., Mordecai, E. A., Pascual, M., Poulin, R., &amp; Thieltges, D. W. (2008). Parasites in food webs : The ultimate missing links. </w:delText>
        </w:r>
        <w:r w:rsidRPr="00053309" w:rsidDel="00053309">
          <w:rPr>
            <w:rFonts w:ascii="Times New Roman" w:hAnsi="Times New Roman" w:cs="Times New Roman"/>
            <w:i/>
            <w:iCs/>
            <w:kern w:val="0"/>
            <w:lang w:val="en-US"/>
          </w:rPr>
          <w:delText>Ecology Letter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w:delText>
        </w:r>
        <w:r w:rsidRPr="00053309" w:rsidDel="00053309">
          <w:rPr>
            <w:rFonts w:ascii="Times New Roman" w:hAnsi="Times New Roman" w:cs="Times New Roman"/>
            <w:kern w:val="0"/>
            <w:lang w:val="en-US"/>
          </w:rPr>
          <w:delText>(6), 533‑546. https://doi.org/10.1111/j.1461-0248.2008.01174.x</w:delText>
        </w:r>
      </w:del>
    </w:p>
    <w:p w14:paraId="29C91D48" w14:textId="473483B0" w:rsidR="00984BB8" w:rsidRPr="00053309" w:rsidDel="00053309" w:rsidRDefault="00984BB8">
      <w:pPr>
        <w:widowControl w:val="0"/>
        <w:autoSpaceDE w:val="0"/>
        <w:autoSpaceDN w:val="0"/>
        <w:adjustRightInd w:val="0"/>
        <w:rPr>
          <w:del w:id="779" w:author="Juliane Vigneault" w:date="2023-08-20T20:16:00Z"/>
          <w:rFonts w:ascii="Times New Roman" w:hAnsi="Times New Roman" w:cs="Times New Roman"/>
          <w:kern w:val="0"/>
          <w:lang w:val="en-US"/>
        </w:rPr>
      </w:pPr>
      <w:del w:id="780" w:author="Juliane Vigneault" w:date="2023-08-20T20:16:00Z">
        <w:r w:rsidRPr="00053309" w:rsidDel="00053309">
          <w:rPr>
            <w:rFonts w:ascii="Times New Roman" w:hAnsi="Times New Roman" w:cs="Times New Roman"/>
            <w:kern w:val="0"/>
            <w:lang w:val="en-US"/>
          </w:rPr>
          <w:delText xml:space="preserve">Lafferty, K. D., Dobson, A. P., &amp; Kuris, A. M. (2006). Parasites dominate food web links. </w:delText>
        </w:r>
        <w:r w:rsidRPr="00053309" w:rsidDel="00053309">
          <w:rPr>
            <w:rFonts w:ascii="Times New Roman" w:hAnsi="Times New Roman" w:cs="Times New Roman"/>
            <w:i/>
            <w:iCs/>
            <w:kern w:val="0"/>
            <w:lang w:val="en-US"/>
          </w:rPr>
          <w:delText>Proceedings of the National Academy of Sciences of the United States of Americ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3</w:delText>
        </w:r>
        <w:r w:rsidRPr="00053309" w:rsidDel="00053309">
          <w:rPr>
            <w:rFonts w:ascii="Times New Roman" w:hAnsi="Times New Roman" w:cs="Times New Roman"/>
            <w:kern w:val="0"/>
            <w:lang w:val="en-US"/>
          </w:rPr>
          <w:delText>(30), 11211‑11216. https://doi.org/10.1073/pnas.0604755103</w:delText>
        </w:r>
      </w:del>
    </w:p>
    <w:p w14:paraId="23750F07" w14:textId="7D67865C" w:rsidR="00984BB8" w:rsidRPr="00053309" w:rsidDel="00053309" w:rsidRDefault="00984BB8">
      <w:pPr>
        <w:widowControl w:val="0"/>
        <w:autoSpaceDE w:val="0"/>
        <w:autoSpaceDN w:val="0"/>
        <w:adjustRightInd w:val="0"/>
        <w:rPr>
          <w:del w:id="781" w:author="Juliane Vigneault" w:date="2023-08-20T20:16:00Z"/>
          <w:rFonts w:ascii="Times New Roman" w:hAnsi="Times New Roman" w:cs="Times New Roman"/>
          <w:kern w:val="0"/>
          <w:lang w:val="en-US"/>
        </w:rPr>
      </w:pPr>
      <w:del w:id="782" w:author="Juliane Vigneault" w:date="2023-08-20T20:16:00Z">
        <w:r w:rsidRPr="00053309" w:rsidDel="00053309">
          <w:rPr>
            <w:rFonts w:ascii="Times New Roman" w:hAnsi="Times New Roman" w:cs="Times New Roman"/>
            <w:kern w:val="0"/>
            <w:lang w:val="en-US"/>
          </w:rPr>
          <w:delText xml:space="preserve">Lagrue, C., Kelly, D. W., Hicks, A., &amp; Poulin, R. (2011). Factors influencing infection patterns of trophically transmitted parasites among a fish community : Host diet, host–parasite compatibility or both? </w:delText>
        </w:r>
        <w:r w:rsidRPr="00053309" w:rsidDel="00053309">
          <w:rPr>
            <w:rFonts w:ascii="Times New Roman" w:hAnsi="Times New Roman" w:cs="Times New Roman"/>
            <w:i/>
            <w:iCs/>
            <w:kern w:val="0"/>
            <w:lang w:val="en-US"/>
          </w:rPr>
          <w:delText>Journal of Fish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9</w:delText>
        </w:r>
        <w:r w:rsidRPr="00053309" w:rsidDel="00053309">
          <w:rPr>
            <w:rFonts w:ascii="Times New Roman" w:hAnsi="Times New Roman" w:cs="Times New Roman"/>
            <w:kern w:val="0"/>
            <w:lang w:val="en-US"/>
          </w:rPr>
          <w:delText>(2), 466‑485. https://doi.org/10.1111/j.1095-8649.2011.03041.x</w:delText>
        </w:r>
      </w:del>
    </w:p>
    <w:p w14:paraId="5CCE380A" w14:textId="0A10DC20" w:rsidR="00984BB8" w:rsidRPr="00053309" w:rsidDel="00053309" w:rsidRDefault="00984BB8">
      <w:pPr>
        <w:widowControl w:val="0"/>
        <w:autoSpaceDE w:val="0"/>
        <w:autoSpaceDN w:val="0"/>
        <w:adjustRightInd w:val="0"/>
        <w:rPr>
          <w:del w:id="783" w:author="Juliane Vigneault" w:date="2023-08-20T20:16:00Z"/>
          <w:rFonts w:ascii="Times New Roman" w:hAnsi="Times New Roman" w:cs="Times New Roman"/>
          <w:kern w:val="0"/>
          <w:lang w:val="en-US"/>
        </w:rPr>
      </w:pPr>
      <w:del w:id="784" w:author="Juliane Vigneault" w:date="2023-08-20T20:16:00Z">
        <w:r w:rsidRPr="00053309" w:rsidDel="00053309">
          <w:rPr>
            <w:rFonts w:ascii="Times New Roman" w:hAnsi="Times New Roman" w:cs="Times New Roman"/>
            <w:kern w:val="0"/>
            <w:lang w:val="en-US"/>
          </w:rPr>
          <w:delText xml:space="preserve">Lagrue, C., &amp; Poulin, R. (2015). Local diversity reduces infection risk across multiple freshwater host-parasite associations. </w:delText>
        </w:r>
        <w:r w:rsidRPr="00053309" w:rsidDel="00053309">
          <w:rPr>
            <w:rFonts w:ascii="Times New Roman" w:hAnsi="Times New Roman" w:cs="Times New Roman"/>
            <w:i/>
            <w:iCs/>
            <w:kern w:val="0"/>
            <w:lang w:val="en-US"/>
          </w:rPr>
          <w:delText>Freshwater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60</w:delText>
        </w:r>
        <w:r w:rsidRPr="00053309" w:rsidDel="00053309">
          <w:rPr>
            <w:rFonts w:ascii="Times New Roman" w:hAnsi="Times New Roman" w:cs="Times New Roman"/>
            <w:kern w:val="0"/>
            <w:lang w:val="en-US"/>
          </w:rPr>
          <w:delText>(11), 2445‑2454. https://doi.org/10.1111/fwb.12677</w:delText>
        </w:r>
      </w:del>
    </w:p>
    <w:p w14:paraId="6E48AFD2" w14:textId="770B2090" w:rsidR="00984BB8" w:rsidRPr="00053309" w:rsidDel="00053309" w:rsidRDefault="00984BB8">
      <w:pPr>
        <w:widowControl w:val="0"/>
        <w:autoSpaceDE w:val="0"/>
        <w:autoSpaceDN w:val="0"/>
        <w:adjustRightInd w:val="0"/>
        <w:rPr>
          <w:del w:id="785" w:author="Juliane Vigneault" w:date="2023-08-20T20:16:00Z"/>
          <w:rFonts w:ascii="Times New Roman" w:hAnsi="Times New Roman" w:cs="Times New Roman"/>
          <w:kern w:val="0"/>
          <w:lang w:val="en-US"/>
        </w:rPr>
      </w:pPr>
      <w:del w:id="786" w:author="Juliane Vigneault" w:date="2023-08-20T20:16:00Z">
        <w:r w:rsidRPr="00053309" w:rsidDel="00053309">
          <w:rPr>
            <w:rFonts w:ascii="Times New Roman" w:hAnsi="Times New Roman" w:cs="Times New Roman"/>
            <w:kern w:val="0"/>
            <w:lang w:val="en-US"/>
          </w:rPr>
          <w:delText xml:space="preserve">Levin, S. A. (1992). The Problem of Pattern and Scale in Ecology : The Robert H. MacArthur Award Lecture. </w:delText>
        </w:r>
        <w:r w:rsidRPr="00053309" w:rsidDel="00053309">
          <w:rPr>
            <w:rFonts w:ascii="Times New Roman" w:hAnsi="Times New Roman" w:cs="Times New Roman"/>
            <w:i/>
            <w:iCs/>
            <w:kern w:val="0"/>
            <w:lang w:val="en-US"/>
          </w:rPr>
          <w:delText>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3</w:delText>
        </w:r>
        <w:r w:rsidRPr="00053309" w:rsidDel="00053309">
          <w:rPr>
            <w:rFonts w:ascii="Times New Roman" w:hAnsi="Times New Roman" w:cs="Times New Roman"/>
            <w:kern w:val="0"/>
            <w:lang w:val="en-US"/>
          </w:rPr>
          <w:delText>(6), 1943‑1967. https://doi.org/10.2307/1941447</w:delText>
        </w:r>
      </w:del>
    </w:p>
    <w:p w14:paraId="758E0379" w14:textId="46936D9B" w:rsidR="00984BB8" w:rsidRPr="00053309" w:rsidDel="00053309" w:rsidRDefault="00984BB8">
      <w:pPr>
        <w:widowControl w:val="0"/>
        <w:autoSpaceDE w:val="0"/>
        <w:autoSpaceDN w:val="0"/>
        <w:adjustRightInd w:val="0"/>
        <w:rPr>
          <w:del w:id="787" w:author="Juliane Vigneault" w:date="2023-08-20T20:16:00Z"/>
          <w:rFonts w:ascii="Times New Roman" w:hAnsi="Times New Roman" w:cs="Times New Roman"/>
          <w:kern w:val="0"/>
          <w:lang w:val="en-US"/>
        </w:rPr>
      </w:pPr>
      <w:del w:id="788" w:author="Juliane Vigneault" w:date="2023-08-20T20:16:00Z">
        <w:r w:rsidRPr="00053309" w:rsidDel="00053309">
          <w:rPr>
            <w:rFonts w:ascii="Times New Roman" w:hAnsi="Times New Roman" w:cs="Times New Roman"/>
            <w:kern w:val="0"/>
            <w:lang w:val="en-US"/>
          </w:rPr>
          <w:delText xml:space="preserve">Marcogliese, D. J. (2004). Parasites : Small Players with Crucial Roles in the Ecological Theater. </w:delText>
        </w:r>
        <w:r w:rsidRPr="00053309" w:rsidDel="00053309">
          <w:rPr>
            <w:rFonts w:ascii="Times New Roman" w:hAnsi="Times New Roman" w:cs="Times New Roman"/>
            <w:i/>
            <w:iCs/>
            <w:kern w:val="0"/>
            <w:lang w:val="en-US"/>
          </w:rPr>
          <w:delText>EcoHealth</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w:delText>
        </w:r>
        <w:r w:rsidRPr="00053309" w:rsidDel="00053309">
          <w:rPr>
            <w:rFonts w:ascii="Times New Roman" w:hAnsi="Times New Roman" w:cs="Times New Roman"/>
            <w:kern w:val="0"/>
            <w:lang w:val="en-US"/>
          </w:rPr>
          <w:delText>(2), 151‑164. https://doi.org/10.1007/s10393-004-0028-3</w:delText>
        </w:r>
      </w:del>
    </w:p>
    <w:p w14:paraId="64282048" w14:textId="2CC0807F" w:rsidR="00984BB8" w:rsidRPr="00053309" w:rsidDel="00053309" w:rsidRDefault="00984BB8">
      <w:pPr>
        <w:widowControl w:val="0"/>
        <w:autoSpaceDE w:val="0"/>
        <w:autoSpaceDN w:val="0"/>
        <w:adjustRightInd w:val="0"/>
        <w:rPr>
          <w:del w:id="789" w:author="Juliane Vigneault" w:date="2023-08-20T20:16:00Z"/>
          <w:rFonts w:ascii="Times New Roman" w:hAnsi="Times New Roman" w:cs="Times New Roman"/>
          <w:kern w:val="0"/>
          <w:lang w:val="en-US"/>
        </w:rPr>
      </w:pPr>
      <w:del w:id="790" w:author="Juliane Vigneault" w:date="2023-08-20T20:16:00Z">
        <w:r w:rsidRPr="00053309" w:rsidDel="00053309">
          <w:rPr>
            <w:rFonts w:ascii="Times New Roman" w:hAnsi="Times New Roman" w:cs="Times New Roman"/>
            <w:kern w:val="0"/>
            <w:lang w:val="en-US"/>
          </w:rPr>
          <w:delText xml:space="preserve">Marcogliese, D. J., &amp; Cone, D. K. (1997a). Food webs : A plea for parasites.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2</w:delText>
        </w:r>
        <w:r w:rsidRPr="00053309" w:rsidDel="00053309">
          <w:rPr>
            <w:rFonts w:ascii="Times New Roman" w:hAnsi="Times New Roman" w:cs="Times New Roman"/>
            <w:kern w:val="0"/>
            <w:lang w:val="en-US"/>
          </w:rPr>
          <w:delText>(8), 320‑325. https://doi.org/10.1016/S0169-5347(97)01080-X</w:delText>
        </w:r>
      </w:del>
    </w:p>
    <w:p w14:paraId="726B5693" w14:textId="5A43E265" w:rsidR="00984BB8" w:rsidRPr="00053309" w:rsidDel="00053309" w:rsidRDefault="00984BB8">
      <w:pPr>
        <w:widowControl w:val="0"/>
        <w:autoSpaceDE w:val="0"/>
        <w:autoSpaceDN w:val="0"/>
        <w:adjustRightInd w:val="0"/>
        <w:rPr>
          <w:del w:id="791" w:author="Juliane Vigneault" w:date="2023-08-20T20:16:00Z"/>
          <w:rFonts w:ascii="Times New Roman" w:hAnsi="Times New Roman" w:cs="Times New Roman"/>
          <w:kern w:val="0"/>
          <w:lang w:val="en-US"/>
        </w:rPr>
      </w:pPr>
      <w:del w:id="792" w:author="Juliane Vigneault" w:date="2023-08-20T20:16:00Z">
        <w:r w:rsidRPr="00053309" w:rsidDel="00053309">
          <w:rPr>
            <w:rFonts w:ascii="Times New Roman" w:hAnsi="Times New Roman" w:cs="Times New Roman"/>
            <w:kern w:val="0"/>
            <w:lang w:val="en-US"/>
          </w:rPr>
          <w:delText xml:space="preserve">Marcogliese, D. J., &amp; Cone, D. K. (1997b). Parasite communities as indicators of ecosystem stress. </w:delText>
        </w:r>
        <w:r w:rsidRPr="00053309" w:rsidDel="00053309">
          <w:rPr>
            <w:rFonts w:ascii="Times New Roman" w:hAnsi="Times New Roman" w:cs="Times New Roman"/>
            <w:i/>
            <w:iCs/>
            <w:kern w:val="0"/>
            <w:lang w:val="en-US"/>
          </w:rPr>
          <w:delText>Parassit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9</w:delText>
        </w:r>
        <w:r w:rsidRPr="00053309" w:rsidDel="00053309">
          <w:rPr>
            <w:rFonts w:ascii="Times New Roman" w:hAnsi="Times New Roman" w:cs="Times New Roman"/>
            <w:kern w:val="0"/>
            <w:lang w:val="en-US"/>
          </w:rPr>
          <w:delText>(3), 227‑232.</w:delText>
        </w:r>
      </w:del>
    </w:p>
    <w:p w14:paraId="1AE53F3D" w14:textId="1211D673" w:rsidR="00984BB8" w:rsidRPr="00053309" w:rsidDel="00053309" w:rsidRDefault="00984BB8">
      <w:pPr>
        <w:widowControl w:val="0"/>
        <w:autoSpaceDE w:val="0"/>
        <w:autoSpaceDN w:val="0"/>
        <w:adjustRightInd w:val="0"/>
        <w:rPr>
          <w:del w:id="793" w:author="Juliane Vigneault" w:date="2023-08-20T20:16:00Z"/>
          <w:rFonts w:ascii="Times New Roman" w:hAnsi="Times New Roman" w:cs="Times New Roman"/>
          <w:kern w:val="0"/>
          <w:lang w:val="en-US"/>
        </w:rPr>
      </w:pPr>
      <w:del w:id="794" w:author="Juliane Vigneault" w:date="2023-08-20T20:16:00Z">
        <w:r w:rsidRPr="00053309" w:rsidDel="00053309">
          <w:rPr>
            <w:rFonts w:ascii="Times New Roman" w:hAnsi="Times New Roman" w:cs="Times New Roman"/>
            <w:kern w:val="0"/>
            <w:lang w:val="en-US"/>
          </w:rPr>
          <w:delText xml:space="preserve">Marcogliese, D. J., Dumont, P., Gendron, A. D., Mailhot, Y., Bergeron, E., &amp; McLaughlin, J. D. (2001). Spatial and temporal variation in abundance of Diplostomum spp. In walleye (Stizostedion vitreum) and white suckers (Catostomus commersoni) from the St. Lawrence River. </w:delText>
        </w:r>
        <w:r w:rsidRPr="00053309" w:rsidDel="00053309">
          <w:rPr>
            <w:rFonts w:ascii="Times New Roman" w:hAnsi="Times New Roman" w:cs="Times New Roman"/>
            <w:i/>
            <w:iCs/>
            <w:kern w:val="0"/>
            <w:lang w:val="en-US"/>
          </w:rPr>
          <w:delText>Canadian Journal of Zo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9</w:delText>
        </w:r>
        <w:r w:rsidRPr="00053309" w:rsidDel="00053309">
          <w:rPr>
            <w:rFonts w:ascii="Times New Roman" w:hAnsi="Times New Roman" w:cs="Times New Roman"/>
            <w:kern w:val="0"/>
            <w:lang w:val="en-US"/>
          </w:rPr>
          <w:delText>(3), 355‑369. https://doi.org/10.1139/z00-209</w:delText>
        </w:r>
      </w:del>
    </w:p>
    <w:p w14:paraId="67B7C7F9" w14:textId="5AA7A2EE" w:rsidR="00984BB8" w:rsidRPr="00053309" w:rsidDel="00053309" w:rsidRDefault="00984BB8">
      <w:pPr>
        <w:widowControl w:val="0"/>
        <w:autoSpaceDE w:val="0"/>
        <w:autoSpaceDN w:val="0"/>
        <w:adjustRightInd w:val="0"/>
        <w:rPr>
          <w:del w:id="795" w:author="Juliane Vigneault" w:date="2023-08-20T20:16:00Z"/>
          <w:rFonts w:ascii="Times New Roman" w:hAnsi="Times New Roman" w:cs="Times New Roman"/>
          <w:kern w:val="0"/>
          <w:lang w:val="en-US"/>
        </w:rPr>
      </w:pPr>
      <w:del w:id="796" w:author="Juliane Vigneault" w:date="2023-08-20T20:16:00Z">
        <w:r w:rsidRPr="00053309" w:rsidDel="00053309">
          <w:rPr>
            <w:rFonts w:ascii="Times New Roman" w:hAnsi="Times New Roman" w:cs="Times New Roman"/>
            <w:kern w:val="0"/>
            <w:lang w:val="en-US"/>
          </w:rPr>
          <w:delText xml:space="preserve">McGeoch, M. A., &amp; Gaston, K. J. (2002). Occupancy frequency distributions : Patterns, artefacts and mechanisms. </w:delText>
        </w:r>
        <w:r w:rsidRPr="00053309" w:rsidDel="00053309">
          <w:rPr>
            <w:rFonts w:ascii="Times New Roman" w:hAnsi="Times New Roman" w:cs="Times New Roman"/>
            <w:i/>
            <w:iCs/>
            <w:kern w:val="0"/>
            <w:lang w:val="en-US"/>
          </w:rPr>
          <w:delText>Biological Review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7</w:delText>
        </w:r>
        <w:r w:rsidRPr="00053309" w:rsidDel="00053309">
          <w:rPr>
            <w:rFonts w:ascii="Times New Roman" w:hAnsi="Times New Roman" w:cs="Times New Roman"/>
            <w:kern w:val="0"/>
            <w:lang w:val="en-US"/>
          </w:rPr>
          <w:delText>(3), 311‑331. https://doi.org/10.1017/S1464793101005887</w:delText>
        </w:r>
      </w:del>
    </w:p>
    <w:p w14:paraId="107F79DF" w14:textId="74BA67C8" w:rsidR="00984BB8" w:rsidRPr="00053309" w:rsidDel="00053309" w:rsidRDefault="00984BB8">
      <w:pPr>
        <w:widowControl w:val="0"/>
        <w:autoSpaceDE w:val="0"/>
        <w:autoSpaceDN w:val="0"/>
        <w:adjustRightInd w:val="0"/>
        <w:rPr>
          <w:del w:id="797" w:author="Juliane Vigneault" w:date="2023-08-20T20:16:00Z"/>
          <w:rFonts w:ascii="Times New Roman" w:hAnsi="Times New Roman" w:cs="Times New Roman"/>
          <w:kern w:val="0"/>
          <w:lang w:val="en-US"/>
        </w:rPr>
      </w:pPr>
      <w:del w:id="798" w:author="Juliane Vigneault" w:date="2023-08-20T20:16:00Z">
        <w:r w:rsidRPr="00053309" w:rsidDel="00053309">
          <w:rPr>
            <w:rFonts w:ascii="Times New Roman" w:hAnsi="Times New Roman" w:cs="Times New Roman"/>
            <w:kern w:val="0"/>
            <w:lang w:val="en-US"/>
          </w:rPr>
          <w:delText xml:space="preserve">Minchella, D. J., &amp; Scott, M. E. (1991). Parasitism : A cryptic determinant of animal community structure. </w:delText>
        </w:r>
        <w:r w:rsidRPr="00053309" w:rsidDel="00053309">
          <w:rPr>
            <w:rFonts w:ascii="Times New Roman" w:hAnsi="Times New Roman" w:cs="Times New Roman"/>
            <w:i/>
            <w:iCs/>
            <w:kern w:val="0"/>
            <w:lang w:val="en-US"/>
          </w:rPr>
          <w:delText>Trends in Ecology &amp; Evolution</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6</w:delText>
        </w:r>
        <w:r w:rsidRPr="00053309" w:rsidDel="00053309">
          <w:rPr>
            <w:rFonts w:ascii="Times New Roman" w:hAnsi="Times New Roman" w:cs="Times New Roman"/>
            <w:kern w:val="0"/>
            <w:lang w:val="en-US"/>
          </w:rPr>
          <w:delText>(8), 250‑254. https://doi.org/10.1016/0169-5347(91)90071-5</w:delText>
        </w:r>
      </w:del>
    </w:p>
    <w:p w14:paraId="05730E65" w14:textId="37EAA37B" w:rsidR="00984BB8" w:rsidRPr="00053309" w:rsidDel="00053309" w:rsidRDefault="00984BB8">
      <w:pPr>
        <w:widowControl w:val="0"/>
        <w:autoSpaceDE w:val="0"/>
        <w:autoSpaceDN w:val="0"/>
        <w:adjustRightInd w:val="0"/>
        <w:rPr>
          <w:del w:id="799" w:author="Juliane Vigneault" w:date="2023-08-20T20:16:00Z"/>
          <w:rFonts w:ascii="Times New Roman" w:hAnsi="Times New Roman" w:cs="Times New Roman"/>
          <w:kern w:val="0"/>
          <w:lang w:val="en-US"/>
        </w:rPr>
      </w:pPr>
      <w:del w:id="800" w:author="Juliane Vigneault" w:date="2023-08-20T20:16:00Z">
        <w:r w:rsidRPr="00053309" w:rsidDel="00053309">
          <w:rPr>
            <w:rFonts w:ascii="Times New Roman" w:hAnsi="Times New Roman" w:cs="Times New Roman"/>
            <w:kern w:val="0"/>
            <w:lang w:val="en-US"/>
          </w:rPr>
          <w:delText xml:space="preserve">Moore, J. W., Lambert, T. D., Heady, W. N., Honig, S. E., Osterback, A.-M. K., Phillis, C. C., Quiros, A. L., Retford, N. A., &amp; Herbst, D. B. (2014). Anthropogenic land-use signals propagate through stream food webs in a California, USA, watershed. </w:delText>
        </w:r>
        <w:r w:rsidRPr="00053309" w:rsidDel="00053309">
          <w:rPr>
            <w:rFonts w:ascii="Times New Roman" w:hAnsi="Times New Roman" w:cs="Times New Roman"/>
            <w:i/>
            <w:iCs/>
            <w:kern w:val="0"/>
            <w:lang w:val="en-US"/>
          </w:rPr>
          <w:delText>Limnologic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46</w:delText>
        </w:r>
        <w:r w:rsidRPr="00053309" w:rsidDel="00053309">
          <w:rPr>
            <w:rFonts w:ascii="Times New Roman" w:hAnsi="Times New Roman" w:cs="Times New Roman"/>
            <w:kern w:val="0"/>
            <w:lang w:val="en-US"/>
          </w:rPr>
          <w:delText>, 124‑130. https://doi.org/10.1016/j.limno.2014.01.005</w:delText>
        </w:r>
      </w:del>
    </w:p>
    <w:p w14:paraId="29FBFCE1" w14:textId="6B3EBE5D" w:rsidR="00984BB8" w:rsidRPr="00053309" w:rsidDel="00053309" w:rsidRDefault="00984BB8">
      <w:pPr>
        <w:widowControl w:val="0"/>
        <w:autoSpaceDE w:val="0"/>
        <w:autoSpaceDN w:val="0"/>
        <w:adjustRightInd w:val="0"/>
        <w:rPr>
          <w:del w:id="801" w:author="Juliane Vigneault" w:date="2023-08-20T20:16:00Z"/>
          <w:rFonts w:ascii="Times New Roman" w:hAnsi="Times New Roman" w:cs="Times New Roman"/>
          <w:kern w:val="0"/>
          <w:lang w:val="en-US"/>
        </w:rPr>
      </w:pPr>
      <w:del w:id="802" w:author="Juliane Vigneault" w:date="2023-08-20T20:16:00Z">
        <w:r w:rsidRPr="00053309" w:rsidDel="00053309">
          <w:rPr>
            <w:rFonts w:ascii="Times New Roman" w:hAnsi="Times New Roman" w:cs="Times New Roman"/>
            <w:kern w:val="0"/>
            <w:lang w:val="en-US"/>
          </w:rPr>
          <w:delText xml:space="preserve">Morley, N. J. (2012). Cercariae (Platyhelminthes : Trematoda) as neglected components of zooplankton communities in freshwater habitats. </w:delText>
        </w:r>
        <w:r w:rsidRPr="00053309" w:rsidDel="00053309">
          <w:rPr>
            <w:rFonts w:ascii="Times New Roman" w:hAnsi="Times New Roman" w:cs="Times New Roman"/>
            <w:i/>
            <w:iCs/>
            <w:kern w:val="0"/>
            <w:lang w:val="en-US"/>
          </w:rPr>
          <w:delText>Hydrobi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691</w:delText>
        </w:r>
        <w:r w:rsidRPr="00053309" w:rsidDel="00053309">
          <w:rPr>
            <w:rFonts w:ascii="Times New Roman" w:hAnsi="Times New Roman" w:cs="Times New Roman"/>
            <w:kern w:val="0"/>
            <w:lang w:val="en-US"/>
          </w:rPr>
          <w:delText>(1), 7‑19. https://doi.org/10.1007/s10750-012-1029-9</w:delText>
        </w:r>
      </w:del>
    </w:p>
    <w:p w14:paraId="43210274" w14:textId="18B1D663" w:rsidR="00984BB8" w:rsidRPr="00053309" w:rsidDel="00053309" w:rsidRDefault="00984BB8">
      <w:pPr>
        <w:widowControl w:val="0"/>
        <w:autoSpaceDE w:val="0"/>
        <w:autoSpaceDN w:val="0"/>
        <w:adjustRightInd w:val="0"/>
        <w:rPr>
          <w:del w:id="803" w:author="Juliane Vigneault" w:date="2023-08-20T20:16:00Z"/>
          <w:rFonts w:ascii="Times New Roman" w:hAnsi="Times New Roman" w:cs="Times New Roman"/>
          <w:kern w:val="0"/>
          <w:lang w:val="en-US"/>
        </w:rPr>
      </w:pPr>
      <w:del w:id="804" w:author="Juliane Vigneault" w:date="2023-08-20T20:16:00Z">
        <w:r w:rsidRPr="00053309" w:rsidDel="00053309">
          <w:rPr>
            <w:rFonts w:ascii="Times New Roman" w:hAnsi="Times New Roman" w:cs="Times New Roman"/>
            <w:kern w:val="0"/>
            <w:lang w:val="en-US"/>
          </w:rPr>
          <w:delText xml:space="preserve">Mostowy, R., &amp; Engelstädter, J. (2010). The impact of environmental change on host–parasite coevolutionary dynamics. </w:delText>
        </w:r>
        <w:r w:rsidRPr="00053309" w:rsidDel="00053309">
          <w:rPr>
            <w:rFonts w:ascii="Times New Roman" w:hAnsi="Times New Roman" w:cs="Times New Roman"/>
            <w:i/>
            <w:iCs/>
            <w:kern w:val="0"/>
            <w:lang w:val="en-US"/>
          </w:rPr>
          <w:delText>Proceedings of the Royal Society B: Biological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78</w:delText>
        </w:r>
        <w:r w:rsidRPr="00053309" w:rsidDel="00053309">
          <w:rPr>
            <w:rFonts w:ascii="Times New Roman" w:hAnsi="Times New Roman" w:cs="Times New Roman"/>
            <w:kern w:val="0"/>
            <w:lang w:val="en-US"/>
          </w:rPr>
          <w:delText>(1716), 2283‑2292. https://doi.org/10.1098/rspb.2010.2359</w:delText>
        </w:r>
      </w:del>
    </w:p>
    <w:p w14:paraId="6467F740" w14:textId="25897ED6" w:rsidR="00984BB8" w:rsidRPr="00053309" w:rsidDel="00053309" w:rsidRDefault="00984BB8">
      <w:pPr>
        <w:widowControl w:val="0"/>
        <w:autoSpaceDE w:val="0"/>
        <w:autoSpaceDN w:val="0"/>
        <w:adjustRightInd w:val="0"/>
        <w:rPr>
          <w:del w:id="805" w:author="Juliane Vigneault" w:date="2023-08-20T20:16:00Z"/>
          <w:rFonts w:ascii="Times New Roman" w:hAnsi="Times New Roman" w:cs="Times New Roman"/>
          <w:kern w:val="0"/>
          <w:lang w:val="en-US"/>
        </w:rPr>
      </w:pPr>
      <w:del w:id="806" w:author="Juliane Vigneault" w:date="2023-08-20T20:16:00Z">
        <w:r w:rsidRPr="00053309" w:rsidDel="00053309">
          <w:rPr>
            <w:rFonts w:ascii="Times New Roman" w:hAnsi="Times New Roman" w:cs="Times New Roman"/>
            <w:kern w:val="0"/>
          </w:rPr>
          <w:delText xml:space="preserve">Nusser, S. M., Clark, W. R., Otis, D. L., &amp; Huang, L. (2008). </w:delText>
        </w:r>
        <w:r w:rsidRPr="00053309" w:rsidDel="00053309">
          <w:rPr>
            <w:rFonts w:ascii="Times New Roman" w:hAnsi="Times New Roman" w:cs="Times New Roman"/>
            <w:kern w:val="0"/>
            <w:lang w:val="en-US"/>
          </w:rPr>
          <w:delText xml:space="preserve">Sampling Considerations for Disease Surveillance in Wildlife Populations. </w:delText>
        </w:r>
        <w:r w:rsidRPr="00053309" w:rsidDel="00053309">
          <w:rPr>
            <w:rFonts w:ascii="Times New Roman" w:hAnsi="Times New Roman" w:cs="Times New Roman"/>
            <w:i/>
            <w:iCs/>
            <w:kern w:val="0"/>
            <w:lang w:val="en-US"/>
          </w:rPr>
          <w:delText>The Journal of Wildlife Management</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72</w:delText>
        </w:r>
        <w:r w:rsidRPr="00053309" w:rsidDel="00053309">
          <w:rPr>
            <w:rFonts w:ascii="Times New Roman" w:hAnsi="Times New Roman" w:cs="Times New Roman"/>
            <w:kern w:val="0"/>
            <w:lang w:val="en-US"/>
          </w:rPr>
          <w:delText>(1), 52‑60. https://doi.org/10.2193/2007-317</w:delText>
        </w:r>
      </w:del>
    </w:p>
    <w:p w14:paraId="03854DA9" w14:textId="74212781" w:rsidR="00984BB8" w:rsidRPr="00053309" w:rsidDel="00053309" w:rsidRDefault="00984BB8">
      <w:pPr>
        <w:widowControl w:val="0"/>
        <w:autoSpaceDE w:val="0"/>
        <w:autoSpaceDN w:val="0"/>
        <w:adjustRightInd w:val="0"/>
        <w:rPr>
          <w:del w:id="807" w:author="Juliane Vigneault" w:date="2023-08-20T20:16:00Z"/>
          <w:rFonts w:ascii="Times New Roman" w:hAnsi="Times New Roman" w:cs="Times New Roman"/>
          <w:kern w:val="0"/>
          <w:lang w:val="en-US"/>
        </w:rPr>
      </w:pPr>
      <w:del w:id="808" w:author="Juliane Vigneault" w:date="2023-08-20T20:16:00Z">
        <w:r w:rsidRPr="00053309" w:rsidDel="00053309">
          <w:rPr>
            <w:rFonts w:ascii="Times New Roman" w:hAnsi="Times New Roman" w:cs="Times New Roman"/>
            <w:kern w:val="0"/>
            <w:lang w:val="en-US"/>
          </w:rPr>
          <w:delText xml:space="preserve">Olsson-Pons, S., Clark, N. J., Ishtiaq, F., &amp; Clegg, S. M. (2015). Differences in host species relationships and biogeographic influences produce contrasting patterns of prevalence, community composition and genetic structure in two genera of avian malaria parasites in southern Melanesia. </w:delText>
        </w:r>
        <w:r w:rsidRPr="00053309" w:rsidDel="00053309">
          <w:rPr>
            <w:rFonts w:ascii="Times New Roman" w:hAnsi="Times New Roman" w:cs="Times New Roman"/>
            <w:i/>
            <w:iCs/>
            <w:kern w:val="0"/>
            <w:lang w:val="en-US"/>
          </w:rPr>
          <w:delText>Journal of Animal 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84</w:delText>
        </w:r>
        <w:r w:rsidRPr="00053309" w:rsidDel="00053309">
          <w:rPr>
            <w:rFonts w:ascii="Times New Roman" w:hAnsi="Times New Roman" w:cs="Times New Roman"/>
            <w:kern w:val="0"/>
            <w:lang w:val="en-US"/>
          </w:rPr>
          <w:delText>(4), 985‑998. https://doi.org/10.1111/1365-2656.12354</w:delText>
        </w:r>
      </w:del>
    </w:p>
    <w:p w14:paraId="2C010617" w14:textId="6B168DCE" w:rsidR="00984BB8" w:rsidRPr="00053309" w:rsidDel="00053309" w:rsidRDefault="00984BB8">
      <w:pPr>
        <w:widowControl w:val="0"/>
        <w:autoSpaceDE w:val="0"/>
        <w:autoSpaceDN w:val="0"/>
        <w:adjustRightInd w:val="0"/>
        <w:rPr>
          <w:del w:id="809" w:author="Juliane Vigneault" w:date="2023-08-20T20:16:00Z"/>
          <w:rFonts w:ascii="Times New Roman" w:hAnsi="Times New Roman" w:cs="Times New Roman"/>
          <w:kern w:val="0"/>
        </w:rPr>
      </w:pPr>
      <w:del w:id="810" w:author="Juliane Vigneault" w:date="2023-08-20T20:16:00Z">
        <w:r w:rsidRPr="00053309" w:rsidDel="00053309">
          <w:rPr>
            <w:rFonts w:ascii="Times New Roman" w:hAnsi="Times New Roman" w:cs="Times New Roman"/>
            <w:kern w:val="0"/>
            <w:lang w:val="en-US"/>
          </w:rPr>
          <w:delText xml:space="preserve">Ondrackova, M., Bartosova, S., Valova, Z., Jurajda, P., &amp; Gelnar, M. (2004). Occurrence of black-spot disease caused by metacercariae of Posthodiplostomum cuticola among juvenile fishes in water bodies in the Morava River Basin. </w:delText>
        </w:r>
        <w:r w:rsidRPr="00053309" w:rsidDel="00053309">
          <w:rPr>
            <w:rFonts w:ascii="Times New Roman" w:hAnsi="Times New Roman" w:cs="Times New Roman"/>
            <w:i/>
            <w:iCs/>
            <w:kern w:val="0"/>
          </w:rPr>
          <w:delText>Acta Parasitologica</w:delText>
        </w:r>
        <w:r w:rsidRPr="00053309" w:rsidDel="00053309">
          <w:rPr>
            <w:rFonts w:ascii="Times New Roman" w:hAnsi="Times New Roman" w:cs="Times New Roman"/>
            <w:kern w:val="0"/>
          </w:rPr>
          <w:delText xml:space="preserve">, </w:delText>
        </w:r>
        <w:r w:rsidRPr="00053309" w:rsidDel="00053309">
          <w:rPr>
            <w:rFonts w:ascii="Times New Roman" w:hAnsi="Times New Roman" w:cs="Times New Roman"/>
            <w:i/>
            <w:iCs/>
            <w:kern w:val="0"/>
          </w:rPr>
          <w:delText>3</w:delText>
        </w:r>
        <w:r w:rsidRPr="00053309" w:rsidDel="00053309">
          <w:rPr>
            <w:rFonts w:ascii="Times New Roman" w:hAnsi="Times New Roman" w:cs="Times New Roman"/>
            <w:kern w:val="0"/>
          </w:rPr>
          <w:delText>(49). https://www.infona.pl//resource/bwmeta1.element.agro-article-5d8e90ef-9221-415e-b62f-e6e574152bf0</w:delText>
        </w:r>
      </w:del>
    </w:p>
    <w:p w14:paraId="3E5374F3" w14:textId="6198C9EA" w:rsidR="00984BB8" w:rsidRPr="00053309" w:rsidDel="00053309" w:rsidRDefault="00984BB8">
      <w:pPr>
        <w:widowControl w:val="0"/>
        <w:autoSpaceDE w:val="0"/>
        <w:autoSpaceDN w:val="0"/>
        <w:adjustRightInd w:val="0"/>
        <w:rPr>
          <w:del w:id="811" w:author="Juliane Vigneault" w:date="2023-08-20T20:16:00Z"/>
          <w:rFonts w:ascii="Times New Roman" w:hAnsi="Times New Roman" w:cs="Times New Roman"/>
          <w:kern w:val="0"/>
          <w:lang w:val="en-US"/>
        </w:rPr>
      </w:pPr>
      <w:del w:id="812" w:author="Juliane Vigneault" w:date="2023-08-20T20:16:00Z">
        <w:r w:rsidRPr="00053309" w:rsidDel="00053309">
          <w:rPr>
            <w:rFonts w:ascii="Times New Roman" w:hAnsi="Times New Roman" w:cs="Times New Roman"/>
            <w:kern w:val="0"/>
          </w:rPr>
          <w:delText xml:space="preserve">Pascal, L., Grémare, A., de Montaudouin, X., Deflandre, B., Romero-Ramirez, A., &amp; Maire, O. (2020). </w:delText>
        </w:r>
        <w:r w:rsidRPr="00053309" w:rsidDel="00053309">
          <w:rPr>
            <w:rFonts w:ascii="Times New Roman" w:hAnsi="Times New Roman" w:cs="Times New Roman"/>
            <w:kern w:val="0"/>
            <w:lang w:val="en-US"/>
          </w:rPr>
          <w:delText xml:space="preserve">Parasitism in ecosystem engineer species : A key factor controlling marine ecosystem functioning. </w:delText>
        </w:r>
        <w:r w:rsidRPr="00053309" w:rsidDel="00053309">
          <w:rPr>
            <w:rFonts w:ascii="Times New Roman" w:hAnsi="Times New Roman" w:cs="Times New Roman"/>
            <w:i/>
            <w:iCs/>
            <w:kern w:val="0"/>
            <w:lang w:val="en-US"/>
          </w:rPr>
          <w:delText>Journal of Animal 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89</w:delText>
        </w:r>
        <w:r w:rsidRPr="00053309" w:rsidDel="00053309">
          <w:rPr>
            <w:rFonts w:ascii="Times New Roman" w:hAnsi="Times New Roman" w:cs="Times New Roman"/>
            <w:kern w:val="0"/>
            <w:lang w:val="en-US"/>
          </w:rPr>
          <w:delText>(9), 2192‑2205. https://doi.org/10.1111/1365-2656.13236</w:delText>
        </w:r>
      </w:del>
    </w:p>
    <w:p w14:paraId="22BA6AE4" w14:textId="7FF5A018" w:rsidR="00984BB8" w:rsidRPr="00053309" w:rsidDel="00053309" w:rsidRDefault="00984BB8">
      <w:pPr>
        <w:widowControl w:val="0"/>
        <w:autoSpaceDE w:val="0"/>
        <w:autoSpaceDN w:val="0"/>
        <w:adjustRightInd w:val="0"/>
        <w:rPr>
          <w:del w:id="813" w:author="Juliane Vigneault" w:date="2023-08-20T20:16:00Z"/>
          <w:rFonts w:ascii="Times New Roman" w:hAnsi="Times New Roman" w:cs="Times New Roman"/>
          <w:kern w:val="0"/>
          <w:lang w:val="en-US"/>
        </w:rPr>
      </w:pPr>
      <w:del w:id="814" w:author="Juliane Vigneault" w:date="2023-08-20T20:16:00Z">
        <w:r w:rsidRPr="00053309" w:rsidDel="00053309">
          <w:rPr>
            <w:rFonts w:ascii="Times New Roman" w:hAnsi="Times New Roman" w:cs="Times New Roman"/>
            <w:kern w:val="0"/>
            <w:lang w:val="en-US"/>
          </w:rPr>
          <w:delText xml:space="preserve">Pérez-del-Olmo, A., Fernández, M., Raga, J. A., Kostadinova, A., Morand, S., &amp; Bellwood, D. (2009). Not Everything Is Everywhere : The Distance Decay of Similarity in a Marine Host-Parasite System. </w:delText>
        </w:r>
        <w:r w:rsidRPr="00053309" w:rsidDel="00053309">
          <w:rPr>
            <w:rFonts w:ascii="Times New Roman" w:hAnsi="Times New Roman" w:cs="Times New Roman"/>
            <w:i/>
            <w:iCs/>
            <w:kern w:val="0"/>
            <w:lang w:val="en-US"/>
          </w:rPr>
          <w:delText>Journal of Biogeograph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6</w:delText>
        </w:r>
        <w:r w:rsidRPr="00053309" w:rsidDel="00053309">
          <w:rPr>
            <w:rFonts w:ascii="Times New Roman" w:hAnsi="Times New Roman" w:cs="Times New Roman"/>
            <w:kern w:val="0"/>
            <w:lang w:val="en-US"/>
          </w:rPr>
          <w:delText>(2), 200‑209.</w:delText>
        </w:r>
      </w:del>
    </w:p>
    <w:p w14:paraId="64A373C9" w14:textId="475CD918" w:rsidR="00984BB8" w:rsidRPr="00053309" w:rsidDel="00053309" w:rsidRDefault="00984BB8">
      <w:pPr>
        <w:widowControl w:val="0"/>
        <w:autoSpaceDE w:val="0"/>
        <w:autoSpaceDN w:val="0"/>
        <w:adjustRightInd w:val="0"/>
        <w:rPr>
          <w:del w:id="815" w:author="Juliane Vigneault" w:date="2023-08-20T20:16:00Z"/>
          <w:rFonts w:ascii="Times New Roman" w:hAnsi="Times New Roman" w:cs="Times New Roman"/>
          <w:kern w:val="0"/>
          <w:lang w:val="en-US"/>
        </w:rPr>
      </w:pPr>
      <w:del w:id="816" w:author="Juliane Vigneault" w:date="2023-08-20T20:16:00Z">
        <w:r w:rsidRPr="00053309" w:rsidDel="00053309">
          <w:rPr>
            <w:rFonts w:ascii="Times New Roman" w:hAnsi="Times New Roman" w:cs="Times New Roman"/>
            <w:kern w:val="0"/>
            <w:lang w:val="en-US"/>
          </w:rPr>
          <w:delText xml:space="preserve">Peterson, D., &amp; Parker, V. (1998). Ecological Scale : Theory and Applications. In </w:delText>
        </w:r>
        <w:r w:rsidRPr="00053309" w:rsidDel="00053309">
          <w:rPr>
            <w:rFonts w:ascii="Times New Roman" w:hAnsi="Times New Roman" w:cs="Times New Roman"/>
            <w:i/>
            <w:iCs/>
            <w:kern w:val="0"/>
            <w:lang w:val="en-US"/>
          </w:rPr>
          <w:delText>Journal of Environmental Quality—J ENVIRON QUAL</w:delText>
        </w:r>
        <w:r w:rsidRPr="00053309" w:rsidDel="00053309">
          <w:rPr>
            <w:rFonts w:ascii="Times New Roman" w:hAnsi="Times New Roman" w:cs="Times New Roman"/>
            <w:kern w:val="0"/>
            <w:lang w:val="en-US"/>
          </w:rPr>
          <w:delText xml:space="preserve"> (Vol. 28). https://doi.org/10.2307/1522131</w:delText>
        </w:r>
      </w:del>
    </w:p>
    <w:p w14:paraId="6D9DC061" w14:textId="4DE013D9" w:rsidR="00984BB8" w:rsidRPr="00053309" w:rsidDel="00053309" w:rsidRDefault="00984BB8">
      <w:pPr>
        <w:widowControl w:val="0"/>
        <w:autoSpaceDE w:val="0"/>
        <w:autoSpaceDN w:val="0"/>
        <w:adjustRightInd w:val="0"/>
        <w:rPr>
          <w:del w:id="817" w:author="Juliane Vigneault" w:date="2023-08-20T20:16:00Z"/>
          <w:rFonts w:ascii="Times New Roman" w:hAnsi="Times New Roman" w:cs="Times New Roman"/>
          <w:kern w:val="0"/>
          <w:lang w:val="en-US"/>
        </w:rPr>
      </w:pPr>
      <w:del w:id="818" w:author="Juliane Vigneault" w:date="2023-08-20T20:16:00Z">
        <w:r w:rsidRPr="00053309" w:rsidDel="00053309">
          <w:rPr>
            <w:rFonts w:ascii="Times New Roman" w:hAnsi="Times New Roman" w:cs="Times New Roman"/>
            <w:kern w:val="0"/>
            <w:lang w:val="en-US"/>
          </w:rPr>
          <w:delText xml:space="preserve">Poulin. (1998). Large-scale patterns of host use by parasites of freshwater fishes. </w:delText>
        </w:r>
        <w:r w:rsidRPr="00053309" w:rsidDel="00053309">
          <w:rPr>
            <w:rFonts w:ascii="Times New Roman" w:hAnsi="Times New Roman" w:cs="Times New Roman"/>
            <w:i/>
            <w:iCs/>
            <w:kern w:val="0"/>
            <w:lang w:val="en-US"/>
          </w:rPr>
          <w:delText>Ecology Letter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w:delText>
        </w:r>
        <w:r w:rsidRPr="00053309" w:rsidDel="00053309">
          <w:rPr>
            <w:rFonts w:ascii="Times New Roman" w:hAnsi="Times New Roman" w:cs="Times New Roman"/>
            <w:kern w:val="0"/>
            <w:lang w:val="en-US"/>
          </w:rPr>
          <w:delText>(2), 118‑128. https://doi.org/10.1046/j.1461-0248.1998.00022.x</w:delText>
        </w:r>
      </w:del>
    </w:p>
    <w:p w14:paraId="57EA4BB0" w14:textId="2E830826" w:rsidR="00984BB8" w:rsidRPr="00053309" w:rsidDel="00053309" w:rsidRDefault="00984BB8">
      <w:pPr>
        <w:widowControl w:val="0"/>
        <w:autoSpaceDE w:val="0"/>
        <w:autoSpaceDN w:val="0"/>
        <w:adjustRightInd w:val="0"/>
        <w:rPr>
          <w:del w:id="819" w:author="Juliane Vigneault" w:date="2023-08-20T20:16:00Z"/>
          <w:rFonts w:ascii="Times New Roman" w:hAnsi="Times New Roman" w:cs="Times New Roman"/>
          <w:kern w:val="0"/>
          <w:lang w:val="en-US"/>
        </w:rPr>
      </w:pPr>
      <w:del w:id="820" w:author="Juliane Vigneault" w:date="2023-08-20T20:16:00Z">
        <w:r w:rsidRPr="00053309" w:rsidDel="00053309">
          <w:rPr>
            <w:rFonts w:ascii="Times New Roman" w:hAnsi="Times New Roman" w:cs="Times New Roman"/>
            <w:kern w:val="0"/>
            <w:lang w:val="en-US"/>
          </w:rPr>
          <w:delText xml:space="preserve">Poulin, R. (1996). Sexual Inequalities in Helminth Infections : A Cost of Being a Male? </w:delText>
        </w:r>
        <w:r w:rsidRPr="00053309" w:rsidDel="00053309">
          <w:rPr>
            <w:rFonts w:ascii="Times New Roman" w:hAnsi="Times New Roman" w:cs="Times New Roman"/>
            <w:i/>
            <w:iCs/>
            <w:kern w:val="0"/>
            <w:lang w:val="en-US"/>
          </w:rPr>
          <w:delText>The American Naturalist</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47</w:delText>
        </w:r>
        <w:r w:rsidRPr="00053309" w:rsidDel="00053309">
          <w:rPr>
            <w:rFonts w:ascii="Times New Roman" w:hAnsi="Times New Roman" w:cs="Times New Roman"/>
            <w:kern w:val="0"/>
            <w:lang w:val="en-US"/>
          </w:rPr>
          <w:delText>(2), 287‑295. https://doi.org/10.1086/285851</w:delText>
        </w:r>
      </w:del>
    </w:p>
    <w:p w14:paraId="526681EB" w14:textId="27EFBD70" w:rsidR="00984BB8" w:rsidRPr="00053309" w:rsidDel="00053309" w:rsidRDefault="00984BB8">
      <w:pPr>
        <w:widowControl w:val="0"/>
        <w:autoSpaceDE w:val="0"/>
        <w:autoSpaceDN w:val="0"/>
        <w:adjustRightInd w:val="0"/>
        <w:rPr>
          <w:del w:id="821" w:author="Juliane Vigneault" w:date="2023-08-20T20:16:00Z"/>
          <w:rFonts w:ascii="Times New Roman" w:hAnsi="Times New Roman" w:cs="Times New Roman"/>
          <w:kern w:val="0"/>
          <w:lang w:val="en-US"/>
        </w:rPr>
      </w:pPr>
      <w:del w:id="822" w:author="Juliane Vigneault" w:date="2023-08-20T20:16:00Z">
        <w:r w:rsidRPr="00053309" w:rsidDel="00053309">
          <w:rPr>
            <w:rFonts w:ascii="Times New Roman" w:hAnsi="Times New Roman" w:cs="Times New Roman"/>
            <w:kern w:val="0"/>
            <w:lang w:val="en-US"/>
          </w:rPr>
          <w:delText xml:space="preserve">Poulin, R. (1999). The functional importance of parasites in animal communities : Many roles at many levels? </w:delText>
        </w:r>
        <w:r w:rsidRPr="00053309" w:rsidDel="00053309">
          <w:rPr>
            <w:rFonts w:ascii="Times New Roman" w:hAnsi="Times New Roman" w:cs="Times New Roman"/>
            <w:i/>
            <w:iCs/>
            <w:kern w:val="0"/>
            <w:lang w:val="en-US"/>
          </w:rPr>
          <w:delText>International Journal for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29</w:delText>
        </w:r>
        <w:r w:rsidRPr="00053309" w:rsidDel="00053309">
          <w:rPr>
            <w:rFonts w:ascii="Times New Roman" w:hAnsi="Times New Roman" w:cs="Times New Roman"/>
            <w:kern w:val="0"/>
            <w:lang w:val="en-US"/>
          </w:rPr>
          <w:delText>(6), 903‑914. https://doi.org/10.1016/S0020-7519(99)00045-4</w:delText>
        </w:r>
      </w:del>
    </w:p>
    <w:p w14:paraId="4192EC30" w14:textId="68D08905" w:rsidR="00984BB8" w:rsidRPr="00053309" w:rsidDel="00053309" w:rsidRDefault="00984BB8">
      <w:pPr>
        <w:widowControl w:val="0"/>
        <w:autoSpaceDE w:val="0"/>
        <w:autoSpaceDN w:val="0"/>
        <w:adjustRightInd w:val="0"/>
        <w:rPr>
          <w:del w:id="823" w:author="Juliane Vigneault" w:date="2023-08-20T20:16:00Z"/>
          <w:rFonts w:ascii="Times New Roman" w:hAnsi="Times New Roman" w:cs="Times New Roman"/>
          <w:kern w:val="0"/>
          <w:lang w:val="en-US"/>
        </w:rPr>
      </w:pPr>
      <w:del w:id="824" w:author="Juliane Vigneault" w:date="2023-08-20T20:16:00Z">
        <w:r w:rsidRPr="00053309" w:rsidDel="00053309">
          <w:rPr>
            <w:rFonts w:ascii="Times New Roman" w:hAnsi="Times New Roman" w:cs="Times New Roman"/>
            <w:kern w:val="0"/>
            <w:lang w:val="en-US"/>
          </w:rPr>
          <w:delText xml:space="preserve">Poulin, R. (2000). Variation in the intraspecific relationship between fish length and intensity of parasitic infection : Biological and statistical causes. </w:delText>
        </w:r>
        <w:r w:rsidRPr="00053309" w:rsidDel="00053309">
          <w:rPr>
            <w:rFonts w:ascii="Times New Roman" w:hAnsi="Times New Roman" w:cs="Times New Roman"/>
            <w:i/>
            <w:iCs/>
            <w:kern w:val="0"/>
            <w:lang w:val="en-US"/>
          </w:rPr>
          <w:delText>Journal of Fish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56</w:delText>
        </w:r>
        <w:r w:rsidRPr="00053309" w:rsidDel="00053309">
          <w:rPr>
            <w:rFonts w:ascii="Times New Roman" w:hAnsi="Times New Roman" w:cs="Times New Roman"/>
            <w:kern w:val="0"/>
            <w:lang w:val="en-US"/>
          </w:rPr>
          <w:delText>(1), 123‑137. https://doi.org/10.1111/j.1095-8649.2000.tb02090.x</w:delText>
        </w:r>
      </w:del>
    </w:p>
    <w:p w14:paraId="3C7BC2C8" w14:textId="1D3FD27A" w:rsidR="00984BB8" w:rsidRPr="00053309" w:rsidDel="00053309" w:rsidRDefault="00984BB8">
      <w:pPr>
        <w:widowControl w:val="0"/>
        <w:autoSpaceDE w:val="0"/>
        <w:autoSpaceDN w:val="0"/>
        <w:adjustRightInd w:val="0"/>
        <w:rPr>
          <w:del w:id="825" w:author="Juliane Vigneault" w:date="2023-08-20T20:16:00Z"/>
          <w:rFonts w:ascii="Times New Roman" w:hAnsi="Times New Roman" w:cs="Times New Roman"/>
          <w:kern w:val="0"/>
          <w:lang w:val="en-US"/>
        </w:rPr>
      </w:pPr>
      <w:del w:id="826" w:author="Juliane Vigneault" w:date="2023-08-20T20:16:00Z">
        <w:r w:rsidRPr="00053309" w:rsidDel="00053309">
          <w:rPr>
            <w:rFonts w:ascii="Times New Roman" w:hAnsi="Times New Roman" w:cs="Times New Roman"/>
            <w:kern w:val="0"/>
            <w:lang w:val="en-US"/>
          </w:rPr>
          <w:delText xml:space="preserve">Poulin, R. (2006). Variation in infection parameters among populations within parasite species : Intrinsic properties versus local factors. </w:delText>
        </w:r>
        <w:r w:rsidRPr="00053309" w:rsidDel="00053309">
          <w:rPr>
            <w:rFonts w:ascii="Times New Roman" w:hAnsi="Times New Roman" w:cs="Times New Roman"/>
            <w:i/>
            <w:iCs/>
            <w:kern w:val="0"/>
            <w:lang w:val="en-US"/>
          </w:rPr>
          <w:delText>International Journal for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6</w:delText>
        </w:r>
        <w:r w:rsidRPr="00053309" w:rsidDel="00053309">
          <w:rPr>
            <w:rFonts w:ascii="Times New Roman" w:hAnsi="Times New Roman" w:cs="Times New Roman"/>
            <w:kern w:val="0"/>
            <w:lang w:val="en-US"/>
          </w:rPr>
          <w:delText>(8), 877‑885. https://doi.org/10.1016/j.ijpara.2006.02.021</w:delText>
        </w:r>
      </w:del>
    </w:p>
    <w:p w14:paraId="72EC4839" w14:textId="0C6FA89D" w:rsidR="00984BB8" w:rsidRPr="00053309" w:rsidDel="00053309" w:rsidRDefault="00984BB8">
      <w:pPr>
        <w:widowControl w:val="0"/>
        <w:autoSpaceDE w:val="0"/>
        <w:autoSpaceDN w:val="0"/>
        <w:adjustRightInd w:val="0"/>
        <w:rPr>
          <w:del w:id="827" w:author="Juliane Vigneault" w:date="2023-08-20T20:16:00Z"/>
          <w:rFonts w:ascii="Times New Roman" w:hAnsi="Times New Roman" w:cs="Times New Roman"/>
          <w:kern w:val="0"/>
          <w:lang w:val="en-US"/>
        </w:rPr>
      </w:pPr>
      <w:del w:id="828" w:author="Juliane Vigneault" w:date="2023-08-20T20:16:00Z">
        <w:r w:rsidRPr="00053309" w:rsidDel="00053309">
          <w:rPr>
            <w:rFonts w:ascii="Times New Roman" w:hAnsi="Times New Roman" w:cs="Times New Roman"/>
            <w:kern w:val="0"/>
            <w:lang w:val="en-US"/>
          </w:rPr>
          <w:delText xml:space="preserve">Poulin, R. (2007). Are there general laws in parasite ecology?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34</w:delText>
        </w:r>
        <w:r w:rsidRPr="00053309" w:rsidDel="00053309">
          <w:rPr>
            <w:rFonts w:ascii="Times New Roman" w:hAnsi="Times New Roman" w:cs="Times New Roman"/>
            <w:kern w:val="0"/>
            <w:lang w:val="en-US"/>
          </w:rPr>
          <w:delText>(Pt 6), 763‑776. https://doi.org/10.1017/S0031182006002150</w:delText>
        </w:r>
      </w:del>
    </w:p>
    <w:p w14:paraId="6D9B9D2D" w14:textId="57677BC2" w:rsidR="00984BB8" w:rsidRPr="00053309" w:rsidDel="00053309" w:rsidRDefault="00984BB8">
      <w:pPr>
        <w:widowControl w:val="0"/>
        <w:autoSpaceDE w:val="0"/>
        <w:autoSpaceDN w:val="0"/>
        <w:adjustRightInd w:val="0"/>
        <w:rPr>
          <w:del w:id="829" w:author="Juliane Vigneault" w:date="2023-08-20T20:16:00Z"/>
          <w:rFonts w:ascii="Times New Roman" w:hAnsi="Times New Roman" w:cs="Times New Roman"/>
          <w:kern w:val="0"/>
          <w:lang w:val="en-US"/>
        </w:rPr>
      </w:pPr>
      <w:del w:id="830" w:author="Juliane Vigneault" w:date="2023-08-20T20:16:00Z">
        <w:r w:rsidRPr="00053309" w:rsidDel="00053309">
          <w:rPr>
            <w:rFonts w:ascii="Times New Roman" w:hAnsi="Times New Roman" w:cs="Times New Roman"/>
            <w:kern w:val="0"/>
            <w:lang w:val="en-US"/>
          </w:rPr>
          <w:delText xml:space="preserve">Poulin, R. (2013). Explaining variability in parasite aggregation levels among host samples.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40</w:delText>
        </w:r>
        <w:r w:rsidRPr="00053309" w:rsidDel="00053309">
          <w:rPr>
            <w:rFonts w:ascii="Times New Roman" w:hAnsi="Times New Roman" w:cs="Times New Roman"/>
            <w:kern w:val="0"/>
            <w:lang w:val="en-US"/>
          </w:rPr>
          <w:delText>(4), 541‑546. https://doi.org/10.1017/S0031182012002053</w:delText>
        </w:r>
      </w:del>
    </w:p>
    <w:p w14:paraId="05E9CBE6" w14:textId="4897479F" w:rsidR="00984BB8" w:rsidRPr="00053309" w:rsidDel="00053309" w:rsidRDefault="00984BB8">
      <w:pPr>
        <w:widowControl w:val="0"/>
        <w:autoSpaceDE w:val="0"/>
        <w:autoSpaceDN w:val="0"/>
        <w:adjustRightInd w:val="0"/>
        <w:rPr>
          <w:del w:id="831" w:author="Juliane Vigneault" w:date="2023-08-20T20:16:00Z"/>
          <w:rFonts w:ascii="Times New Roman" w:hAnsi="Times New Roman" w:cs="Times New Roman"/>
          <w:kern w:val="0"/>
          <w:lang w:val="en-US"/>
        </w:rPr>
      </w:pPr>
      <w:del w:id="832" w:author="Juliane Vigneault" w:date="2023-08-20T20:16:00Z">
        <w:r w:rsidRPr="00053309" w:rsidDel="00053309">
          <w:rPr>
            <w:rFonts w:ascii="Times New Roman" w:hAnsi="Times New Roman" w:cs="Times New Roman"/>
            <w:kern w:val="0"/>
            <w:lang w:val="en-US"/>
          </w:rPr>
          <w:delText xml:space="preserve">Poulin, R., &amp; Dick, T. A. (2007). Spatial Variation in Population Density across the Geographical Range in Helminth Parasites of Yellow Perch Perca flavescens. </w:delText>
        </w:r>
        <w:r w:rsidRPr="00053309" w:rsidDel="00053309">
          <w:rPr>
            <w:rFonts w:ascii="Times New Roman" w:hAnsi="Times New Roman" w:cs="Times New Roman"/>
            <w:i/>
            <w:iCs/>
            <w:kern w:val="0"/>
            <w:lang w:val="en-US"/>
          </w:rPr>
          <w:delText>Ecograph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0</w:delText>
        </w:r>
        <w:r w:rsidRPr="00053309" w:rsidDel="00053309">
          <w:rPr>
            <w:rFonts w:ascii="Times New Roman" w:hAnsi="Times New Roman" w:cs="Times New Roman"/>
            <w:kern w:val="0"/>
            <w:lang w:val="en-US"/>
          </w:rPr>
          <w:delText>(5), 629‑636.</w:delText>
        </w:r>
      </w:del>
    </w:p>
    <w:p w14:paraId="753FF677" w14:textId="21D6EB94" w:rsidR="00984BB8" w:rsidRPr="00053309" w:rsidDel="00053309" w:rsidRDefault="00984BB8">
      <w:pPr>
        <w:widowControl w:val="0"/>
        <w:autoSpaceDE w:val="0"/>
        <w:autoSpaceDN w:val="0"/>
        <w:adjustRightInd w:val="0"/>
        <w:rPr>
          <w:del w:id="833" w:author="Juliane Vigneault" w:date="2023-08-20T20:16:00Z"/>
          <w:rFonts w:ascii="Times New Roman" w:hAnsi="Times New Roman" w:cs="Times New Roman"/>
          <w:kern w:val="0"/>
          <w:lang w:val="en-US"/>
        </w:rPr>
      </w:pPr>
      <w:del w:id="834" w:author="Juliane Vigneault" w:date="2023-08-20T20:16:00Z">
        <w:r w:rsidRPr="00053309" w:rsidDel="00053309">
          <w:rPr>
            <w:rFonts w:ascii="Times New Roman" w:hAnsi="Times New Roman" w:cs="Times New Roman"/>
            <w:kern w:val="0"/>
            <w:lang w:val="en-US"/>
          </w:rPr>
          <w:delText xml:space="preserve">Poulin, R., Guilhaumon, F., Randhawa, H. S., Luque, J. L., &amp; Mouillot, D. (2011). Identifying hotspots of parasite diversity from species–area relationships : Host phylogeny versus host ecology. </w:delText>
        </w:r>
        <w:r w:rsidRPr="00053309" w:rsidDel="00053309">
          <w:rPr>
            <w:rFonts w:ascii="Times New Roman" w:hAnsi="Times New Roman" w:cs="Times New Roman"/>
            <w:i/>
            <w:iCs/>
            <w:kern w:val="0"/>
            <w:lang w:val="en-US"/>
          </w:rPr>
          <w:delText>Oiko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20</w:delText>
        </w:r>
        <w:r w:rsidRPr="00053309" w:rsidDel="00053309">
          <w:rPr>
            <w:rFonts w:ascii="Times New Roman" w:hAnsi="Times New Roman" w:cs="Times New Roman"/>
            <w:kern w:val="0"/>
            <w:lang w:val="en-US"/>
          </w:rPr>
          <w:delText>(5), 740‑747. https://doi.org/10.1111/j.1600-0706.2010.19036.x</w:delText>
        </w:r>
      </w:del>
    </w:p>
    <w:p w14:paraId="31DF311C" w14:textId="0EFEB3A8" w:rsidR="00984BB8" w:rsidRPr="00053309" w:rsidDel="00053309" w:rsidRDefault="00984BB8">
      <w:pPr>
        <w:widowControl w:val="0"/>
        <w:autoSpaceDE w:val="0"/>
        <w:autoSpaceDN w:val="0"/>
        <w:adjustRightInd w:val="0"/>
        <w:rPr>
          <w:del w:id="835" w:author="Juliane Vigneault" w:date="2023-08-20T20:16:00Z"/>
          <w:rFonts w:ascii="Times New Roman" w:hAnsi="Times New Roman" w:cs="Times New Roman"/>
          <w:kern w:val="0"/>
          <w:lang w:val="en-US"/>
        </w:rPr>
      </w:pPr>
      <w:del w:id="836" w:author="Juliane Vigneault" w:date="2023-08-20T20:16:00Z">
        <w:r w:rsidRPr="00053309" w:rsidDel="00053309">
          <w:rPr>
            <w:rFonts w:ascii="Times New Roman" w:hAnsi="Times New Roman" w:cs="Times New Roman"/>
            <w:kern w:val="0"/>
            <w:lang w:val="en-US"/>
          </w:rPr>
          <w:delText xml:space="preserve">Poulin, R., &amp; Morand, S. (1999). Geographical distances and the similarity among parasite communities of conspecific host populations.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19 ( Pt 4)</w:delText>
        </w:r>
        <w:r w:rsidRPr="00053309" w:rsidDel="00053309">
          <w:rPr>
            <w:rFonts w:ascii="Times New Roman" w:hAnsi="Times New Roman" w:cs="Times New Roman"/>
            <w:kern w:val="0"/>
            <w:lang w:val="en-US"/>
          </w:rPr>
          <w:delText>, 369‑374. https://doi.org/10.1017/s0031182099004795</w:delText>
        </w:r>
      </w:del>
    </w:p>
    <w:p w14:paraId="5A6BDF01" w14:textId="5CAA0289" w:rsidR="00984BB8" w:rsidRPr="00053309" w:rsidDel="00053309" w:rsidRDefault="00984BB8">
      <w:pPr>
        <w:widowControl w:val="0"/>
        <w:autoSpaceDE w:val="0"/>
        <w:autoSpaceDN w:val="0"/>
        <w:adjustRightInd w:val="0"/>
        <w:rPr>
          <w:del w:id="837" w:author="Juliane Vigneault" w:date="2023-08-20T20:16:00Z"/>
          <w:rFonts w:ascii="Times New Roman" w:hAnsi="Times New Roman" w:cs="Times New Roman"/>
          <w:kern w:val="0"/>
        </w:rPr>
      </w:pPr>
      <w:del w:id="838" w:author="Juliane Vigneault" w:date="2023-08-20T20:16:00Z">
        <w:r w:rsidRPr="00053309" w:rsidDel="00053309">
          <w:rPr>
            <w:rFonts w:ascii="Times New Roman" w:hAnsi="Times New Roman" w:cs="Times New Roman"/>
            <w:kern w:val="0"/>
            <w:lang w:val="en-US"/>
          </w:rPr>
          <w:delText xml:space="preserve">Poulin, R., &amp; Valtonen, E. T. (2002). The predictability of helminth community structure in space : A comparison of fish populations from adjacent lakes. </w:delText>
        </w:r>
        <w:r w:rsidRPr="00053309" w:rsidDel="00053309">
          <w:rPr>
            <w:rFonts w:ascii="Times New Roman" w:hAnsi="Times New Roman" w:cs="Times New Roman"/>
            <w:i/>
            <w:iCs/>
            <w:kern w:val="0"/>
          </w:rPr>
          <w:delText>International Journal for Parasitology</w:delText>
        </w:r>
        <w:r w:rsidRPr="00053309" w:rsidDel="00053309">
          <w:rPr>
            <w:rFonts w:ascii="Times New Roman" w:hAnsi="Times New Roman" w:cs="Times New Roman"/>
            <w:kern w:val="0"/>
          </w:rPr>
          <w:delText xml:space="preserve">, </w:delText>
        </w:r>
        <w:r w:rsidRPr="00053309" w:rsidDel="00053309">
          <w:rPr>
            <w:rFonts w:ascii="Times New Roman" w:hAnsi="Times New Roman" w:cs="Times New Roman"/>
            <w:i/>
            <w:iCs/>
            <w:kern w:val="0"/>
          </w:rPr>
          <w:delText>32</w:delText>
        </w:r>
        <w:r w:rsidRPr="00053309" w:rsidDel="00053309">
          <w:rPr>
            <w:rFonts w:ascii="Times New Roman" w:hAnsi="Times New Roman" w:cs="Times New Roman"/>
            <w:kern w:val="0"/>
          </w:rPr>
          <w:delText>(10), 1235‑1243. https://doi.org/10.1016/s0020-7519(02)00109-1</w:delText>
        </w:r>
      </w:del>
    </w:p>
    <w:p w14:paraId="77570F6A" w14:textId="72CEC903" w:rsidR="00984BB8" w:rsidRPr="00053309" w:rsidDel="00053309" w:rsidRDefault="00984BB8">
      <w:pPr>
        <w:widowControl w:val="0"/>
        <w:autoSpaceDE w:val="0"/>
        <w:autoSpaceDN w:val="0"/>
        <w:adjustRightInd w:val="0"/>
        <w:rPr>
          <w:del w:id="839" w:author="Juliane Vigneault" w:date="2023-08-20T20:16:00Z"/>
          <w:rFonts w:ascii="Times New Roman" w:hAnsi="Times New Roman" w:cs="Times New Roman"/>
          <w:kern w:val="0"/>
          <w:lang w:val="en-US"/>
        </w:rPr>
      </w:pPr>
      <w:del w:id="840" w:author="Juliane Vigneault" w:date="2023-08-20T20:16:00Z">
        <w:r w:rsidRPr="00053309" w:rsidDel="00053309">
          <w:rPr>
            <w:rFonts w:ascii="Times New Roman" w:hAnsi="Times New Roman" w:cs="Times New Roman"/>
            <w:kern w:val="0"/>
          </w:rPr>
          <w:delText xml:space="preserve">Rietkerk, M., van de Koppel, J., Kumar, L., Langevelde, H. H. T., &amp; Prins. </w:delText>
        </w:r>
        <w:r w:rsidRPr="00053309" w:rsidDel="00053309">
          <w:rPr>
            <w:rFonts w:ascii="Times New Roman" w:hAnsi="Times New Roman" w:cs="Times New Roman"/>
            <w:kern w:val="0"/>
            <w:lang w:val="en-US"/>
          </w:rPr>
          <w:delText xml:space="preserve">(2002). The ecology of scale. </w:delText>
        </w:r>
        <w:r w:rsidRPr="00053309" w:rsidDel="00053309">
          <w:rPr>
            <w:rFonts w:ascii="Times New Roman" w:hAnsi="Times New Roman" w:cs="Times New Roman"/>
            <w:i/>
            <w:iCs/>
            <w:kern w:val="0"/>
            <w:lang w:val="en-US"/>
          </w:rPr>
          <w:delText>Ecological Modelling</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49</w:delText>
        </w:r>
        <w:r w:rsidRPr="00053309" w:rsidDel="00053309">
          <w:rPr>
            <w:rFonts w:ascii="Times New Roman" w:hAnsi="Times New Roman" w:cs="Times New Roman"/>
            <w:kern w:val="0"/>
            <w:lang w:val="en-US"/>
          </w:rPr>
          <w:delText>(1), 1‑4. https://doi.org/10.1016/S0304-3800(01)00510-5</w:delText>
        </w:r>
      </w:del>
    </w:p>
    <w:p w14:paraId="61F73E7B" w14:textId="43E0B07A" w:rsidR="00984BB8" w:rsidRPr="00053309" w:rsidDel="00053309" w:rsidRDefault="00984BB8">
      <w:pPr>
        <w:widowControl w:val="0"/>
        <w:autoSpaceDE w:val="0"/>
        <w:autoSpaceDN w:val="0"/>
        <w:adjustRightInd w:val="0"/>
        <w:rPr>
          <w:del w:id="841" w:author="Juliane Vigneault" w:date="2023-08-20T20:16:00Z"/>
          <w:rFonts w:ascii="Times New Roman" w:hAnsi="Times New Roman" w:cs="Times New Roman"/>
          <w:kern w:val="0"/>
          <w:lang w:val="en-US"/>
        </w:rPr>
      </w:pPr>
      <w:del w:id="842" w:author="Juliane Vigneault" w:date="2023-08-20T20:16:00Z">
        <w:r w:rsidRPr="00053309" w:rsidDel="00053309">
          <w:rPr>
            <w:rFonts w:ascii="Times New Roman" w:hAnsi="Times New Roman" w:cs="Times New Roman"/>
            <w:kern w:val="0"/>
            <w:lang w:val="en-US"/>
          </w:rPr>
          <w:delText xml:space="preserve">Scholz, T., &amp; Choudhury, A. (2014). Parasites of Freshwater Fishes In North America : Why So Neglected? </w:delText>
        </w:r>
        <w:r w:rsidRPr="00053309" w:rsidDel="00053309">
          <w:rPr>
            <w:rFonts w:ascii="Times New Roman" w:hAnsi="Times New Roman" w:cs="Times New Roman"/>
            <w:i/>
            <w:iCs/>
            <w:kern w:val="0"/>
            <w:lang w:val="en-US"/>
          </w:rPr>
          <w:delText>Journal of 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0</w:delText>
        </w:r>
        <w:r w:rsidRPr="00053309" w:rsidDel="00053309">
          <w:rPr>
            <w:rFonts w:ascii="Times New Roman" w:hAnsi="Times New Roman" w:cs="Times New Roman"/>
            <w:kern w:val="0"/>
            <w:lang w:val="en-US"/>
          </w:rPr>
          <w:delText>(1), 26‑45. https://doi.org/10.1645/13-394.1</w:delText>
        </w:r>
      </w:del>
    </w:p>
    <w:p w14:paraId="6524E0F4" w14:textId="01160F5E" w:rsidR="00984BB8" w:rsidRPr="00053309" w:rsidDel="00053309" w:rsidRDefault="00984BB8">
      <w:pPr>
        <w:widowControl w:val="0"/>
        <w:autoSpaceDE w:val="0"/>
        <w:autoSpaceDN w:val="0"/>
        <w:adjustRightInd w:val="0"/>
        <w:rPr>
          <w:del w:id="843" w:author="Juliane Vigneault" w:date="2023-08-20T20:16:00Z"/>
          <w:rFonts w:ascii="Times New Roman" w:hAnsi="Times New Roman" w:cs="Times New Roman"/>
          <w:kern w:val="0"/>
          <w:lang w:val="en-US"/>
        </w:rPr>
      </w:pPr>
      <w:del w:id="844" w:author="Juliane Vigneault" w:date="2023-08-20T20:16:00Z">
        <w:r w:rsidRPr="00053309" w:rsidDel="00053309">
          <w:rPr>
            <w:rFonts w:ascii="Times New Roman" w:hAnsi="Times New Roman" w:cs="Times New Roman"/>
            <w:kern w:val="0"/>
            <w:lang w:val="en-US"/>
          </w:rPr>
          <w:delText xml:space="preserve">Simmons, B. L., Niles, R. K., &amp; Wall, D. H. (2008). Distribution and abundance of alfalfa-field nematodes at various spatial scales. </w:delText>
        </w:r>
        <w:r w:rsidRPr="00053309" w:rsidDel="00053309">
          <w:rPr>
            <w:rFonts w:ascii="Times New Roman" w:hAnsi="Times New Roman" w:cs="Times New Roman"/>
            <w:i/>
            <w:iCs/>
            <w:kern w:val="0"/>
            <w:lang w:val="en-US"/>
          </w:rPr>
          <w:delText>Applied Soil 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8</w:delText>
        </w:r>
        <w:r w:rsidRPr="00053309" w:rsidDel="00053309">
          <w:rPr>
            <w:rFonts w:ascii="Times New Roman" w:hAnsi="Times New Roman" w:cs="Times New Roman"/>
            <w:kern w:val="0"/>
            <w:lang w:val="en-US"/>
          </w:rPr>
          <w:delText>(3), 211‑222. https://doi.org/10.1016/j.apsoil.2007.10.011</w:delText>
        </w:r>
      </w:del>
    </w:p>
    <w:p w14:paraId="52D6DC89" w14:textId="787060CE" w:rsidR="00984BB8" w:rsidRPr="00053309" w:rsidDel="00053309" w:rsidRDefault="00984BB8">
      <w:pPr>
        <w:widowControl w:val="0"/>
        <w:autoSpaceDE w:val="0"/>
        <w:autoSpaceDN w:val="0"/>
        <w:adjustRightInd w:val="0"/>
        <w:rPr>
          <w:del w:id="845" w:author="Juliane Vigneault" w:date="2023-08-20T20:16:00Z"/>
          <w:rFonts w:ascii="Times New Roman" w:hAnsi="Times New Roman" w:cs="Times New Roman"/>
          <w:kern w:val="0"/>
          <w:lang w:val="en-US"/>
        </w:rPr>
      </w:pPr>
      <w:del w:id="846" w:author="Juliane Vigneault" w:date="2023-08-20T20:16:00Z">
        <w:r w:rsidRPr="00053309" w:rsidDel="00053309">
          <w:rPr>
            <w:rFonts w:ascii="Times New Roman" w:hAnsi="Times New Roman" w:cs="Times New Roman"/>
            <w:kern w:val="0"/>
            <w:lang w:val="en-US"/>
          </w:rPr>
          <w:delText xml:space="preserve">Thieltges, D. W., Jensen, K. T., &amp; Poulin, R. (2008). The role of biotic factors in the transmission of free-living endohelminth stages.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35</w:delText>
        </w:r>
        <w:r w:rsidRPr="00053309" w:rsidDel="00053309">
          <w:rPr>
            <w:rFonts w:ascii="Times New Roman" w:hAnsi="Times New Roman" w:cs="Times New Roman"/>
            <w:kern w:val="0"/>
            <w:lang w:val="en-US"/>
          </w:rPr>
          <w:delText>(4), 407‑426. https://doi.org/10.1017/S0031182007000248</w:delText>
        </w:r>
      </w:del>
    </w:p>
    <w:p w14:paraId="17D76331" w14:textId="6E721BCE" w:rsidR="00984BB8" w:rsidRPr="00053309" w:rsidDel="00053309" w:rsidRDefault="00984BB8">
      <w:pPr>
        <w:widowControl w:val="0"/>
        <w:autoSpaceDE w:val="0"/>
        <w:autoSpaceDN w:val="0"/>
        <w:adjustRightInd w:val="0"/>
        <w:rPr>
          <w:del w:id="847" w:author="Juliane Vigneault" w:date="2023-08-20T20:16:00Z"/>
          <w:rFonts w:ascii="Times New Roman" w:hAnsi="Times New Roman" w:cs="Times New Roman"/>
          <w:kern w:val="0"/>
          <w:lang w:val="en-US"/>
        </w:rPr>
      </w:pPr>
      <w:del w:id="848" w:author="Juliane Vigneault" w:date="2023-08-20T20:16:00Z">
        <w:r w:rsidRPr="00053309" w:rsidDel="00053309">
          <w:rPr>
            <w:rFonts w:ascii="Times New Roman" w:hAnsi="Times New Roman" w:cs="Times New Roman"/>
            <w:kern w:val="0"/>
            <w:lang w:val="en-US"/>
          </w:rPr>
          <w:delText xml:space="preserve">Thieltges, D. W., &amp; Reise, K. (2007). Spatial heterogeneity in parasite infections at different spatial scales in an intertidal bivalve. </w:delText>
        </w:r>
        <w:r w:rsidRPr="00053309" w:rsidDel="00053309">
          <w:rPr>
            <w:rFonts w:ascii="Times New Roman" w:hAnsi="Times New Roman" w:cs="Times New Roman"/>
            <w:i/>
            <w:iCs/>
            <w:kern w:val="0"/>
            <w:lang w:val="en-US"/>
          </w:rPr>
          <w:delText>Oecologia</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50</w:delText>
        </w:r>
        <w:r w:rsidRPr="00053309" w:rsidDel="00053309">
          <w:rPr>
            <w:rFonts w:ascii="Times New Roman" w:hAnsi="Times New Roman" w:cs="Times New Roman"/>
            <w:kern w:val="0"/>
            <w:lang w:val="en-US"/>
          </w:rPr>
          <w:delText>(4), 569‑581. https://doi.org/10.1007/s00442-006-0557-2</w:delText>
        </w:r>
      </w:del>
    </w:p>
    <w:p w14:paraId="3D050619" w14:textId="67453DA5" w:rsidR="00984BB8" w:rsidRPr="00053309" w:rsidDel="00053309" w:rsidRDefault="00984BB8">
      <w:pPr>
        <w:widowControl w:val="0"/>
        <w:autoSpaceDE w:val="0"/>
        <w:autoSpaceDN w:val="0"/>
        <w:adjustRightInd w:val="0"/>
        <w:rPr>
          <w:del w:id="849" w:author="Juliane Vigneault" w:date="2023-08-20T20:16:00Z"/>
          <w:rFonts w:ascii="Times New Roman" w:hAnsi="Times New Roman" w:cs="Times New Roman"/>
          <w:kern w:val="0"/>
          <w:lang w:val="en-US"/>
        </w:rPr>
      </w:pPr>
      <w:del w:id="850" w:author="Juliane Vigneault" w:date="2023-08-20T20:16:00Z">
        <w:r w:rsidRPr="00053309" w:rsidDel="00053309">
          <w:rPr>
            <w:rFonts w:ascii="Times New Roman" w:hAnsi="Times New Roman" w:cs="Times New Roman"/>
            <w:kern w:val="0"/>
            <w:lang w:val="en-US"/>
          </w:rPr>
          <w:delText xml:space="preserve">Viana, D. S., &amp; Chase, J. M. (2019). Spatial scale modulates the inference of metacommunity assembly processes. </w:delText>
        </w:r>
        <w:r w:rsidRPr="00053309" w:rsidDel="00053309">
          <w:rPr>
            <w:rFonts w:ascii="Times New Roman" w:hAnsi="Times New Roman" w:cs="Times New Roman"/>
            <w:i/>
            <w:iCs/>
            <w:kern w:val="0"/>
            <w:lang w:val="en-US"/>
          </w:rPr>
          <w:delText>Ec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0</w:delText>
        </w:r>
        <w:r w:rsidRPr="00053309" w:rsidDel="00053309">
          <w:rPr>
            <w:rFonts w:ascii="Times New Roman" w:hAnsi="Times New Roman" w:cs="Times New Roman"/>
            <w:kern w:val="0"/>
            <w:lang w:val="en-US"/>
          </w:rPr>
          <w:delText>(2), e02576. https://doi.org/10.1002/ecy.2576</w:delText>
        </w:r>
      </w:del>
    </w:p>
    <w:p w14:paraId="04C7C8E0" w14:textId="62077F7F" w:rsidR="00984BB8" w:rsidRPr="00053309" w:rsidDel="00053309" w:rsidRDefault="00984BB8">
      <w:pPr>
        <w:widowControl w:val="0"/>
        <w:autoSpaceDE w:val="0"/>
        <w:autoSpaceDN w:val="0"/>
        <w:adjustRightInd w:val="0"/>
        <w:rPr>
          <w:del w:id="851" w:author="Juliane Vigneault" w:date="2023-08-20T20:16:00Z"/>
          <w:rFonts w:ascii="Times New Roman" w:hAnsi="Times New Roman" w:cs="Times New Roman"/>
          <w:kern w:val="0"/>
          <w:lang w:val="en-US"/>
        </w:rPr>
      </w:pPr>
      <w:del w:id="852" w:author="Juliane Vigneault" w:date="2023-08-20T20:16:00Z">
        <w:r w:rsidRPr="00053309" w:rsidDel="00053309">
          <w:rPr>
            <w:rFonts w:ascii="Times New Roman" w:hAnsi="Times New Roman" w:cs="Times New Roman"/>
            <w:kern w:val="0"/>
            <w:lang w:val="en-US"/>
          </w:rPr>
          <w:delText xml:space="preserve">Villalba-Vasquez, P. J., Violante-González, J., Monks, S., Marino-Romero, J. U., Ibáñez, S. G., Rojas-Herrera, A. A., Flores-Garza, R., &amp; Rosas-Guerrero, V. (2018). Temporal and spatial variations in the metazoan parasite communities of the Panama spadefish, Parapsettus panamensis (Pisces : Ephippidae), from the Pacific coast of Mexico. </w:delText>
        </w:r>
        <w:r w:rsidRPr="00053309" w:rsidDel="00053309">
          <w:rPr>
            <w:rFonts w:ascii="Times New Roman" w:hAnsi="Times New Roman" w:cs="Times New Roman"/>
            <w:i/>
            <w:iCs/>
            <w:kern w:val="0"/>
            <w:lang w:val="en-US"/>
          </w:rPr>
          <w:delText>Invertebrate Bi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37</w:delText>
        </w:r>
        <w:r w:rsidRPr="00053309" w:rsidDel="00053309">
          <w:rPr>
            <w:rFonts w:ascii="Times New Roman" w:hAnsi="Times New Roman" w:cs="Times New Roman"/>
            <w:kern w:val="0"/>
            <w:lang w:val="en-US"/>
          </w:rPr>
          <w:delText>(4), 339‑354. https://doi.org/10.1111/ivb.12232</w:delText>
        </w:r>
      </w:del>
    </w:p>
    <w:p w14:paraId="7F71DA0A" w14:textId="5174932A" w:rsidR="00984BB8" w:rsidRPr="00053309" w:rsidDel="00053309" w:rsidRDefault="00984BB8">
      <w:pPr>
        <w:widowControl w:val="0"/>
        <w:autoSpaceDE w:val="0"/>
        <w:autoSpaceDN w:val="0"/>
        <w:adjustRightInd w:val="0"/>
        <w:rPr>
          <w:del w:id="853" w:author="Juliane Vigneault" w:date="2023-08-20T20:16:00Z"/>
          <w:rFonts w:ascii="Times New Roman" w:hAnsi="Times New Roman" w:cs="Times New Roman"/>
          <w:kern w:val="0"/>
          <w:lang w:val="en-US"/>
        </w:rPr>
      </w:pPr>
      <w:del w:id="854" w:author="Juliane Vigneault" w:date="2023-08-20T20:16:00Z">
        <w:r w:rsidRPr="00053309" w:rsidDel="00053309">
          <w:rPr>
            <w:rFonts w:ascii="Times New Roman" w:hAnsi="Times New Roman" w:cs="Times New Roman"/>
            <w:kern w:val="0"/>
            <w:lang w:val="en-US"/>
          </w:rPr>
          <w:delText xml:space="preserve">Williams-Blangero, S., Criscione, C. D., VandeBerg, J. L., Correa-Oliveira, R., Williams, K. D., Subedi, J., Kent, J. W., Williams, J., Kumar, S., &amp; Blangero, J. (2012). Host genetics and population structure effects on parasitic disease. </w:delText>
        </w:r>
        <w:r w:rsidRPr="00053309" w:rsidDel="00053309">
          <w:rPr>
            <w:rFonts w:ascii="Times New Roman" w:hAnsi="Times New Roman" w:cs="Times New Roman"/>
            <w:i/>
            <w:iCs/>
            <w:kern w:val="0"/>
            <w:lang w:val="en-US"/>
          </w:rPr>
          <w:delText>Philosophical Transactions of the Royal Society B: Biological Sciences</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367</w:delText>
        </w:r>
        <w:r w:rsidRPr="00053309" w:rsidDel="00053309">
          <w:rPr>
            <w:rFonts w:ascii="Times New Roman" w:hAnsi="Times New Roman" w:cs="Times New Roman"/>
            <w:kern w:val="0"/>
            <w:lang w:val="en-US"/>
          </w:rPr>
          <w:delText>(1590), 887‑894. https://doi.org/10.1098/rstb.2011.0296</w:delText>
        </w:r>
      </w:del>
    </w:p>
    <w:p w14:paraId="4DC6B954" w14:textId="25B57DDA" w:rsidR="00984BB8" w:rsidRPr="00053309" w:rsidDel="00053309" w:rsidRDefault="00984BB8">
      <w:pPr>
        <w:widowControl w:val="0"/>
        <w:autoSpaceDE w:val="0"/>
        <w:autoSpaceDN w:val="0"/>
        <w:adjustRightInd w:val="0"/>
        <w:rPr>
          <w:del w:id="855" w:author="Juliane Vigneault" w:date="2023-08-20T20:16:00Z"/>
          <w:rFonts w:ascii="Times New Roman" w:hAnsi="Times New Roman" w:cs="Times New Roman"/>
          <w:kern w:val="0"/>
          <w:lang w:val="en-US"/>
        </w:rPr>
      </w:pPr>
      <w:del w:id="856" w:author="Juliane Vigneault" w:date="2023-08-20T20:16:00Z">
        <w:r w:rsidRPr="00053309" w:rsidDel="00053309">
          <w:rPr>
            <w:rFonts w:ascii="Times New Roman" w:hAnsi="Times New Roman" w:cs="Times New Roman"/>
            <w:kern w:val="0"/>
            <w:lang w:val="en-US"/>
          </w:rPr>
          <w:delText xml:space="preserve">Wilson, D. S., Coleman, K., Clark, A. B., &amp; Biederman, L. (1993). Shy-bold continuum in pumpkinseed sunfish (Lepomis gibbosus) : An ecological study of a psychological trait. </w:delText>
        </w:r>
        <w:r w:rsidRPr="00053309" w:rsidDel="00053309">
          <w:rPr>
            <w:rFonts w:ascii="Times New Roman" w:hAnsi="Times New Roman" w:cs="Times New Roman"/>
            <w:i/>
            <w:iCs/>
            <w:kern w:val="0"/>
            <w:lang w:val="en-US"/>
          </w:rPr>
          <w:delText>Journal of Comparative Psych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7</w:delText>
        </w:r>
        <w:r w:rsidRPr="00053309" w:rsidDel="00053309">
          <w:rPr>
            <w:rFonts w:ascii="Times New Roman" w:hAnsi="Times New Roman" w:cs="Times New Roman"/>
            <w:kern w:val="0"/>
            <w:lang w:val="en-US"/>
          </w:rPr>
          <w:delText>, 250‑260. https://doi.org/10.1037/0735-7036.107.3.250</w:delText>
        </w:r>
      </w:del>
    </w:p>
    <w:p w14:paraId="5BC0A38E" w14:textId="4611127E" w:rsidR="00984BB8" w:rsidRPr="00053309" w:rsidDel="00053309" w:rsidRDefault="00984BB8">
      <w:pPr>
        <w:widowControl w:val="0"/>
        <w:autoSpaceDE w:val="0"/>
        <w:autoSpaceDN w:val="0"/>
        <w:adjustRightInd w:val="0"/>
        <w:rPr>
          <w:del w:id="857" w:author="Juliane Vigneault" w:date="2023-08-20T20:16:00Z"/>
          <w:rFonts w:ascii="Times New Roman" w:hAnsi="Times New Roman" w:cs="Times New Roman"/>
          <w:kern w:val="0"/>
          <w:lang w:val="en-US"/>
        </w:rPr>
      </w:pPr>
      <w:del w:id="858" w:author="Juliane Vigneault" w:date="2023-08-20T20:16:00Z">
        <w:r w:rsidRPr="00053309" w:rsidDel="00053309">
          <w:rPr>
            <w:rFonts w:ascii="Times New Roman" w:hAnsi="Times New Roman" w:cs="Times New Roman"/>
            <w:kern w:val="0"/>
            <w:lang w:val="en-US"/>
          </w:rPr>
          <w:delText xml:space="preserve">Xu, Z., MacIntosh, A. J. J., Castellano-Navarro, A., Macanás-Martínez, E., Suzumura, T., &amp; Duboscq, J. (2022). Linking parasitism to network centrality and the impact of sampling bias in its interpretation. </w:delText>
        </w:r>
        <w:r w:rsidRPr="00053309" w:rsidDel="00053309">
          <w:rPr>
            <w:rFonts w:ascii="Times New Roman" w:hAnsi="Times New Roman" w:cs="Times New Roman"/>
            <w:i/>
            <w:iCs/>
            <w:kern w:val="0"/>
            <w:lang w:val="en-US"/>
          </w:rPr>
          <w:delText>PeerJ</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0</w:delText>
        </w:r>
        <w:r w:rsidRPr="00053309" w:rsidDel="00053309">
          <w:rPr>
            <w:rFonts w:ascii="Times New Roman" w:hAnsi="Times New Roman" w:cs="Times New Roman"/>
            <w:kern w:val="0"/>
            <w:lang w:val="en-US"/>
          </w:rPr>
          <w:delText>, e14305. https://doi.org/10.7717/peerj.14305</w:delText>
        </w:r>
      </w:del>
    </w:p>
    <w:p w14:paraId="084F68D7" w14:textId="548F8762" w:rsidR="00984BB8" w:rsidRPr="00053309" w:rsidDel="00053309" w:rsidRDefault="00984BB8">
      <w:pPr>
        <w:widowControl w:val="0"/>
        <w:autoSpaceDE w:val="0"/>
        <w:autoSpaceDN w:val="0"/>
        <w:adjustRightInd w:val="0"/>
        <w:rPr>
          <w:del w:id="859" w:author="Juliane Vigneault" w:date="2023-08-20T20:16:00Z"/>
          <w:rFonts w:ascii="Times New Roman" w:hAnsi="Times New Roman" w:cs="Times New Roman"/>
          <w:kern w:val="0"/>
          <w:lang w:val="en-US"/>
        </w:rPr>
      </w:pPr>
      <w:del w:id="860" w:author="Juliane Vigneault" w:date="2023-08-20T20:16:00Z">
        <w:r w:rsidRPr="00053309" w:rsidDel="00053309">
          <w:rPr>
            <w:rFonts w:ascii="Times New Roman" w:hAnsi="Times New Roman" w:cs="Times New Roman"/>
            <w:kern w:val="0"/>
            <w:lang w:val="en-US"/>
          </w:rPr>
          <w:delText xml:space="preserve">Young, R. E., &amp; Maccoll, A. D. C. (2017). Spatial and temporal variation in macroparasite communities of three-spined stickleback. </w:delText>
        </w:r>
        <w:r w:rsidRPr="00053309" w:rsidDel="00053309">
          <w:rPr>
            <w:rFonts w:ascii="Times New Roman" w:hAnsi="Times New Roman" w:cs="Times New Roman"/>
            <w:i/>
            <w:iCs/>
            <w:kern w:val="0"/>
            <w:lang w:val="en-US"/>
          </w:rPr>
          <w:delText>Parasitology</w:delText>
        </w:r>
        <w:r w:rsidRPr="00053309" w:rsidDel="00053309">
          <w:rPr>
            <w:rFonts w:ascii="Times New Roman" w:hAnsi="Times New Roman" w:cs="Times New Roman"/>
            <w:kern w:val="0"/>
            <w:lang w:val="en-US"/>
          </w:rPr>
          <w:delText xml:space="preserve">, </w:delText>
        </w:r>
        <w:r w:rsidRPr="00053309" w:rsidDel="00053309">
          <w:rPr>
            <w:rFonts w:ascii="Times New Roman" w:hAnsi="Times New Roman" w:cs="Times New Roman"/>
            <w:i/>
            <w:iCs/>
            <w:kern w:val="0"/>
            <w:lang w:val="en-US"/>
          </w:rPr>
          <w:delText>144</w:delText>
        </w:r>
        <w:r w:rsidRPr="00053309" w:rsidDel="00053309">
          <w:rPr>
            <w:rFonts w:ascii="Times New Roman" w:hAnsi="Times New Roman" w:cs="Times New Roman"/>
            <w:kern w:val="0"/>
            <w:lang w:val="en-US"/>
          </w:rPr>
          <w:delText>(4), 436‑449. https://doi.org/10.1017/S0031182016001815</w:delText>
        </w:r>
      </w:del>
    </w:p>
    <w:p w14:paraId="6975A2F2" w14:textId="609D8778" w:rsidR="00984BB8" w:rsidRPr="00053309" w:rsidDel="00053309" w:rsidRDefault="00984BB8">
      <w:pPr>
        <w:widowControl w:val="0"/>
        <w:autoSpaceDE w:val="0"/>
        <w:autoSpaceDN w:val="0"/>
        <w:adjustRightInd w:val="0"/>
        <w:rPr>
          <w:del w:id="861" w:author="Juliane Vigneault" w:date="2023-08-20T20:16:00Z"/>
          <w:rFonts w:ascii="Times New Roman" w:hAnsi="Times New Roman" w:cs="Times New Roman"/>
          <w:kern w:val="0"/>
        </w:rPr>
      </w:pPr>
      <w:del w:id="862" w:author="Juliane Vigneault" w:date="2023-08-20T20:16:00Z">
        <w:r w:rsidRPr="00053309" w:rsidDel="00053309">
          <w:rPr>
            <w:rFonts w:ascii="Times New Roman" w:hAnsi="Times New Roman" w:cs="Times New Roman"/>
            <w:kern w:val="0"/>
            <w:lang w:val="en-US"/>
          </w:rPr>
          <w:delText xml:space="preserve">Zuk, M., &amp; McKean, K. A. (1996). Sex differences in parasite infections : Patterns and processes. </w:delText>
        </w:r>
        <w:r w:rsidRPr="00053309" w:rsidDel="00053309">
          <w:rPr>
            <w:rFonts w:ascii="Times New Roman" w:hAnsi="Times New Roman" w:cs="Times New Roman"/>
            <w:i/>
            <w:iCs/>
            <w:kern w:val="0"/>
          </w:rPr>
          <w:delText>International Journal for Parasitology</w:delText>
        </w:r>
        <w:r w:rsidRPr="00053309" w:rsidDel="00053309">
          <w:rPr>
            <w:rFonts w:ascii="Times New Roman" w:hAnsi="Times New Roman" w:cs="Times New Roman"/>
            <w:kern w:val="0"/>
          </w:rPr>
          <w:delText xml:space="preserve">, </w:delText>
        </w:r>
        <w:r w:rsidRPr="00053309" w:rsidDel="00053309">
          <w:rPr>
            <w:rFonts w:ascii="Times New Roman" w:hAnsi="Times New Roman" w:cs="Times New Roman"/>
            <w:i/>
            <w:iCs/>
            <w:kern w:val="0"/>
          </w:rPr>
          <w:delText>26</w:delText>
        </w:r>
        <w:r w:rsidRPr="00053309" w:rsidDel="00053309">
          <w:rPr>
            <w:rFonts w:ascii="Times New Roman" w:hAnsi="Times New Roman" w:cs="Times New Roman"/>
            <w:kern w:val="0"/>
          </w:rPr>
          <w:delText>(10), 1009‑1024. https://doi.org/10.1016/S0020-7519(96)80001-4</w:delText>
        </w:r>
      </w:del>
    </w:p>
    <w:p w14:paraId="2FCE3043" w14:textId="05339179" w:rsidR="00F13F57" w:rsidRPr="008B108B" w:rsidRDefault="00F13F57" w:rsidP="00F13F57">
      <w:pPr>
        <w:autoSpaceDE w:val="0"/>
        <w:autoSpaceDN w:val="0"/>
        <w:adjustRightInd w:val="0"/>
        <w:jc w:val="both"/>
        <w:rPr>
          <w:rFonts w:asciiTheme="majorHAnsi" w:hAnsiTheme="majorHAnsi" w:cstheme="majorHAnsi"/>
          <w:kern w:val="0"/>
          <w:lang w:val="en-US"/>
        </w:rPr>
      </w:pPr>
      <w:r>
        <w:rPr>
          <w:rFonts w:asciiTheme="majorHAnsi" w:hAnsiTheme="majorHAnsi" w:cstheme="majorHAnsi"/>
          <w:kern w:val="0"/>
          <w:lang w:val="en-US"/>
        </w:rPr>
        <w:fldChar w:fldCharType="end"/>
      </w:r>
    </w:p>
    <w:sectPr w:rsidR="00F13F57" w:rsidRPr="008B108B" w:rsidSect="0053061F">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Éric Harvey" w:date="2023-08-21T13:08:00Z" w:initials="ÉH">
    <w:p w14:paraId="2E648E9D" w14:textId="77777777" w:rsidR="00CA4FBD" w:rsidRDefault="00CA4FBD" w:rsidP="00B919F2">
      <w:r>
        <w:rPr>
          <w:rStyle w:val="CommentReference"/>
        </w:rPr>
        <w:annotationRef/>
      </w:r>
      <w:r>
        <w:rPr>
          <w:color w:val="000000"/>
          <w:sz w:val="20"/>
          <w:szCs w:val="20"/>
        </w:rPr>
        <w:t xml:space="preserve">cite: </w:t>
      </w:r>
    </w:p>
    <w:p w14:paraId="62BFF958" w14:textId="77777777" w:rsidR="00CA4FBD" w:rsidRDefault="00CA4FBD" w:rsidP="00B919F2"/>
    <w:p w14:paraId="79CD9CC7" w14:textId="77777777" w:rsidR="00CA4FBD" w:rsidRDefault="00CA4FBD" w:rsidP="00B919F2">
      <w:r>
        <w:rPr>
          <w:color w:val="000000"/>
          <w:sz w:val="20"/>
          <w:szCs w:val="20"/>
        </w:rPr>
        <w:t>Leibold, M. A., M. Holyoak, N. Mouquet, P. Amarasekare, J. M. Chase, M. F. Hoopes, R. D. Holt, J. B. Shurin, R. Law, D. Tilman, M. Loreau, and A. Gonzalez. 2004. The metacommunity concept: a framework for multi-scale community ecology. Ecology Letters 7:601–613.</w:t>
      </w:r>
    </w:p>
    <w:p w14:paraId="44EA966B" w14:textId="77777777" w:rsidR="00CA4FBD" w:rsidRDefault="00CA4FBD" w:rsidP="00B919F2"/>
  </w:comment>
  <w:comment w:id="21" w:author="Éric Harvey" w:date="2023-08-21T13:10:00Z" w:initials="ÉH">
    <w:p w14:paraId="0D531BBF" w14:textId="77777777" w:rsidR="00CA4FBD" w:rsidRDefault="00CA4FBD" w:rsidP="008C4746">
      <w:r>
        <w:rPr>
          <w:rStyle w:val="CommentReference"/>
        </w:rPr>
        <w:annotationRef/>
      </w:r>
      <w:r>
        <w:rPr>
          <w:color w:val="000000"/>
          <w:sz w:val="20"/>
          <w:szCs w:val="20"/>
        </w:rPr>
        <w:t xml:space="preserve">Do you mean “spatial extent of the study” ? </w:t>
      </w:r>
    </w:p>
  </w:comment>
  <w:comment w:id="22" w:author="Éric Harvey" w:date="2023-08-21T13:11:00Z" w:initials="ÉH">
    <w:p w14:paraId="34BE918A" w14:textId="77777777" w:rsidR="00CA4FBD" w:rsidRDefault="00CA4FBD" w:rsidP="00301DDB">
      <w:r>
        <w:rPr>
          <w:rStyle w:val="CommentReference"/>
        </w:rPr>
        <w:annotationRef/>
      </w:r>
      <w:r>
        <w:rPr>
          <w:color w:val="000000"/>
          <w:sz w:val="20"/>
          <w:szCs w:val="20"/>
        </w:rPr>
        <w:t xml:space="preserve">Très bon paragraphe! </w:t>
      </w:r>
    </w:p>
  </w:comment>
  <w:comment w:id="23" w:author="Juliane Vigneault" w:date="2023-08-14T11:46:00Z" w:initials="JV">
    <w:p w14:paraId="5BB68D45" w14:textId="7870EA0D" w:rsidR="000D6F28" w:rsidRDefault="000D6F28" w:rsidP="00CF2B4C">
      <w:r>
        <w:rPr>
          <w:rStyle w:val="CommentReference"/>
        </w:rPr>
        <w:annotationRef/>
      </w:r>
      <w:r>
        <w:rPr>
          <w:sz w:val="20"/>
          <w:szCs w:val="20"/>
        </w:rPr>
        <w:t>J’ai fait cette figure rapide pour organiser mes idées, mais on pourrait intégrer quelque chose de similaire pour expliquer les niveaux hiérarchiques des associations hôtes-parasites</w:t>
      </w:r>
    </w:p>
  </w:comment>
  <w:comment w:id="24" w:author="Éric Harvey" w:date="2023-08-21T13:20:00Z" w:initials="ÉH">
    <w:p w14:paraId="1B816F20" w14:textId="77777777" w:rsidR="00DC6207" w:rsidRDefault="00DC6207" w:rsidP="0029047F">
      <w:r>
        <w:rPr>
          <w:rStyle w:val="CommentReference"/>
        </w:rPr>
        <w:annotationRef/>
      </w:r>
      <w:r>
        <w:rPr>
          <w:color w:val="000000"/>
          <w:sz w:val="20"/>
          <w:szCs w:val="20"/>
        </w:rPr>
        <w:t xml:space="preserve">La figure est jolie mais je ne suis pas certain qu’elle soit très informative dans as forme actuelle car ça montre seulement que tout est possible. On pourrait l’enlever ou la changer mais une suggestion serait de mettre le nom de l’association lorsqu’il existe sur les flèches avec des références clés, de mettre des points d’interogation, par exemple, lorsque l’interaction n’a pas encore été étudié….je sais pas trop - juste un début d’idée. D’un autre côté on est peut-être pas obligé d’aller autant que ça dans les aspects techniques et terminologiques. C’est à féfléchir ! </w:t>
      </w:r>
    </w:p>
  </w:comment>
  <w:comment w:id="25" w:author="Binning Sandra Ann" w:date="2023-08-04T15:30:00Z" w:initials="SAB">
    <w:p w14:paraId="28B65339" w14:textId="624612C1" w:rsidR="00FD47BE" w:rsidRPr="00BC31A7" w:rsidRDefault="00FD47BE">
      <w:pPr>
        <w:pStyle w:val="CommentText"/>
        <w:rPr>
          <w:lang w:val="en-CA"/>
        </w:rPr>
      </w:pPr>
      <w:r>
        <w:rPr>
          <w:rStyle w:val="CommentReference"/>
        </w:rPr>
        <w:annotationRef/>
      </w:r>
      <w:r w:rsidRPr="00BC31A7">
        <w:rPr>
          <w:lang w:val="en-CA"/>
        </w:rPr>
        <w:t>Have you made the case for why these systems are complex? D</w:t>
      </w:r>
      <w:r>
        <w:rPr>
          <w:lang w:val="en-CA"/>
        </w:rPr>
        <w:t>on’t assume the readers will know exactly what you mean here. Not many people think about parasites, so details about what makes them complex in terms of transmission, host impacts, co-evoltuion may not be intuitive to everyone. I thnk you can add some examples from empirical literature to help make your point more clear.</w:t>
      </w:r>
    </w:p>
  </w:comment>
  <w:comment w:id="26" w:author="Binning Sandra Ann" w:date="2023-08-04T15:32:00Z" w:initials="SAB">
    <w:p w14:paraId="0902C77A" w14:textId="5130BD74" w:rsidR="00FD47BE" w:rsidRPr="00BC31A7" w:rsidRDefault="00FD47BE">
      <w:pPr>
        <w:pStyle w:val="CommentText"/>
        <w:rPr>
          <w:lang w:val="en-CA"/>
        </w:rPr>
      </w:pPr>
      <w:r>
        <w:rPr>
          <w:rStyle w:val="CommentReference"/>
        </w:rPr>
        <w:annotationRef/>
      </w:r>
      <w:r w:rsidRPr="00BC31A7">
        <w:rPr>
          <w:lang w:val="en-CA"/>
        </w:rPr>
        <w:t xml:space="preserve">This </w:t>
      </w:r>
      <w:r>
        <w:rPr>
          <w:lang w:val="en-CA"/>
        </w:rPr>
        <w:t>is unclear. What do you mean by biological scale combinations, and why are these important to understand. The argument for why these questions are interesting and important needs to be laid out clearly, and to an audience that may not be familiary with this precise termibnology. Try not to use too much jargon, or if you do, then explain clearly what you mean by it so that a reader with less of a community ecology background than you can follow</w:t>
      </w:r>
    </w:p>
  </w:comment>
  <w:comment w:id="29" w:author="Binning Sandra Ann" w:date="2023-08-04T15:41:00Z" w:initials="SAB">
    <w:p w14:paraId="3F8CBF34" w14:textId="56E36202" w:rsidR="00FD47BE" w:rsidRPr="00794EE6" w:rsidRDefault="00FD47BE">
      <w:pPr>
        <w:pStyle w:val="CommentText"/>
        <w:rPr>
          <w:lang w:val="en-CA"/>
        </w:rPr>
      </w:pPr>
      <w:r>
        <w:rPr>
          <w:rStyle w:val="CommentReference"/>
        </w:rPr>
        <w:annotationRef/>
      </w:r>
      <w:r w:rsidRPr="00794EE6">
        <w:rPr>
          <w:lang w:val="en-CA"/>
        </w:rPr>
        <w:t xml:space="preserve">I am not sure above that you have really clearly set out </w:t>
      </w:r>
      <w:r>
        <w:rPr>
          <w:lang w:val="en-CA"/>
        </w:rPr>
        <w:t>the inconsistencies in the literature. If this is the case, I think you need to spell this our more clearly in the paragraph above.</w:t>
      </w:r>
    </w:p>
  </w:comment>
  <w:comment w:id="30" w:author="Éric Harvey" w:date="2023-08-21T13:22:00Z" w:initials="ÉH">
    <w:p w14:paraId="3674B510" w14:textId="77777777" w:rsidR="00DC6207" w:rsidRDefault="00DC6207" w:rsidP="003C3CC5">
      <w:r>
        <w:rPr>
          <w:rStyle w:val="CommentReference"/>
        </w:rPr>
        <w:annotationRef/>
      </w:r>
      <w:r>
        <w:rPr>
          <w:color w:val="000000"/>
          <w:sz w:val="20"/>
          <w:szCs w:val="20"/>
        </w:rPr>
        <w:t xml:space="preserve">I would just remove the statement - I think above you show that the terminology is complex and that they are gaps, but not that things are inconsistent </w:t>
      </w:r>
    </w:p>
  </w:comment>
  <w:comment w:id="58" w:author="Éric Harvey" w:date="2023-08-21T13:27:00Z" w:initials="ÉH">
    <w:p w14:paraId="7F20179C" w14:textId="77777777" w:rsidR="00DC6207" w:rsidRDefault="00DC6207" w:rsidP="00611345">
      <w:r>
        <w:rPr>
          <w:rStyle w:val="CommentReference"/>
        </w:rPr>
        <w:annotationRef/>
      </w:r>
      <w:r>
        <w:rPr>
          <w:color w:val="000000"/>
          <w:sz w:val="20"/>
          <w:szCs w:val="20"/>
        </w:rPr>
        <w:t xml:space="preserve">I think I would remove this paragraph and keep it for the discussion. We can easily say that tested our main question across three sampling methods, then justify a bit in the methods on the “why” (to increase our inference and integrate species with deifferent behaviour, see if the answer is the same depending on where and what you sample etc.)….then in the discussion we bring that nice paragraph. Here in the Introduction I think it’s too much. Our main topic is already complex - there is already plenty to chew on :-) </w:t>
      </w:r>
    </w:p>
  </w:comment>
  <w:comment w:id="59" w:author="Binning Sandra Ann" w:date="2023-08-04T16:18:00Z" w:initials="SAB">
    <w:p w14:paraId="410F920D" w14:textId="4607DC3B" w:rsidR="00FD47BE" w:rsidRDefault="00FD47BE">
      <w:pPr>
        <w:pStyle w:val="CommentText"/>
      </w:pPr>
      <w:r>
        <w:rPr>
          <w:rStyle w:val="CommentReference"/>
        </w:rPr>
        <w:annotationRef/>
      </w:r>
      <w:r w:rsidRPr="00F73A12">
        <w:rPr>
          <w:lang w:val="en-CA"/>
        </w:rPr>
        <w:t xml:space="preserve">These three scales need to be put in context as well. Regonal = watershed local= lake, fine-scale = microhabitat? </w:t>
      </w:r>
      <w:r>
        <w:t>Or something like that</w:t>
      </w:r>
    </w:p>
  </w:comment>
  <w:comment w:id="63" w:author="Éric Harvey" w:date="2023-08-21T13:34:00Z" w:initials="ÉH">
    <w:p w14:paraId="099EC386" w14:textId="77777777" w:rsidR="0046207B" w:rsidRDefault="0046207B" w:rsidP="00982268">
      <w:r>
        <w:rPr>
          <w:rStyle w:val="CommentReference"/>
        </w:rPr>
        <w:annotationRef/>
      </w:r>
      <w:r>
        <w:rPr>
          <w:sz w:val="20"/>
          <w:szCs w:val="20"/>
        </w:rPr>
        <w:t>Plus Claire?</w:t>
      </w:r>
    </w:p>
  </w:comment>
  <w:comment w:id="71" w:author="Binning Sandra Ann" w:date="2023-08-04T16:21:00Z" w:initials="SAB">
    <w:p w14:paraId="4E740F6B" w14:textId="1485DD99" w:rsidR="00FD47BE" w:rsidRDefault="00FD47BE">
      <w:pPr>
        <w:pStyle w:val="CommentText"/>
      </w:pPr>
      <w:r>
        <w:rPr>
          <w:rStyle w:val="CommentReference"/>
        </w:rPr>
        <w:annotationRef/>
      </w:r>
      <w:r>
        <w:t>Is this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EA966B" w15:done="0"/>
  <w15:commentEx w15:paraId="0D531BBF" w15:done="0"/>
  <w15:commentEx w15:paraId="34BE918A" w15:done="0"/>
  <w15:commentEx w15:paraId="5BB68D45" w15:done="0"/>
  <w15:commentEx w15:paraId="1B816F20" w15:paraIdParent="5BB68D45" w15:done="0"/>
  <w15:commentEx w15:paraId="28B65339" w15:done="0"/>
  <w15:commentEx w15:paraId="0902C77A" w15:done="0"/>
  <w15:commentEx w15:paraId="3F8CBF34" w15:done="0"/>
  <w15:commentEx w15:paraId="3674B510" w15:paraIdParent="3F8CBF34" w15:done="0"/>
  <w15:commentEx w15:paraId="7F20179C" w15:done="0"/>
  <w15:commentEx w15:paraId="410F920D" w15:done="0"/>
  <w15:commentEx w15:paraId="099EC386" w15:done="0"/>
  <w15:commentEx w15:paraId="4E740F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59DD91B" w16cex:dateUtc="2023-08-21T17:08:00Z"/>
  <w16cex:commentExtensible w16cex:durableId="6E3B5573" w16cex:dateUtc="2023-08-21T17:10:00Z"/>
  <w16cex:commentExtensible w16cex:durableId="3C59F8C1" w16cex:dateUtc="2023-08-21T17:11:00Z"/>
  <w16cex:commentExtensible w16cex:durableId="28849294" w16cex:dateUtc="2023-08-14T15:46:00Z"/>
  <w16cex:commentExtensible w16cex:durableId="41E49750" w16cex:dateUtc="2023-08-21T17:20:00Z"/>
  <w16cex:commentExtensible w16cex:durableId="2AAFEE84" w16cex:dateUtc="2023-08-21T17:22:00Z"/>
  <w16cex:commentExtensible w16cex:durableId="5A5EBBF0" w16cex:dateUtc="2023-08-21T17:27:00Z"/>
  <w16cex:commentExtensible w16cex:durableId="6227FBF1" w16cex:dateUtc="2023-08-21T17: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EA966B" w16cid:durableId="459DD91B"/>
  <w16cid:commentId w16cid:paraId="0D531BBF" w16cid:durableId="6E3B5573"/>
  <w16cid:commentId w16cid:paraId="34BE918A" w16cid:durableId="3C59F8C1"/>
  <w16cid:commentId w16cid:paraId="5BB68D45" w16cid:durableId="28849294"/>
  <w16cid:commentId w16cid:paraId="1B816F20" w16cid:durableId="41E49750"/>
  <w16cid:commentId w16cid:paraId="28B65339" w16cid:durableId="28779813"/>
  <w16cid:commentId w16cid:paraId="0902C77A" w16cid:durableId="28779875"/>
  <w16cid:commentId w16cid:paraId="3F8CBF34" w16cid:durableId="28779AAC"/>
  <w16cid:commentId w16cid:paraId="3674B510" w16cid:durableId="2AAFEE84"/>
  <w16cid:commentId w16cid:paraId="7F20179C" w16cid:durableId="5A5EBBF0"/>
  <w16cid:commentId w16cid:paraId="410F920D" w16cid:durableId="2877A363"/>
  <w16cid:commentId w16cid:paraId="099EC386" w16cid:durableId="6227FBF1"/>
  <w16cid:commentId w16cid:paraId="4E740F6B" w16cid:durableId="2877A4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14729D" w14:textId="77777777" w:rsidR="00291958" w:rsidRDefault="00291958" w:rsidP="000D6F28">
      <w:r>
        <w:separator/>
      </w:r>
    </w:p>
  </w:endnote>
  <w:endnote w:type="continuationSeparator" w:id="0">
    <w:p w14:paraId="0B87627B" w14:textId="77777777" w:rsidR="00291958" w:rsidRDefault="00291958" w:rsidP="000D6F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2517DD" w14:textId="77777777" w:rsidR="00291958" w:rsidRDefault="00291958" w:rsidP="000D6F28">
      <w:r>
        <w:separator/>
      </w:r>
    </w:p>
  </w:footnote>
  <w:footnote w:type="continuationSeparator" w:id="0">
    <w:p w14:paraId="10BEFE8A" w14:textId="77777777" w:rsidR="00291958" w:rsidRDefault="00291958" w:rsidP="000D6F28">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Éric Harvey">
    <w15:presenceInfo w15:providerId="AD" w15:userId="S::eric.harvey@umontreal.ca::8c0f1e04-164c-4df0-883e-c1ca19e8d2cf"/>
  </w15:person>
  <w15:person w15:author="Juliane Vigneault">
    <w15:presenceInfo w15:providerId="AD" w15:userId="S::juliane.vigneault@umontreal.ca::e9c5a2bf-ae4a-401c-a124-f1d6467fb539"/>
  </w15:person>
  <w15:person w15:author="Binning Sandra Ann">
    <w15:presenceInfo w15:providerId="AD" w15:userId="S-1-5-21-2046442738-783573707-16515117-10097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3CD"/>
    <w:rsid w:val="0000784C"/>
    <w:rsid w:val="00010DE8"/>
    <w:rsid w:val="0002066D"/>
    <w:rsid w:val="00023C0E"/>
    <w:rsid w:val="00025866"/>
    <w:rsid w:val="000307BA"/>
    <w:rsid w:val="00031CF2"/>
    <w:rsid w:val="00040591"/>
    <w:rsid w:val="00053309"/>
    <w:rsid w:val="00063445"/>
    <w:rsid w:val="00072E0C"/>
    <w:rsid w:val="000751B2"/>
    <w:rsid w:val="00083869"/>
    <w:rsid w:val="00084F40"/>
    <w:rsid w:val="0008785B"/>
    <w:rsid w:val="00090988"/>
    <w:rsid w:val="0009532F"/>
    <w:rsid w:val="00095B03"/>
    <w:rsid w:val="000A696D"/>
    <w:rsid w:val="000B432D"/>
    <w:rsid w:val="000B6062"/>
    <w:rsid w:val="000D4F13"/>
    <w:rsid w:val="000D6F28"/>
    <w:rsid w:val="000E2853"/>
    <w:rsid w:val="000F63CF"/>
    <w:rsid w:val="001138F5"/>
    <w:rsid w:val="00115305"/>
    <w:rsid w:val="00123442"/>
    <w:rsid w:val="001343CD"/>
    <w:rsid w:val="001466C4"/>
    <w:rsid w:val="00150B6F"/>
    <w:rsid w:val="001563CD"/>
    <w:rsid w:val="001732A1"/>
    <w:rsid w:val="001743D1"/>
    <w:rsid w:val="00175304"/>
    <w:rsid w:val="0017552B"/>
    <w:rsid w:val="00181394"/>
    <w:rsid w:val="00184DF6"/>
    <w:rsid w:val="001A7143"/>
    <w:rsid w:val="001B2FC3"/>
    <w:rsid w:val="001C29D5"/>
    <w:rsid w:val="001D1F64"/>
    <w:rsid w:val="001E38C0"/>
    <w:rsid w:val="001E7092"/>
    <w:rsid w:val="00214285"/>
    <w:rsid w:val="002174D8"/>
    <w:rsid w:val="0022294B"/>
    <w:rsid w:val="00227995"/>
    <w:rsid w:val="00234FDA"/>
    <w:rsid w:val="00241DED"/>
    <w:rsid w:val="0024289C"/>
    <w:rsid w:val="002555A4"/>
    <w:rsid w:val="002661AB"/>
    <w:rsid w:val="00291958"/>
    <w:rsid w:val="00295CE2"/>
    <w:rsid w:val="00296A7B"/>
    <w:rsid w:val="002A5DF1"/>
    <w:rsid w:val="002B00CE"/>
    <w:rsid w:val="002B15CA"/>
    <w:rsid w:val="002B33E5"/>
    <w:rsid w:val="002C48F8"/>
    <w:rsid w:val="002C50A7"/>
    <w:rsid w:val="002C5136"/>
    <w:rsid w:val="002C6829"/>
    <w:rsid w:val="002F088D"/>
    <w:rsid w:val="00313AB0"/>
    <w:rsid w:val="00315860"/>
    <w:rsid w:val="00320DBE"/>
    <w:rsid w:val="00322D01"/>
    <w:rsid w:val="003246AE"/>
    <w:rsid w:val="00357AAA"/>
    <w:rsid w:val="003635D0"/>
    <w:rsid w:val="00376921"/>
    <w:rsid w:val="00395BB6"/>
    <w:rsid w:val="00397A67"/>
    <w:rsid w:val="003A1B43"/>
    <w:rsid w:val="003C4A96"/>
    <w:rsid w:val="003D40F7"/>
    <w:rsid w:val="003E3B13"/>
    <w:rsid w:val="003E4D0E"/>
    <w:rsid w:val="003F2F84"/>
    <w:rsid w:val="004053C8"/>
    <w:rsid w:val="0040675E"/>
    <w:rsid w:val="00416867"/>
    <w:rsid w:val="00425579"/>
    <w:rsid w:val="004435EC"/>
    <w:rsid w:val="004527E6"/>
    <w:rsid w:val="0046207B"/>
    <w:rsid w:val="004637B7"/>
    <w:rsid w:val="0046670F"/>
    <w:rsid w:val="00472077"/>
    <w:rsid w:val="0047229C"/>
    <w:rsid w:val="00474F21"/>
    <w:rsid w:val="0047716C"/>
    <w:rsid w:val="004854C3"/>
    <w:rsid w:val="00486181"/>
    <w:rsid w:val="00495392"/>
    <w:rsid w:val="0049609A"/>
    <w:rsid w:val="0049636F"/>
    <w:rsid w:val="004A0A5D"/>
    <w:rsid w:val="004A25DC"/>
    <w:rsid w:val="004A5322"/>
    <w:rsid w:val="004A5A90"/>
    <w:rsid w:val="004A6F45"/>
    <w:rsid w:val="004B18D7"/>
    <w:rsid w:val="004B53D8"/>
    <w:rsid w:val="004C7630"/>
    <w:rsid w:val="004E7026"/>
    <w:rsid w:val="00502350"/>
    <w:rsid w:val="005026FA"/>
    <w:rsid w:val="00502C9F"/>
    <w:rsid w:val="0050545F"/>
    <w:rsid w:val="005217AC"/>
    <w:rsid w:val="00523755"/>
    <w:rsid w:val="0053061F"/>
    <w:rsid w:val="00533EB7"/>
    <w:rsid w:val="00537CDB"/>
    <w:rsid w:val="0054191E"/>
    <w:rsid w:val="00541A1A"/>
    <w:rsid w:val="00564F13"/>
    <w:rsid w:val="00565AB3"/>
    <w:rsid w:val="00567BBE"/>
    <w:rsid w:val="00567EC2"/>
    <w:rsid w:val="005818E7"/>
    <w:rsid w:val="005848C1"/>
    <w:rsid w:val="00587A37"/>
    <w:rsid w:val="00593FCF"/>
    <w:rsid w:val="005976D4"/>
    <w:rsid w:val="005A03AB"/>
    <w:rsid w:val="005A1103"/>
    <w:rsid w:val="005A2736"/>
    <w:rsid w:val="005A2EE9"/>
    <w:rsid w:val="005A4478"/>
    <w:rsid w:val="005A5B4B"/>
    <w:rsid w:val="005B2C73"/>
    <w:rsid w:val="005B740B"/>
    <w:rsid w:val="005B7CFB"/>
    <w:rsid w:val="005B7DF6"/>
    <w:rsid w:val="005C0AC9"/>
    <w:rsid w:val="005C2A02"/>
    <w:rsid w:val="005C3148"/>
    <w:rsid w:val="005D03A4"/>
    <w:rsid w:val="005D209B"/>
    <w:rsid w:val="005D2101"/>
    <w:rsid w:val="005D4F2C"/>
    <w:rsid w:val="005E1C4E"/>
    <w:rsid w:val="005F0786"/>
    <w:rsid w:val="005F3BDA"/>
    <w:rsid w:val="005F41BD"/>
    <w:rsid w:val="00600CC5"/>
    <w:rsid w:val="006057F5"/>
    <w:rsid w:val="00611E4C"/>
    <w:rsid w:val="0062566F"/>
    <w:rsid w:val="006363B1"/>
    <w:rsid w:val="00641CF4"/>
    <w:rsid w:val="00646BD9"/>
    <w:rsid w:val="006504B9"/>
    <w:rsid w:val="00656639"/>
    <w:rsid w:val="00657200"/>
    <w:rsid w:val="00662251"/>
    <w:rsid w:val="006706FA"/>
    <w:rsid w:val="0067163F"/>
    <w:rsid w:val="006806A0"/>
    <w:rsid w:val="006932D7"/>
    <w:rsid w:val="0069626D"/>
    <w:rsid w:val="0069753F"/>
    <w:rsid w:val="006A120F"/>
    <w:rsid w:val="006A23BB"/>
    <w:rsid w:val="006A2F1D"/>
    <w:rsid w:val="006A373A"/>
    <w:rsid w:val="006A6476"/>
    <w:rsid w:val="006B0AAF"/>
    <w:rsid w:val="006B1F56"/>
    <w:rsid w:val="006B6F0E"/>
    <w:rsid w:val="006C292D"/>
    <w:rsid w:val="006C344F"/>
    <w:rsid w:val="006C3944"/>
    <w:rsid w:val="006C66C8"/>
    <w:rsid w:val="006D4EDB"/>
    <w:rsid w:val="006F5BC6"/>
    <w:rsid w:val="0070134C"/>
    <w:rsid w:val="00703C72"/>
    <w:rsid w:val="0071091F"/>
    <w:rsid w:val="00720080"/>
    <w:rsid w:val="00721BE7"/>
    <w:rsid w:val="007315AE"/>
    <w:rsid w:val="0073420C"/>
    <w:rsid w:val="00747DFA"/>
    <w:rsid w:val="007510CE"/>
    <w:rsid w:val="00754F9A"/>
    <w:rsid w:val="00755A70"/>
    <w:rsid w:val="0075667C"/>
    <w:rsid w:val="00756FAB"/>
    <w:rsid w:val="0076402C"/>
    <w:rsid w:val="0076644C"/>
    <w:rsid w:val="00770472"/>
    <w:rsid w:val="0077051C"/>
    <w:rsid w:val="00784CEE"/>
    <w:rsid w:val="00793606"/>
    <w:rsid w:val="00794EE6"/>
    <w:rsid w:val="007A7C49"/>
    <w:rsid w:val="007A7D91"/>
    <w:rsid w:val="007B5379"/>
    <w:rsid w:val="007B6BBA"/>
    <w:rsid w:val="007C3FDA"/>
    <w:rsid w:val="007C4F37"/>
    <w:rsid w:val="007D14FA"/>
    <w:rsid w:val="007D165A"/>
    <w:rsid w:val="007D4FC7"/>
    <w:rsid w:val="007E1B76"/>
    <w:rsid w:val="007E4EB9"/>
    <w:rsid w:val="007F7828"/>
    <w:rsid w:val="00806191"/>
    <w:rsid w:val="00825E77"/>
    <w:rsid w:val="00841FDB"/>
    <w:rsid w:val="00850911"/>
    <w:rsid w:val="00860081"/>
    <w:rsid w:val="00860534"/>
    <w:rsid w:val="0087057B"/>
    <w:rsid w:val="008831E3"/>
    <w:rsid w:val="0088555B"/>
    <w:rsid w:val="0089542C"/>
    <w:rsid w:val="008A5CB2"/>
    <w:rsid w:val="008A6CA0"/>
    <w:rsid w:val="008B108B"/>
    <w:rsid w:val="008B3FF5"/>
    <w:rsid w:val="008B4A84"/>
    <w:rsid w:val="008C3579"/>
    <w:rsid w:val="008D14FA"/>
    <w:rsid w:val="008D1947"/>
    <w:rsid w:val="008E71C2"/>
    <w:rsid w:val="008F03EB"/>
    <w:rsid w:val="008F2593"/>
    <w:rsid w:val="008F559A"/>
    <w:rsid w:val="00900832"/>
    <w:rsid w:val="0090585A"/>
    <w:rsid w:val="00922149"/>
    <w:rsid w:val="009255E2"/>
    <w:rsid w:val="00927311"/>
    <w:rsid w:val="009279B2"/>
    <w:rsid w:val="00930D95"/>
    <w:rsid w:val="00931FF9"/>
    <w:rsid w:val="0094180E"/>
    <w:rsid w:val="00944034"/>
    <w:rsid w:val="009459B3"/>
    <w:rsid w:val="00946E6D"/>
    <w:rsid w:val="0095142C"/>
    <w:rsid w:val="00951D33"/>
    <w:rsid w:val="00956BF6"/>
    <w:rsid w:val="00967331"/>
    <w:rsid w:val="00984BB8"/>
    <w:rsid w:val="0098633F"/>
    <w:rsid w:val="009A0F61"/>
    <w:rsid w:val="009A26D2"/>
    <w:rsid w:val="009A6ECE"/>
    <w:rsid w:val="009A7C8B"/>
    <w:rsid w:val="009B080B"/>
    <w:rsid w:val="009B27B1"/>
    <w:rsid w:val="009B4756"/>
    <w:rsid w:val="009C2580"/>
    <w:rsid w:val="009C742C"/>
    <w:rsid w:val="009C7E77"/>
    <w:rsid w:val="009D1A53"/>
    <w:rsid w:val="009E280D"/>
    <w:rsid w:val="009E3596"/>
    <w:rsid w:val="009E7031"/>
    <w:rsid w:val="009E7CD6"/>
    <w:rsid w:val="009F296D"/>
    <w:rsid w:val="009F695A"/>
    <w:rsid w:val="00A1157B"/>
    <w:rsid w:val="00A2535A"/>
    <w:rsid w:val="00A30F38"/>
    <w:rsid w:val="00A323FE"/>
    <w:rsid w:val="00A32E5B"/>
    <w:rsid w:val="00A44973"/>
    <w:rsid w:val="00A56653"/>
    <w:rsid w:val="00A60A03"/>
    <w:rsid w:val="00A6470B"/>
    <w:rsid w:val="00A84733"/>
    <w:rsid w:val="00A84ADF"/>
    <w:rsid w:val="00A92D1D"/>
    <w:rsid w:val="00A9310D"/>
    <w:rsid w:val="00A9705B"/>
    <w:rsid w:val="00AC1C02"/>
    <w:rsid w:val="00AC1D30"/>
    <w:rsid w:val="00AC3BEF"/>
    <w:rsid w:val="00AC509F"/>
    <w:rsid w:val="00AC717B"/>
    <w:rsid w:val="00AD5827"/>
    <w:rsid w:val="00AD7C5F"/>
    <w:rsid w:val="00AE75E5"/>
    <w:rsid w:val="00AF4394"/>
    <w:rsid w:val="00AF5D48"/>
    <w:rsid w:val="00B00530"/>
    <w:rsid w:val="00B10488"/>
    <w:rsid w:val="00B16F45"/>
    <w:rsid w:val="00B2718A"/>
    <w:rsid w:val="00B368EF"/>
    <w:rsid w:val="00B41AD1"/>
    <w:rsid w:val="00B5359E"/>
    <w:rsid w:val="00B54586"/>
    <w:rsid w:val="00B60C61"/>
    <w:rsid w:val="00B63E7C"/>
    <w:rsid w:val="00B70F06"/>
    <w:rsid w:val="00B8669A"/>
    <w:rsid w:val="00B927AE"/>
    <w:rsid w:val="00BA0CFF"/>
    <w:rsid w:val="00BA4992"/>
    <w:rsid w:val="00BB034C"/>
    <w:rsid w:val="00BB0B51"/>
    <w:rsid w:val="00BB39F1"/>
    <w:rsid w:val="00BB4202"/>
    <w:rsid w:val="00BB7F1B"/>
    <w:rsid w:val="00BC2BBD"/>
    <w:rsid w:val="00BC31A7"/>
    <w:rsid w:val="00BD0C31"/>
    <w:rsid w:val="00BE2E75"/>
    <w:rsid w:val="00BE4189"/>
    <w:rsid w:val="00BF3556"/>
    <w:rsid w:val="00C03348"/>
    <w:rsid w:val="00C03B35"/>
    <w:rsid w:val="00C15772"/>
    <w:rsid w:val="00C211BF"/>
    <w:rsid w:val="00C277C0"/>
    <w:rsid w:val="00C37C90"/>
    <w:rsid w:val="00C400D2"/>
    <w:rsid w:val="00C44251"/>
    <w:rsid w:val="00C44643"/>
    <w:rsid w:val="00C527DF"/>
    <w:rsid w:val="00C53B2A"/>
    <w:rsid w:val="00C6369F"/>
    <w:rsid w:val="00C6450D"/>
    <w:rsid w:val="00C667EE"/>
    <w:rsid w:val="00C72A30"/>
    <w:rsid w:val="00C80542"/>
    <w:rsid w:val="00C8680F"/>
    <w:rsid w:val="00C8719E"/>
    <w:rsid w:val="00C87A01"/>
    <w:rsid w:val="00C87A14"/>
    <w:rsid w:val="00C927AC"/>
    <w:rsid w:val="00C928D1"/>
    <w:rsid w:val="00C94835"/>
    <w:rsid w:val="00C97956"/>
    <w:rsid w:val="00CA4EC8"/>
    <w:rsid w:val="00CA4FBD"/>
    <w:rsid w:val="00CC1E76"/>
    <w:rsid w:val="00CD04A5"/>
    <w:rsid w:val="00CD0E60"/>
    <w:rsid w:val="00CD1E21"/>
    <w:rsid w:val="00CD1FD6"/>
    <w:rsid w:val="00CD6945"/>
    <w:rsid w:val="00CE6E97"/>
    <w:rsid w:val="00D05039"/>
    <w:rsid w:val="00D30591"/>
    <w:rsid w:val="00D31BA1"/>
    <w:rsid w:val="00D34E0F"/>
    <w:rsid w:val="00D42DB4"/>
    <w:rsid w:val="00D4514C"/>
    <w:rsid w:val="00D50CF9"/>
    <w:rsid w:val="00D511A7"/>
    <w:rsid w:val="00D51A77"/>
    <w:rsid w:val="00D74791"/>
    <w:rsid w:val="00D80D35"/>
    <w:rsid w:val="00D860F7"/>
    <w:rsid w:val="00D909F0"/>
    <w:rsid w:val="00D915BA"/>
    <w:rsid w:val="00D93C3B"/>
    <w:rsid w:val="00DA1A79"/>
    <w:rsid w:val="00DA4711"/>
    <w:rsid w:val="00DC1D5C"/>
    <w:rsid w:val="00DC2E5F"/>
    <w:rsid w:val="00DC463D"/>
    <w:rsid w:val="00DC6207"/>
    <w:rsid w:val="00DD0E3C"/>
    <w:rsid w:val="00DE5CFF"/>
    <w:rsid w:val="00DF29AC"/>
    <w:rsid w:val="00DF3DE1"/>
    <w:rsid w:val="00DF49B6"/>
    <w:rsid w:val="00DF57C7"/>
    <w:rsid w:val="00E00ADD"/>
    <w:rsid w:val="00E06487"/>
    <w:rsid w:val="00E119F1"/>
    <w:rsid w:val="00E303D9"/>
    <w:rsid w:val="00E506AD"/>
    <w:rsid w:val="00E70FF4"/>
    <w:rsid w:val="00E74456"/>
    <w:rsid w:val="00E81DA3"/>
    <w:rsid w:val="00E82A13"/>
    <w:rsid w:val="00E911BF"/>
    <w:rsid w:val="00EA29C3"/>
    <w:rsid w:val="00EA2D6E"/>
    <w:rsid w:val="00EC17FC"/>
    <w:rsid w:val="00EC620D"/>
    <w:rsid w:val="00EC6C20"/>
    <w:rsid w:val="00EC7F0D"/>
    <w:rsid w:val="00ED056D"/>
    <w:rsid w:val="00ED3398"/>
    <w:rsid w:val="00ED440C"/>
    <w:rsid w:val="00ED7FAD"/>
    <w:rsid w:val="00EF036B"/>
    <w:rsid w:val="00EF0F35"/>
    <w:rsid w:val="00EF5795"/>
    <w:rsid w:val="00F03EA7"/>
    <w:rsid w:val="00F13F57"/>
    <w:rsid w:val="00F16859"/>
    <w:rsid w:val="00F21558"/>
    <w:rsid w:val="00F22CD6"/>
    <w:rsid w:val="00F255CE"/>
    <w:rsid w:val="00F26819"/>
    <w:rsid w:val="00F33E79"/>
    <w:rsid w:val="00F40054"/>
    <w:rsid w:val="00F50929"/>
    <w:rsid w:val="00F5291D"/>
    <w:rsid w:val="00F60795"/>
    <w:rsid w:val="00F632D2"/>
    <w:rsid w:val="00F660D0"/>
    <w:rsid w:val="00F70141"/>
    <w:rsid w:val="00F719CE"/>
    <w:rsid w:val="00F72206"/>
    <w:rsid w:val="00F72766"/>
    <w:rsid w:val="00F7335D"/>
    <w:rsid w:val="00F73A12"/>
    <w:rsid w:val="00F73B09"/>
    <w:rsid w:val="00F7788D"/>
    <w:rsid w:val="00F915C7"/>
    <w:rsid w:val="00F92FBA"/>
    <w:rsid w:val="00FA2AED"/>
    <w:rsid w:val="00FB25F8"/>
    <w:rsid w:val="00FC5FCF"/>
    <w:rsid w:val="00FC692E"/>
    <w:rsid w:val="00FD0F4C"/>
    <w:rsid w:val="00FD25B0"/>
    <w:rsid w:val="00FD47BE"/>
    <w:rsid w:val="00FD569B"/>
    <w:rsid w:val="00FF40C3"/>
    <w:rsid w:val="00FF4D80"/>
    <w:rsid w:val="00FF748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68605"/>
  <w15:chartTrackingRefBased/>
  <w15:docId w15:val="{4A56EC27-9B09-914C-BB32-7DD9B6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uiPriority w:val="99"/>
    <w:semiHidden/>
    <w:unhideWhenUsed/>
    <w:rsid w:val="00A9705B"/>
  </w:style>
  <w:style w:type="character" w:styleId="Hyperlink">
    <w:name w:val="Hyperlink"/>
    <w:basedOn w:val="DefaultParagraphFont"/>
    <w:uiPriority w:val="99"/>
    <w:unhideWhenUsed/>
    <w:rsid w:val="005C3148"/>
    <w:rPr>
      <w:color w:val="0000FF"/>
      <w:u w:val="single"/>
    </w:rPr>
  </w:style>
  <w:style w:type="character" w:styleId="CommentReference">
    <w:name w:val="annotation reference"/>
    <w:basedOn w:val="DefaultParagraphFont"/>
    <w:uiPriority w:val="99"/>
    <w:semiHidden/>
    <w:unhideWhenUsed/>
    <w:rsid w:val="00031CF2"/>
    <w:rPr>
      <w:sz w:val="16"/>
      <w:szCs w:val="16"/>
    </w:rPr>
  </w:style>
  <w:style w:type="paragraph" w:styleId="CommentText">
    <w:name w:val="annotation text"/>
    <w:basedOn w:val="Normal"/>
    <w:link w:val="CommentTextChar"/>
    <w:uiPriority w:val="99"/>
    <w:semiHidden/>
    <w:unhideWhenUsed/>
    <w:rsid w:val="00031CF2"/>
    <w:rPr>
      <w:sz w:val="20"/>
      <w:szCs w:val="20"/>
    </w:rPr>
  </w:style>
  <w:style w:type="character" w:customStyle="1" w:styleId="CommentTextChar">
    <w:name w:val="Comment Text Char"/>
    <w:basedOn w:val="DefaultParagraphFont"/>
    <w:link w:val="CommentText"/>
    <w:uiPriority w:val="99"/>
    <w:semiHidden/>
    <w:rsid w:val="00031CF2"/>
    <w:rPr>
      <w:sz w:val="20"/>
      <w:szCs w:val="20"/>
    </w:rPr>
  </w:style>
  <w:style w:type="paragraph" w:styleId="CommentSubject">
    <w:name w:val="annotation subject"/>
    <w:basedOn w:val="CommentText"/>
    <w:next w:val="CommentText"/>
    <w:link w:val="CommentSubjectChar"/>
    <w:uiPriority w:val="99"/>
    <w:semiHidden/>
    <w:unhideWhenUsed/>
    <w:rsid w:val="00031CF2"/>
    <w:rPr>
      <w:b/>
      <w:bCs/>
    </w:rPr>
  </w:style>
  <w:style w:type="character" w:customStyle="1" w:styleId="CommentSubjectChar">
    <w:name w:val="Comment Subject Char"/>
    <w:basedOn w:val="CommentTextChar"/>
    <w:link w:val="CommentSubject"/>
    <w:uiPriority w:val="99"/>
    <w:semiHidden/>
    <w:rsid w:val="00031CF2"/>
    <w:rPr>
      <w:b/>
      <w:bCs/>
      <w:sz w:val="20"/>
      <w:szCs w:val="20"/>
    </w:rPr>
  </w:style>
  <w:style w:type="paragraph" w:styleId="Revision">
    <w:name w:val="Revision"/>
    <w:hidden/>
    <w:uiPriority w:val="99"/>
    <w:semiHidden/>
    <w:rsid w:val="006A6476"/>
  </w:style>
  <w:style w:type="character" w:styleId="LineNumber">
    <w:name w:val="line number"/>
    <w:basedOn w:val="DefaultParagraphFont"/>
    <w:uiPriority w:val="99"/>
    <w:semiHidden/>
    <w:unhideWhenUsed/>
    <w:rsid w:val="0088555B"/>
  </w:style>
  <w:style w:type="paragraph" w:customStyle="1" w:styleId="Bibliographie1">
    <w:name w:val="Bibliographie1"/>
    <w:basedOn w:val="Normal"/>
    <w:link w:val="BibliographyCar"/>
    <w:rsid w:val="00F13F57"/>
    <w:pPr>
      <w:autoSpaceDE w:val="0"/>
      <w:autoSpaceDN w:val="0"/>
      <w:adjustRightInd w:val="0"/>
      <w:spacing w:line="480" w:lineRule="auto"/>
      <w:ind w:left="720" w:hanging="720"/>
      <w:jc w:val="both"/>
    </w:pPr>
    <w:rPr>
      <w:rFonts w:asciiTheme="majorHAnsi" w:hAnsiTheme="majorHAnsi" w:cstheme="majorHAnsi"/>
      <w:kern w:val="0"/>
      <w:lang w:val="en-US"/>
    </w:rPr>
  </w:style>
  <w:style w:type="character" w:customStyle="1" w:styleId="BibliographyCar">
    <w:name w:val="Bibliography Car"/>
    <w:basedOn w:val="DefaultParagraphFont"/>
    <w:link w:val="Bibliographie1"/>
    <w:rsid w:val="00F13F57"/>
    <w:rPr>
      <w:rFonts w:asciiTheme="majorHAnsi" w:hAnsiTheme="majorHAnsi" w:cstheme="majorHAnsi"/>
      <w:kern w:val="0"/>
      <w:lang w:val="en-US"/>
    </w:rPr>
  </w:style>
  <w:style w:type="paragraph" w:styleId="BalloonText">
    <w:name w:val="Balloon Text"/>
    <w:basedOn w:val="Normal"/>
    <w:link w:val="BalloonTextChar"/>
    <w:uiPriority w:val="99"/>
    <w:semiHidden/>
    <w:unhideWhenUsed/>
    <w:rsid w:val="00951D3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1D33"/>
    <w:rPr>
      <w:rFonts w:ascii="Segoe UI" w:hAnsi="Segoe UI" w:cs="Segoe UI"/>
      <w:sz w:val="18"/>
      <w:szCs w:val="18"/>
    </w:rPr>
  </w:style>
  <w:style w:type="character" w:styleId="UnresolvedMention">
    <w:name w:val="Unresolved Mention"/>
    <w:basedOn w:val="DefaultParagraphFont"/>
    <w:uiPriority w:val="99"/>
    <w:semiHidden/>
    <w:unhideWhenUsed/>
    <w:rsid w:val="000751B2"/>
    <w:rPr>
      <w:color w:val="605E5C"/>
      <w:shd w:val="clear" w:color="auto" w:fill="E1DFDD"/>
    </w:rPr>
  </w:style>
  <w:style w:type="paragraph" w:styleId="Header">
    <w:name w:val="header"/>
    <w:basedOn w:val="Normal"/>
    <w:link w:val="HeaderChar"/>
    <w:uiPriority w:val="99"/>
    <w:unhideWhenUsed/>
    <w:rsid w:val="000D6F28"/>
    <w:pPr>
      <w:tabs>
        <w:tab w:val="center" w:pos="4320"/>
        <w:tab w:val="right" w:pos="8640"/>
      </w:tabs>
    </w:pPr>
  </w:style>
  <w:style w:type="character" w:customStyle="1" w:styleId="HeaderChar">
    <w:name w:val="Header Char"/>
    <w:basedOn w:val="DefaultParagraphFont"/>
    <w:link w:val="Header"/>
    <w:uiPriority w:val="99"/>
    <w:rsid w:val="000D6F28"/>
  </w:style>
  <w:style w:type="paragraph" w:styleId="Footer">
    <w:name w:val="footer"/>
    <w:basedOn w:val="Normal"/>
    <w:link w:val="FooterChar"/>
    <w:uiPriority w:val="99"/>
    <w:unhideWhenUsed/>
    <w:rsid w:val="000D6F28"/>
    <w:pPr>
      <w:tabs>
        <w:tab w:val="center" w:pos="4320"/>
        <w:tab w:val="right" w:pos="8640"/>
      </w:tabs>
    </w:pPr>
  </w:style>
  <w:style w:type="character" w:customStyle="1" w:styleId="FooterChar">
    <w:name w:val="Footer Char"/>
    <w:basedOn w:val="DefaultParagraphFont"/>
    <w:link w:val="Footer"/>
    <w:uiPriority w:val="99"/>
    <w:rsid w:val="000D6F2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83212">
      <w:bodyDiv w:val="1"/>
      <w:marLeft w:val="0"/>
      <w:marRight w:val="0"/>
      <w:marTop w:val="0"/>
      <w:marBottom w:val="0"/>
      <w:divBdr>
        <w:top w:val="none" w:sz="0" w:space="0" w:color="auto"/>
        <w:left w:val="none" w:sz="0" w:space="0" w:color="auto"/>
        <w:bottom w:val="none" w:sz="0" w:space="0" w:color="auto"/>
        <w:right w:val="none" w:sz="0" w:space="0" w:color="auto"/>
      </w:divBdr>
      <w:divsChild>
        <w:div w:id="1683701376">
          <w:marLeft w:val="0"/>
          <w:marRight w:val="0"/>
          <w:marTop w:val="0"/>
          <w:marBottom w:val="0"/>
          <w:divBdr>
            <w:top w:val="none" w:sz="0" w:space="0" w:color="auto"/>
            <w:left w:val="none" w:sz="0" w:space="0" w:color="auto"/>
            <w:bottom w:val="none" w:sz="0" w:space="0" w:color="auto"/>
            <w:right w:val="none" w:sz="0" w:space="0" w:color="auto"/>
          </w:divBdr>
        </w:div>
        <w:div w:id="11771873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microsoft.com/office/2007/relationships/diagramDrawing" Target="diagrams/drawing1.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diagramQuickStyle" Target="diagrams/quickStyle2.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diagramColors" Target="diagrams/colors1.xml"/><Relationship Id="rId25"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diagramQuickStyle" Target="diagrams/quickStyle1.xml"/><Relationship Id="rId20" Type="http://schemas.openxmlformats.org/officeDocument/2006/relationships/diagramLayout" Target="diagrams/layout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image" Target="media/image1.png"/><Relationship Id="rId5" Type="http://schemas.openxmlformats.org/officeDocument/2006/relationships/styles" Target="styles.xml"/><Relationship Id="rId15" Type="http://schemas.openxmlformats.org/officeDocument/2006/relationships/diagramLayout" Target="diagrams/layout1.xml"/><Relationship Id="rId23" Type="http://schemas.microsoft.com/office/2007/relationships/diagramDrawing" Target="diagrams/drawing2.xm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diagramData" Target="diagrams/data2.xm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diagramData" Target="diagrams/data1.xml"/><Relationship Id="rId22" Type="http://schemas.openxmlformats.org/officeDocument/2006/relationships/diagramColors" Target="diagrams/colors2.xml"/><Relationship Id="rId27"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C33DE28-619C-7A4B-9AF4-0FBB8950ACFB}" type="doc">
      <dgm:prSet loTypeId="urn:microsoft.com/office/officeart/2005/8/layout/pyramid2" loCatId="" qsTypeId="urn:microsoft.com/office/officeart/2005/8/quickstyle/simple1" qsCatId="simple" csTypeId="urn:microsoft.com/office/officeart/2005/8/colors/accent1_2" csCatId="accent1" phldr="1"/>
      <dgm:spPr/>
    </dgm:pt>
    <dgm:pt modelId="{268C7919-662E-574B-9656-3F11C7188F49}">
      <dgm:prSet phldrT="[Texte]"/>
      <dgm:spPr>
        <a:ln>
          <a:solidFill>
            <a:schemeClr val="tx1"/>
          </a:solidFill>
        </a:ln>
      </dgm:spPr>
      <dgm:t>
        <a:bodyPr/>
        <a:lstStyle/>
        <a:p>
          <a:r>
            <a:rPr lang="fr-CA" dirty="0" err="1"/>
            <a:t>Individual</a:t>
          </a:r>
          <a:endParaRPr lang="fr-CA" dirty="0"/>
        </a:p>
      </dgm:t>
    </dgm:pt>
    <dgm:pt modelId="{70D8C54A-BBF2-1F4B-AA75-EC67AFEF16DE}" type="parTrans" cxnId="{390C7863-4A24-6E48-804A-A2D95BF29509}">
      <dgm:prSet/>
      <dgm:spPr/>
      <dgm:t>
        <a:bodyPr/>
        <a:lstStyle/>
        <a:p>
          <a:endParaRPr lang="fr-CA"/>
        </a:p>
      </dgm:t>
    </dgm:pt>
    <dgm:pt modelId="{A9D8F329-15FC-C94E-B062-227EAC787F60}" type="sibTrans" cxnId="{390C7863-4A24-6E48-804A-A2D95BF29509}">
      <dgm:prSet/>
      <dgm:spPr/>
      <dgm:t>
        <a:bodyPr/>
        <a:lstStyle/>
        <a:p>
          <a:endParaRPr lang="fr-CA"/>
        </a:p>
      </dgm:t>
    </dgm:pt>
    <dgm:pt modelId="{EA1F98BF-2862-6949-A971-80FA910E9FE6}">
      <dgm:prSet phldrT="[Texte]"/>
      <dgm:spPr>
        <a:ln>
          <a:solidFill>
            <a:schemeClr val="tx1"/>
          </a:solidFill>
        </a:ln>
      </dgm:spPr>
      <dgm:t>
        <a:bodyPr/>
        <a:lstStyle/>
        <a:p>
          <a:r>
            <a:rPr lang="fr-CA" dirty="0"/>
            <a:t>Community</a:t>
          </a:r>
        </a:p>
      </dgm:t>
    </dgm:pt>
    <dgm:pt modelId="{2E640812-A154-1749-8834-5C19CCF31E85}" type="parTrans" cxnId="{8522B601-8347-6048-9C10-98C4E8C07960}">
      <dgm:prSet/>
      <dgm:spPr/>
      <dgm:t>
        <a:bodyPr/>
        <a:lstStyle/>
        <a:p>
          <a:endParaRPr lang="fr-CA"/>
        </a:p>
      </dgm:t>
    </dgm:pt>
    <dgm:pt modelId="{4B37179D-B12A-914F-8ED1-C6E852F11879}" type="sibTrans" cxnId="{8522B601-8347-6048-9C10-98C4E8C07960}">
      <dgm:prSet/>
      <dgm:spPr/>
      <dgm:t>
        <a:bodyPr/>
        <a:lstStyle/>
        <a:p>
          <a:endParaRPr lang="fr-CA"/>
        </a:p>
      </dgm:t>
    </dgm:pt>
    <dgm:pt modelId="{AD8EAD35-CA1A-3C4A-83BB-E42D029C0098}">
      <dgm:prSet phldrT="[Texte]"/>
      <dgm:spPr>
        <a:ln>
          <a:solidFill>
            <a:schemeClr val="tx1"/>
          </a:solidFill>
        </a:ln>
      </dgm:spPr>
      <dgm:t>
        <a:bodyPr/>
        <a:lstStyle/>
        <a:p>
          <a:r>
            <a:rPr lang="fr-CA" dirty="0" err="1"/>
            <a:t>Fauna</a:t>
          </a:r>
          <a:endParaRPr lang="fr-CA" dirty="0"/>
        </a:p>
      </dgm:t>
    </dgm:pt>
    <dgm:pt modelId="{D8D62137-AC8F-B247-91CF-37577F1BD896}" type="parTrans" cxnId="{2CA5B439-A751-3E48-85F3-E9FD7A21037E}">
      <dgm:prSet/>
      <dgm:spPr/>
      <dgm:t>
        <a:bodyPr/>
        <a:lstStyle/>
        <a:p>
          <a:endParaRPr lang="fr-CA"/>
        </a:p>
      </dgm:t>
    </dgm:pt>
    <dgm:pt modelId="{0852F189-B877-2A42-B893-BBF55272DB95}" type="sibTrans" cxnId="{2CA5B439-A751-3E48-85F3-E9FD7A21037E}">
      <dgm:prSet/>
      <dgm:spPr/>
      <dgm:t>
        <a:bodyPr/>
        <a:lstStyle/>
        <a:p>
          <a:endParaRPr lang="fr-CA"/>
        </a:p>
      </dgm:t>
    </dgm:pt>
    <dgm:pt modelId="{9108748B-F9FF-7248-85A2-38CF3EACBDDF}">
      <dgm:prSet phldrT="[Texte]"/>
      <dgm:spPr>
        <a:ln>
          <a:solidFill>
            <a:schemeClr val="tx1"/>
          </a:solidFill>
        </a:ln>
      </dgm:spPr>
      <dgm:t>
        <a:bodyPr/>
        <a:lstStyle/>
        <a:p>
          <a:r>
            <a:rPr lang="fr-CA" dirty="0"/>
            <a:t>Population</a:t>
          </a:r>
        </a:p>
      </dgm:t>
    </dgm:pt>
    <dgm:pt modelId="{D1F139A1-E8E3-9243-AD26-16EB085A076D}" type="parTrans" cxnId="{71537AB9-6813-BE48-95B4-33CF7179A26D}">
      <dgm:prSet/>
      <dgm:spPr/>
      <dgm:t>
        <a:bodyPr/>
        <a:lstStyle/>
        <a:p>
          <a:endParaRPr lang="fr-CA"/>
        </a:p>
      </dgm:t>
    </dgm:pt>
    <dgm:pt modelId="{06A86750-6550-8A44-B8D0-1BCC65E26AF1}" type="sibTrans" cxnId="{71537AB9-6813-BE48-95B4-33CF7179A26D}">
      <dgm:prSet/>
      <dgm:spPr/>
      <dgm:t>
        <a:bodyPr/>
        <a:lstStyle/>
        <a:p>
          <a:endParaRPr lang="fr-CA"/>
        </a:p>
      </dgm:t>
    </dgm:pt>
    <dgm:pt modelId="{61A44BD6-E838-5545-B51D-A071E6495A5E}" type="pres">
      <dgm:prSet presAssocID="{1C33DE28-619C-7A4B-9AF4-0FBB8950ACFB}" presName="compositeShape" presStyleCnt="0">
        <dgm:presLayoutVars>
          <dgm:dir/>
          <dgm:resizeHandles/>
        </dgm:presLayoutVars>
      </dgm:prSet>
      <dgm:spPr/>
    </dgm:pt>
    <dgm:pt modelId="{45F29393-EB7D-2149-92E1-006B28749D48}" type="pres">
      <dgm:prSet presAssocID="{1C33DE28-619C-7A4B-9AF4-0FBB8950ACFB}" presName="pyramid" presStyleLbl="node1" presStyleIdx="0" presStyleCnt="1" custLinFactNeighborX="-690" custLinFactNeighborY="63846"/>
      <dgm:spPr>
        <a:solidFill>
          <a:schemeClr val="bg1">
            <a:lumMod val="75000"/>
          </a:schemeClr>
        </a:solidFill>
        <a:ln>
          <a:solidFill>
            <a:schemeClr val="tx1"/>
          </a:solidFill>
        </a:ln>
      </dgm:spPr>
    </dgm:pt>
    <dgm:pt modelId="{D12AC8D1-56FA-8442-BA75-E769FAC59EBA}" type="pres">
      <dgm:prSet presAssocID="{1C33DE28-619C-7A4B-9AF4-0FBB8950ACFB}" presName="theList" presStyleCnt="0"/>
      <dgm:spPr/>
    </dgm:pt>
    <dgm:pt modelId="{9D1F21E2-8A6B-2649-BB83-BC77CE3F69AB}" type="pres">
      <dgm:prSet presAssocID="{268C7919-662E-574B-9656-3F11C7188F49}" presName="aNode" presStyleLbl="fgAcc1" presStyleIdx="0" presStyleCnt="4">
        <dgm:presLayoutVars>
          <dgm:bulletEnabled val="1"/>
        </dgm:presLayoutVars>
      </dgm:prSet>
      <dgm:spPr/>
    </dgm:pt>
    <dgm:pt modelId="{A4FF0D62-EB8C-0E46-9012-776CBD72D088}" type="pres">
      <dgm:prSet presAssocID="{268C7919-662E-574B-9656-3F11C7188F49}" presName="aSpace" presStyleCnt="0"/>
      <dgm:spPr/>
    </dgm:pt>
    <dgm:pt modelId="{9A9D57BF-FA32-B740-A7A5-4D5E51B24C3D}" type="pres">
      <dgm:prSet presAssocID="{9108748B-F9FF-7248-85A2-38CF3EACBDDF}" presName="aNode" presStyleLbl="fgAcc1" presStyleIdx="1" presStyleCnt="4">
        <dgm:presLayoutVars>
          <dgm:bulletEnabled val="1"/>
        </dgm:presLayoutVars>
      </dgm:prSet>
      <dgm:spPr/>
    </dgm:pt>
    <dgm:pt modelId="{D2962A7B-FABB-9843-AD2C-0223F943F600}" type="pres">
      <dgm:prSet presAssocID="{9108748B-F9FF-7248-85A2-38CF3EACBDDF}" presName="aSpace" presStyleCnt="0"/>
      <dgm:spPr/>
    </dgm:pt>
    <dgm:pt modelId="{C81BAFE8-CD14-A946-AEC1-042A571E5F69}" type="pres">
      <dgm:prSet presAssocID="{EA1F98BF-2862-6949-A971-80FA910E9FE6}" presName="aNode" presStyleLbl="fgAcc1" presStyleIdx="2" presStyleCnt="4">
        <dgm:presLayoutVars>
          <dgm:bulletEnabled val="1"/>
        </dgm:presLayoutVars>
      </dgm:prSet>
      <dgm:spPr/>
    </dgm:pt>
    <dgm:pt modelId="{D27762E1-DC77-3F4C-8BAD-0DE763FF5829}" type="pres">
      <dgm:prSet presAssocID="{EA1F98BF-2862-6949-A971-80FA910E9FE6}" presName="aSpace" presStyleCnt="0"/>
      <dgm:spPr/>
    </dgm:pt>
    <dgm:pt modelId="{7588C400-2297-2646-99F3-1BD10EAA0CC2}" type="pres">
      <dgm:prSet presAssocID="{AD8EAD35-CA1A-3C4A-83BB-E42D029C0098}" presName="aNode" presStyleLbl="fgAcc1" presStyleIdx="3" presStyleCnt="4">
        <dgm:presLayoutVars>
          <dgm:bulletEnabled val="1"/>
        </dgm:presLayoutVars>
      </dgm:prSet>
      <dgm:spPr/>
    </dgm:pt>
    <dgm:pt modelId="{FF28EE72-B5E7-F64C-BEB9-EB3372E5CB5F}" type="pres">
      <dgm:prSet presAssocID="{AD8EAD35-CA1A-3C4A-83BB-E42D029C0098}" presName="aSpace" presStyleCnt="0"/>
      <dgm:spPr/>
    </dgm:pt>
  </dgm:ptLst>
  <dgm:cxnLst>
    <dgm:cxn modelId="{8522B601-8347-6048-9C10-98C4E8C07960}" srcId="{1C33DE28-619C-7A4B-9AF4-0FBB8950ACFB}" destId="{EA1F98BF-2862-6949-A971-80FA910E9FE6}" srcOrd="2" destOrd="0" parTransId="{2E640812-A154-1749-8834-5C19CCF31E85}" sibTransId="{4B37179D-B12A-914F-8ED1-C6E852F11879}"/>
    <dgm:cxn modelId="{2CA5B439-A751-3E48-85F3-E9FD7A21037E}" srcId="{1C33DE28-619C-7A4B-9AF4-0FBB8950ACFB}" destId="{AD8EAD35-CA1A-3C4A-83BB-E42D029C0098}" srcOrd="3" destOrd="0" parTransId="{D8D62137-AC8F-B247-91CF-37577F1BD896}" sibTransId="{0852F189-B877-2A42-B893-BBF55272DB95}"/>
    <dgm:cxn modelId="{5CBEB841-F63D-5D4C-8B2F-C720B9E62F0A}" type="presOf" srcId="{268C7919-662E-574B-9656-3F11C7188F49}" destId="{9D1F21E2-8A6B-2649-BB83-BC77CE3F69AB}" srcOrd="0" destOrd="0" presId="urn:microsoft.com/office/officeart/2005/8/layout/pyramid2"/>
    <dgm:cxn modelId="{390C7863-4A24-6E48-804A-A2D95BF29509}" srcId="{1C33DE28-619C-7A4B-9AF4-0FBB8950ACFB}" destId="{268C7919-662E-574B-9656-3F11C7188F49}" srcOrd="0" destOrd="0" parTransId="{70D8C54A-BBF2-1F4B-AA75-EC67AFEF16DE}" sibTransId="{A9D8F329-15FC-C94E-B062-227EAC787F60}"/>
    <dgm:cxn modelId="{7C43AA96-6CDD-7747-919A-8A38DAC6FE1F}" type="presOf" srcId="{EA1F98BF-2862-6949-A971-80FA910E9FE6}" destId="{C81BAFE8-CD14-A946-AEC1-042A571E5F69}" srcOrd="0" destOrd="0" presId="urn:microsoft.com/office/officeart/2005/8/layout/pyramid2"/>
    <dgm:cxn modelId="{24EDBAB0-FD2F-AE4D-BACC-D918C740B9B0}" type="presOf" srcId="{1C33DE28-619C-7A4B-9AF4-0FBB8950ACFB}" destId="{61A44BD6-E838-5545-B51D-A071E6495A5E}" srcOrd="0" destOrd="0" presId="urn:microsoft.com/office/officeart/2005/8/layout/pyramid2"/>
    <dgm:cxn modelId="{1FEF9BB2-5895-DB46-A6EE-4EB71705C418}" type="presOf" srcId="{AD8EAD35-CA1A-3C4A-83BB-E42D029C0098}" destId="{7588C400-2297-2646-99F3-1BD10EAA0CC2}" srcOrd="0" destOrd="0" presId="urn:microsoft.com/office/officeart/2005/8/layout/pyramid2"/>
    <dgm:cxn modelId="{71537AB9-6813-BE48-95B4-33CF7179A26D}" srcId="{1C33DE28-619C-7A4B-9AF4-0FBB8950ACFB}" destId="{9108748B-F9FF-7248-85A2-38CF3EACBDDF}" srcOrd="1" destOrd="0" parTransId="{D1F139A1-E8E3-9243-AD26-16EB085A076D}" sibTransId="{06A86750-6550-8A44-B8D0-1BCC65E26AF1}"/>
    <dgm:cxn modelId="{0BDDBFFB-F9DE-E144-A7D8-600BD8204D9E}" type="presOf" srcId="{9108748B-F9FF-7248-85A2-38CF3EACBDDF}" destId="{9A9D57BF-FA32-B740-A7A5-4D5E51B24C3D}" srcOrd="0" destOrd="0" presId="urn:microsoft.com/office/officeart/2005/8/layout/pyramid2"/>
    <dgm:cxn modelId="{7339FE8C-6292-F64B-B95A-EC3DF4885CF9}" type="presParOf" srcId="{61A44BD6-E838-5545-B51D-A071E6495A5E}" destId="{45F29393-EB7D-2149-92E1-006B28749D48}" srcOrd="0" destOrd="0" presId="urn:microsoft.com/office/officeart/2005/8/layout/pyramid2"/>
    <dgm:cxn modelId="{D92A50EF-61A4-0B48-9EB5-BA15D42C5910}" type="presParOf" srcId="{61A44BD6-E838-5545-B51D-A071E6495A5E}" destId="{D12AC8D1-56FA-8442-BA75-E769FAC59EBA}" srcOrd="1" destOrd="0" presId="urn:microsoft.com/office/officeart/2005/8/layout/pyramid2"/>
    <dgm:cxn modelId="{1C1F5363-46EB-1949-A08D-DB1D31664A86}" type="presParOf" srcId="{D12AC8D1-56FA-8442-BA75-E769FAC59EBA}" destId="{9D1F21E2-8A6B-2649-BB83-BC77CE3F69AB}" srcOrd="0" destOrd="0" presId="urn:microsoft.com/office/officeart/2005/8/layout/pyramid2"/>
    <dgm:cxn modelId="{6280C584-803E-B045-A98D-548FB6701701}" type="presParOf" srcId="{D12AC8D1-56FA-8442-BA75-E769FAC59EBA}" destId="{A4FF0D62-EB8C-0E46-9012-776CBD72D088}" srcOrd="1" destOrd="0" presId="urn:microsoft.com/office/officeart/2005/8/layout/pyramid2"/>
    <dgm:cxn modelId="{6DA4E178-6861-5A4C-95E7-FE7975EC751A}" type="presParOf" srcId="{D12AC8D1-56FA-8442-BA75-E769FAC59EBA}" destId="{9A9D57BF-FA32-B740-A7A5-4D5E51B24C3D}" srcOrd="2" destOrd="0" presId="urn:microsoft.com/office/officeart/2005/8/layout/pyramid2"/>
    <dgm:cxn modelId="{5AEFDD35-5247-3E4D-BF41-8D6845AE5C3B}" type="presParOf" srcId="{D12AC8D1-56FA-8442-BA75-E769FAC59EBA}" destId="{D2962A7B-FABB-9843-AD2C-0223F943F600}" srcOrd="3" destOrd="0" presId="urn:microsoft.com/office/officeart/2005/8/layout/pyramid2"/>
    <dgm:cxn modelId="{82DF5B1E-CB8B-6E40-BB10-596471EDA50B}" type="presParOf" srcId="{D12AC8D1-56FA-8442-BA75-E769FAC59EBA}" destId="{C81BAFE8-CD14-A946-AEC1-042A571E5F69}" srcOrd="4" destOrd="0" presId="urn:microsoft.com/office/officeart/2005/8/layout/pyramid2"/>
    <dgm:cxn modelId="{D8A1D955-C303-2541-A215-B6F9F3343A5A}" type="presParOf" srcId="{D12AC8D1-56FA-8442-BA75-E769FAC59EBA}" destId="{D27762E1-DC77-3F4C-8BAD-0DE763FF5829}" srcOrd="5" destOrd="0" presId="urn:microsoft.com/office/officeart/2005/8/layout/pyramid2"/>
    <dgm:cxn modelId="{23C83B96-FB7C-D84D-86A7-C77A31A0B55B}" type="presParOf" srcId="{D12AC8D1-56FA-8442-BA75-E769FAC59EBA}" destId="{7588C400-2297-2646-99F3-1BD10EAA0CC2}" srcOrd="6" destOrd="0" presId="urn:microsoft.com/office/officeart/2005/8/layout/pyramid2"/>
    <dgm:cxn modelId="{8F54D93C-DAB7-2F4C-BD9A-CDDA24F8EE5D}" type="presParOf" srcId="{D12AC8D1-56FA-8442-BA75-E769FAC59EBA}" destId="{FF28EE72-B5E7-F64C-BEB9-EB3372E5CB5F}" srcOrd="7" destOrd="0" presId="urn:microsoft.com/office/officeart/2005/8/layout/pyramid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C33DE28-619C-7A4B-9AF4-0FBB8950ACFB}" type="doc">
      <dgm:prSet loTypeId="urn:microsoft.com/office/officeart/2005/8/layout/pyramid2" loCatId="" qsTypeId="urn:microsoft.com/office/officeart/2005/8/quickstyle/simple1" qsCatId="simple" csTypeId="urn:microsoft.com/office/officeart/2005/8/colors/accent1_2" csCatId="accent1" phldr="1"/>
      <dgm:spPr/>
    </dgm:pt>
    <dgm:pt modelId="{268C7919-662E-574B-9656-3F11C7188F49}">
      <dgm:prSet phldrT="[Texte]"/>
      <dgm:spPr>
        <a:ln>
          <a:solidFill>
            <a:schemeClr val="tx1"/>
          </a:solidFill>
        </a:ln>
      </dgm:spPr>
      <dgm:t>
        <a:bodyPr/>
        <a:lstStyle/>
        <a:p>
          <a:r>
            <a:rPr lang="fr-CA" dirty="0" err="1"/>
            <a:t>Individual</a:t>
          </a:r>
          <a:endParaRPr lang="fr-CA" dirty="0"/>
        </a:p>
      </dgm:t>
    </dgm:pt>
    <dgm:pt modelId="{70D8C54A-BBF2-1F4B-AA75-EC67AFEF16DE}" type="parTrans" cxnId="{390C7863-4A24-6E48-804A-A2D95BF29509}">
      <dgm:prSet/>
      <dgm:spPr/>
      <dgm:t>
        <a:bodyPr/>
        <a:lstStyle/>
        <a:p>
          <a:endParaRPr lang="fr-CA"/>
        </a:p>
      </dgm:t>
    </dgm:pt>
    <dgm:pt modelId="{A9D8F329-15FC-C94E-B062-227EAC787F60}" type="sibTrans" cxnId="{390C7863-4A24-6E48-804A-A2D95BF29509}">
      <dgm:prSet/>
      <dgm:spPr/>
      <dgm:t>
        <a:bodyPr/>
        <a:lstStyle/>
        <a:p>
          <a:endParaRPr lang="fr-CA"/>
        </a:p>
      </dgm:t>
    </dgm:pt>
    <dgm:pt modelId="{EA1F98BF-2862-6949-A971-80FA910E9FE6}">
      <dgm:prSet phldrT="[Texte]"/>
      <dgm:spPr>
        <a:ln>
          <a:solidFill>
            <a:schemeClr val="tx1"/>
          </a:solidFill>
        </a:ln>
      </dgm:spPr>
      <dgm:t>
        <a:bodyPr/>
        <a:lstStyle/>
        <a:p>
          <a:r>
            <a:rPr lang="fr-CA" dirty="0"/>
            <a:t>Community</a:t>
          </a:r>
        </a:p>
      </dgm:t>
    </dgm:pt>
    <dgm:pt modelId="{2E640812-A154-1749-8834-5C19CCF31E85}" type="parTrans" cxnId="{8522B601-8347-6048-9C10-98C4E8C07960}">
      <dgm:prSet/>
      <dgm:spPr/>
      <dgm:t>
        <a:bodyPr/>
        <a:lstStyle/>
        <a:p>
          <a:endParaRPr lang="fr-CA"/>
        </a:p>
      </dgm:t>
    </dgm:pt>
    <dgm:pt modelId="{4B37179D-B12A-914F-8ED1-C6E852F11879}" type="sibTrans" cxnId="{8522B601-8347-6048-9C10-98C4E8C07960}">
      <dgm:prSet/>
      <dgm:spPr/>
      <dgm:t>
        <a:bodyPr/>
        <a:lstStyle/>
        <a:p>
          <a:endParaRPr lang="fr-CA"/>
        </a:p>
      </dgm:t>
    </dgm:pt>
    <dgm:pt modelId="{AD8EAD35-CA1A-3C4A-83BB-E42D029C0098}">
      <dgm:prSet phldrT="[Texte]"/>
      <dgm:spPr>
        <a:ln>
          <a:solidFill>
            <a:schemeClr val="tx1"/>
          </a:solidFill>
        </a:ln>
      </dgm:spPr>
      <dgm:t>
        <a:bodyPr/>
        <a:lstStyle/>
        <a:p>
          <a:r>
            <a:rPr lang="fr-CA" dirty="0" err="1"/>
            <a:t>Fauna</a:t>
          </a:r>
          <a:endParaRPr lang="fr-CA" dirty="0"/>
        </a:p>
      </dgm:t>
    </dgm:pt>
    <dgm:pt modelId="{D8D62137-AC8F-B247-91CF-37577F1BD896}" type="parTrans" cxnId="{2CA5B439-A751-3E48-85F3-E9FD7A21037E}">
      <dgm:prSet/>
      <dgm:spPr/>
      <dgm:t>
        <a:bodyPr/>
        <a:lstStyle/>
        <a:p>
          <a:endParaRPr lang="fr-CA"/>
        </a:p>
      </dgm:t>
    </dgm:pt>
    <dgm:pt modelId="{0852F189-B877-2A42-B893-BBF55272DB95}" type="sibTrans" cxnId="{2CA5B439-A751-3E48-85F3-E9FD7A21037E}">
      <dgm:prSet/>
      <dgm:spPr/>
      <dgm:t>
        <a:bodyPr/>
        <a:lstStyle/>
        <a:p>
          <a:endParaRPr lang="fr-CA"/>
        </a:p>
      </dgm:t>
    </dgm:pt>
    <dgm:pt modelId="{9108748B-F9FF-7248-85A2-38CF3EACBDDF}">
      <dgm:prSet phldrT="[Texte]"/>
      <dgm:spPr>
        <a:ln>
          <a:solidFill>
            <a:schemeClr val="tx1"/>
          </a:solidFill>
        </a:ln>
      </dgm:spPr>
      <dgm:t>
        <a:bodyPr/>
        <a:lstStyle/>
        <a:p>
          <a:r>
            <a:rPr lang="fr-CA" dirty="0"/>
            <a:t>Population</a:t>
          </a:r>
        </a:p>
      </dgm:t>
    </dgm:pt>
    <dgm:pt modelId="{D1F139A1-E8E3-9243-AD26-16EB085A076D}" type="parTrans" cxnId="{71537AB9-6813-BE48-95B4-33CF7179A26D}">
      <dgm:prSet/>
      <dgm:spPr/>
      <dgm:t>
        <a:bodyPr/>
        <a:lstStyle/>
        <a:p>
          <a:endParaRPr lang="fr-CA"/>
        </a:p>
      </dgm:t>
    </dgm:pt>
    <dgm:pt modelId="{06A86750-6550-8A44-B8D0-1BCC65E26AF1}" type="sibTrans" cxnId="{71537AB9-6813-BE48-95B4-33CF7179A26D}">
      <dgm:prSet/>
      <dgm:spPr/>
      <dgm:t>
        <a:bodyPr/>
        <a:lstStyle/>
        <a:p>
          <a:endParaRPr lang="fr-CA"/>
        </a:p>
      </dgm:t>
    </dgm:pt>
    <dgm:pt modelId="{61A44BD6-E838-5545-B51D-A071E6495A5E}" type="pres">
      <dgm:prSet presAssocID="{1C33DE28-619C-7A4B-9AF4-0FBB8950ACFB}" presName="compositeShape" presStyleCnt="0">
        <dgm:presLayoutVars>
          <dgm:dir/>
          <dgm:resizeHandles/>
        </dgm:presLayoutVars>
      </dgm:prSet>
      <dgm:spPr/>
    </dgm:pt>
    <dgm:pt modelId="{45F29393-EB7D-2149-92E1-006B28749D48}" type="pres">
      <dgm:prSet presAssocID="{1C33DE28-619C-7A4B-9AF4-0FBB8950ACFB}" presName="pyramid" presStyleLbl="node1" presStyleIdx="0" presStyleCnt="1" custLinFactNeighborX="510" custLinFactNeighborY="0"/>
      <dgm:spPr>
        <a:solidFill>
          <a:schemeClr val="bg1">
            <a:lumMod val="75000"/>
          </a:schemeClr>
        </a:solidFill>
        <a:ln>
          <a:solidFill>
            <a:schemeClr val="tx1"/>
          </a:solidFill>
        </a:ln>
      </dgm:spPr>
    </dgm:pt>
    <dgm:pt modelId="{D12AC8D1-56FA-8442-BA75-E769FAC59EBA}" type="pres">
      <dgm:prSet presAssocID="{1C33DE28-619C-7A4B-9AF4-0FBB8950ACFB}" presName="theList" presStyleCnt="0"/>
      <dgm:spPr/>
    </dgm:pt>
    <dgm:pt modelId="{9D1F21E2-8A6B-2649-BB83-BC77CE3F69AB}" type="pres">
      <dgm:prSet presAssocID="{268C7919-662E-574B-9656-3F11C7188F49}" presName="aNode" presStyleLbl="fgAcc1" presStyleIdx="0" presStyleCnt="4">
        <dgm:presLayoutVars>
          <dgm:bulletEnabled val="1"/>
        </dgm:presLayoutVars>
      </dgm:prSet>
      <dgm:spPr/>
    </dgm:pt>
    <dgm:pt modelId="{A4FF0D62-EB8C-0E46-9012-776CBD72D088}" type="pres">
      <dgm:prSet presAssocID="{268C7919-662E-574B-9656-3F11C7188F49}" presName="aSpace" presStyleCnt="0"/>
      <dgm:spPr/>
    </dgm:pt>
    <dgm:pt modelId="{9A9D57BF-FA32-B740-A7A5-4D5E51B24C3D}" type="pres">
      <dgm:prSet presAssocID="{9108748B-F9FF-7248-85A2-38CF3EACBDDF}" presName="aNode" presStyleLbl="fgAcc1" presStyleIdx="1" presStyleCnt="4">
        <dgm:presLayoutVars>
          <dgm:bulletEnabled val="1"/>
        </dgm:presLayoutVars>
      </dgm:prSet>
      <dgm:spPr/>
    </dgm:pt>
    <dgm:pt modelId="{D2962A7B-FABB-9843-AD2C-0223F943F600}" type="pres">
      <dgm:prSet presAssocID="{9108748B-F9FF-7248-85A2-38CF3EACBDDF}" presName="aSpace" presStyleCnt="0"/>
      <dgm:spPr/>
    </dgm:pt>
    <dgm:pt modelId="{C81BAFE8-CD14-A946-AEC1-042A571E5F69}" type="pres">
      <dgm:prSet presAssocID="{EA1F98BF-2862-6949-A971-80FA910E9FE6}" presName="aNode" presStyleLbl="fgAcc1" presStyleIdx="2" presStyleCnt="4">
        <dgm:presLayoutVars>
          <dgm:bulletEnabled val="1"/>
        </dgm:presLayoutVars>
      </dgm:prSet>
      <dgm:spPr/>
    </dgm:pt>
    <dgm:pt modelId="{D27762E1-DC77-3F4C-8BAD-0DE763FF5829}" type="pres">
      <dgm:prSet presAssocID="{EA1F98BF-2862-6949-A971-80FA910E9FE6}" presName="aSpace" presStyleCnt="0"/>
      <dgm:spPr/>
    </dgm:pt>
    <dgm:pt modelId="{7588C400-2297-2646-99F3-1BD10EAA0CC2}" type="pres">
      <dgm:prSet presAssocID="{AD8EAD35-CA1A-3C4A-83BB-E42D029C0098}" presName="aNode" presStyleLbl="fgAcc1" presStyleIdx="3" presStyleCnt="4">
        <dgm:presLayoutVars>
          <dgm:bulletEnabled val="1"/>
        </dgm:presLayoutVars>
      </dgm:prSet>
      <dgm:spPr/>
    </dgm:pt>
    <dgm:pt modelId="{FF28EE72-B5E7-F64C-BEB9-EB3372E5CB5F}" type="pres">
      <dgm:prSet presAssocID="{AD8EAD35-CA1A-3C4A-83BB-E42D029C0098}" presName="aSpace" presStyleCnt="0"/>
      <dgm:spPr/>
    </dgm:pt>
  </dgm:ptLst>
  <dgm:cxnLst>
    <dgm:cxn modelId="{8522B601-8347-6048-9C10-98C4E8C07960}" srcId="{1C33DE28-619C-7A4B-9AF4-0FBB8950ACFB}" destId="{EA1F98BF-2862-6949-A971-80FA910E9FE6}" srcOrd="2" destOrd="0" parTransId="{2E640812-A154-1749-8834-5C19CCF31E85}" sibTransId="{4B37179D-B12A-914F-8ED1-C6E852F11879}"/>
    <dgm:cxn modelId="{2CA5B439-A751-3E48-85F3-E9FD7A21037E}" srcId="{1C33DE28-619C-7A4B-9AF4-0FBB8950ACFB}" destId="{AD8EAD35-CA1A-3C4A-83BB-E42D029C0098}" srcOrd="3" destOrd="0" parTransId="{D8D62137-AC8F-B247-91CF-37577F1BD896}" sibTransId="{0852F189-B877-2A42-B893-BBF55272DB95}"/>
    <dgm:cxn modelId="{5CBEB841-F63D-5D4C-8B2F-C720B9E62F0A}" type="presOf" srcId="{268C7919-662E-574B-9656-3F11C7188F49}" destId="{9D1F21E2-8A6B-2649-BB83-BC77CE3F69AB}" srcOrd="0" destOrd="0" presId="urn:microsoft.com/office/officeart/2005/8/layout/pyramid2"/>
    <dgm:cxn modelId="{390C7863-4A24-6E48-804A-A2D95BF29509}" srcId="{1C33DE28-619C-7A4B-9AF4-0FBB8950ACFB}" destId="{268C7919-662E-574B-9656-3F11C7188F49}" srcOrd="0" destOrd="0" parTransId="{70D8C54A-BBF2-1F4B-AA75-EC67AFEF16DE}" sibTransId="{A9D8F329-15FC-C94E-B062-227EAC787F60}"/>
    <dgm:cxn modelId="{7C43AA96-6CDD-7747-919A-8A38DAC6FE1F}" type="presOf" srcId="{EA1F98BF-2862-6949-A971-80FA910E9FE6}" destId="{C81BAFE8-CD14-A946-AEC1-042A571E5F69}" srcOrd="0" destOrd="0" presId="urn:microsoft.com/office/officeart/2005/8/layout/pyramid2"/>
    <dgm:cxn modelId="{24EDBAB0-FD2F-AE4D-BACC-D918C740B9B0}" type="presOf" srcId="{1C33DE28-619C-7A4B-9AF4-0FBB8950ACFB}" destId="{61A44BD6-E838-5545-B51D-A071E6495A5E}" srcOrd="0" destOrd="0" presId="urn:microsoft.com/office/officeart/2005/8/layout/pyramid2"/>
    <dgm:cxn modelId="{1FEF9BB2-5895-DB46-A6EE-4EB71705C418}" type="presOf" srcId="{AD8EAD35-CA1A-3C4A-83BB-E42D029C0098}" destId="{7588C400-2297-2646-99F3-1BD10EAA0CC2}" srcOrd="0" destOrd="0" presId="urn:microsoft.com/office/officeart/2005/8/layout/pyramid2"/>
    <dgm:cxn modelId="{71537AB9-6813-BE48-95B4-33CF7179A26D}" srcId="{1C33DE28-619C-7A4B-9AF4-0FBB8950ACFB}" destId="{9108748B-F9FF-7248-85A2-38CF3EACBDDF}" srcOrd="1" destOrd="0" parTransId="{D1F139A1-E8E3-9243-AD26-16EB085A076D}" sibTransId="{06A86750-6550-8A44-B8D0-1BCC65E26AF1}"/>
    <dgm:cxn modelId="{0BDDBFFB-F9DE-E144-A7D8-600BD8204D9E}" type="presOf" srcId="{9108748B-F9FF-7248-85A2-38CF3EACBDDF}" destId="{9A9D57BF-FA32-B740-A7A5-4D5E51B24C3D}" srcOrd="0" destOrd="0" presId="urn:microsoft.com/office/officeart/2005/8/layout/pyramid2"/>
    <dgm:cxn modelId="{7339FE8C-6292-F64B-B95A-EC3DF4885CF9}" type="presParOf" srcId="{61A44BD6-E838-5545-B51D-A071E6495A5E}" destId="{45F29393-EB7D-2149-92E1-006B28749D48}" srcOrd="0" destOrd="0" presId="urn:microsoft.com/office/officeart/2005/8/layout/pyramid2"/>
    <dgm:cxn modelId="{D92A50EF-61A4-0B48-9EB5-BA15D42C5910}" type="presParOf" srcId="{61A44BD6-E838-5545-B51D-A071E6495A5E}" destId="{D12AC8D1-56FA-8442-BA75-E769FAC59EBA}" srcOrd="1" destOrd="0" presId="urn:microsoft.com/office/officeart/2005/8/layout/pyramid2"/>
    <dgm:cxn modelId="{1C1F5363-46EB-1949-A08D-DB1D31664A86}" type="presParOf" srcId="{D12AC8D1-56FA-8442-BA75-E769FAC59EBA}" destId="{9D1F21E2-8A6B-2649-BB83-BC77CE3F69AB}" srcOrd="0" destOrd="0" presId="urn:microsoft.com/office/officeart/2005/8/layout/pyramid2"/>
    <dgm:cxn modelId="{6280C584-803E-B045-A98D-548FB6701701}" type="presParOf" srcId="{D12AC8D1-56FA-8442-BA75-E769FAC59EBA}" destId="{A4FF0D62-EB8C-0E46-9012-776CBD72D088}" srcOrd="1" destOrd="0" presId="urn:microsoft.com/office/officeart/2005/8/layout/pyramid2"/>
    <dgm:cxn modelId="{6DA4E178-6861-5A4C-95E7-FE7975EC751A}" type="presParOf" srcId="{D12AC8D1-56FA-8442-BA75-E769FAC59EBA}" destId="{9A9D57BF-FA32-B740-A7A5-4D5E51B24C3D}" srcOrd="2" destOrd="0" presId="urn:microsoft.com/office/officeart/2005/8/layout/pyramid2"/>
    <dgm:cxn modelId="{5AEFDD35-5247-3E4D-BF41-8D6845AE5C3B}" type="presParOf" srcId="{D12AC8D1-56FA-8442-BA75-E769FAC59EBA}" destId="{D2962A7B-FABB-9843-AD2C-0223F943F600}" srcOrd="3" destOrd="0" presId="urn:microsoft.com/office/officeart/2005/8/layout/pyramid2"/>
    <dgm:cxn modelId="{82DF5B1E-CB8B-6E40-BB10-596471EDA50B}" type="presParOf" srcId="{D12AC8D1-56FA-8442-BA75-E769FAC59EBA}" destId="{C81BAFE8-CD14-A946-AEC1-042A571E5F69}" srcOrd="4" destOrd="0" presId="urn:microsoft.com/office/officeart/2005/8/layout/pyramid2"/>
    <dgm:cxn modelId="{D8A1D955-C303-2541-A215-B6F9F3343A5A}" type="presParOf" srcId="{D12AC8D1-56FA-8442-BA75-E769FAC59EBA}" destId="{D27762E1-DC77-3F4C-8BAD-0DE763FF5829}" srcOrd="5" destOrd="0" presId="urn:microsoft.com/office/officeart/2005/8/layout/pyramid2"/>
    <dgm:cxn modelId="{23C83B96-FB7C-D84D-86A7-C77A31A0B55B}" type="presParOf" srcId="{D12AC8D1-56FA-8442-BA75-E769FAC59EBA}" destId="{7588C400-2297-2646-99F3-1BD10EAA0CC2}" srcOrd="6" destOrd="0" presId="urn:microsoft.com/office/officeart/2005/8/layout/pyramid2"/>
    <dgm:cxn modelId="{8F54D93C-DAB7-2F4C-BD9A-CDDA24F8EE5D}" type="presParOf" srcId="{D12AC8D1-56FA-8442-BA75-E769FAC59EBA}" destId="{FF28EE72-B5E7-F64C-BEB9-EB3372E5CB5F}" srcOrd="7" destOrd="0" presId="urn:microsoft.com/office/officeart/2005/8/layout/pyramid2"/>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F29393-EB7D-2149-92E1-006B28749D48}">
      <dsp:nvSpPr>
        <dsp:cNvPr id="0" name=""/>
        <dsp:cNvSpPr/>
      </dsp:nvSpPr>
      <dsp:spPr>
        <a:xfrm>
          <a:off x="91077" y="0"/>
          <a:ext cx="1698444" cy="1698444"/>
        </a:xfrm>
        <a:prstGeom prst="triangle">
          <a:avLst/>
        </a:prstGeom>
        <a:solidFill>
          <a:schemeClr val="bg1">
            <a:lumMod val="7500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D1F21E2-8A6B-2649-BB83-BC77CE3F69AB}">
      <dsp:nvSpPr>
        <dsp:cNvPr id="0" name=""/>
        <dsp:cNvSpPr/>
      </dsp:nvSpPr>
      <dsp:spPr>
        <a:xfrm>
          <a:off x="952019" y="170010"/>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Individual</a:t>
          </a:r>
          <a:endParaRPr lang="fr-CA" sz="1200" kern="1200" dirty="0"/>
        </a:p>
      </dsp:txBody>
      <dsp:txXfrm>
        <a:off x="966755" y="184746"/>
        <a:ext cx="1074516" cy="272399"/>
      </dsp:txXfrm>
    </dsp:sp>
    <dsp:sp modelId="{9A9D57BF-FA32-B740-A7A5-4D5E51B24C3D}">
      <dsp:nvSpPr>
        <dsp:cNvPr id="0" name=""/>
        <dsp:cNvSpPr/>
      </dsp:nvSpPr>
      <dsp:spPr>
        <a:xfrm>
          <a:off x="952019" y="509616"/>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Population</a:t>
          </a:r>
        </a:p>
      </dsp:txBody>
      <dsp:txXfrm>
        <a:off x="966755" y="524352"/>
        <a:ext cx="1074516" cy="272399"/>
      </dsp:txXfrm>
    </dsp:sp>
    <dsp:sp modelId="{C81BAFE8-CD14-A946-AEC1-042A571E5F69}">
      <dsp:nvSpPr>
        <dsp:cNvPr id="0" name=""/>
        <dsp:cNvSpPr/>
      </dsp:nvSpPr>
      <dsp:spPr>
        <a:xfrm>
          <a:off x="952019" y="849222"/>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Community</a:t>
          </a:r>
        </a:p>
      </dsp:txBody>
      <dsp:txXfrm>
        <a:off x="966755" y="863958"/>
        <a:ext cx="1074516" cy="272399"/>
      </dsp:txXfrm>
    </dsp:sp>
    <dsp:sp modelId="{7588C400-2297-2646-99F3-1BD10EAA0CC2}">
      <dsp:nvSpPr>
        <dsp:cNvPr id="0" name=""/>
        <dsp:cNvSpPr/>
      </dsp:nvSpPr>
      <dsp:spPr>
        <a:xfrm>
          <a:off x="952019" y="1188827"/>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Fauna</a:t>
          </a:r>
          <a:endParaRPr lang="fr-CA" sz="1200" kern="1200" dirty="0"/>
        </a:p>
      </dsp:txBody>
      <dsp:txXfrm>
        <a:off x="966755" y="1203563"/>
        <a:ext cx="1074516" cy="272399"/>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F29393-EB7D-2149-92E1-006B28749D48}">
      <dsp:nvSpPr>
        <dsp:cNvPr id="0" name=""/>
        <dsp:cNvSpPr/>
      </dsp:nvSpPr>
      <dsp:spPr>
        <a:xfrm>
          <a:off x="266515" y="0"/>
          <a:ext cx="1698444" cy="1698444"/>
        </a:xfrm>
        <a:prstGeom prst="triangle">
          <a:avLst/>
        </a:prstGeom>
        <a:solidFill>
          <a:schemeClr val="bg1">
            <a:lumMod val="7500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D1F21E2-8A6B-2649-BB83-BC77CE3F69AB}">
      <dsp:nvSpPr>
        <dsp:cNvPr id="0" name=""/>
        <dsp:cNvSpPr/>
      </dsp:nvSpPr>
      <dsp:spPr>
        <a:xfrm>
          <a:off x="1107075" y="170010"/>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Individual</a:t>
          </a:r>
          <a:endParaRPr lang="fr-CA" sz="1200" kern="1200" dirty="0"/>
        </a:p>
      </dsp:txBody>
      <dsp:txXfrm>
        <a:off x="1121811" y="184746"/>
        <a:ext cx="1074516" cy="272399"/>
      </dsp:txXfrm>
    </dsp:sp>
    <dsp:sp modelId="{9A9D57BF-FA32-B740-A7A5-4D5E51B24C3D}">
      <dsp:nvSpPr>
        <dsp:cNvPr id="0" name=""/>
        <dsp:cNvSpPr/>
      </dsp:nvSpPr>
      <dsp:spPr>
        <a:xfrm>
          <a:off x="1107075" y="509616"/>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Population</a:t>
          </a:r>
        </a:p>
      </dsp:txBody>
      <dsp:txXfrm>
        <a:off x="1121811" y="524352"/>
        <a:ext cx="1074516" cy="272399"/>
      </dsp:txXfrm>
    </dsp:sp>
    <dsp:sp modelId="{C81BAFE8-CD14-A946-AEC1-042A571E5F69}">
      <dsp:nvSpPr>
        <dsp:cNvPr id="0" name=""/>
        <dsp:cNvSpPr/>
      </dsp:nvSpPr>
      <dsp:spPr>
        <a:xfrm>
          <a:off x="1107075" y="849222"/>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Community</a:t>
          </a:r>
        </a:p>
      </dsp:txBody>
      <dsp:txXfrm>
        <a:off x="1121811" y="863958"/>
        <a:ext cx="1074516" cy="272399"/>
      </dsp:txXfrm>
    </dsp:sp>
    <dsp:sp modelId="{7588C400-2297-2646-99F3-1BD10EAA0CC2}">
      <dsp:nvSpPr>
        <dsp:cNvPr id="0" name=""/>
        <dsp:cNvSpPr/>
      </dsp:nvSpPr>
      <dsp:spPr>
        <a:xfrm>
          <a:off x="1107075" y="1188827"/>
          <a:ext cx="1103988" cy="301871"/>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Fauna</a:t>
          </a:r>
          <a:endParaRPr lang="fr-CA" sz="1200" kern="1200" dirty="0"/>
        </a:p>
      </dsp:txBody>
      <dsp:txXfrm>
        <a:off x="1121811" y="1203563"/>
        <a:ext cx="1074516" cy="272399"/>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layout2.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5" ma:contentTypeDescription="Crée un document." ma:contentTypeScope="" ma:versionID="32f36c4663716cae672f41143b121b2a">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ee42f3672d454fa2976bc92c8ced9f46"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0B591F5-91F5-46AA-B9DB-03B734319B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5112D8D-61DB-449F-8C03-014AD1573CD2}">
  <ds:schemaRefs>
    <ds:schemaRef ds:uri="http://schemas.openxmlformats.org/officeDocument/2006/bibliography"/>
  </ds:schemaRefs>
</ds:datastoreItem>
</file>

<file path=customXml/itemProps3.xml><?xml version="1.0" encoding="utf-8"?>
<ds:datastoreItem xmlns:ds="http://schemas.openxmlformats.org/officeDocument/2006/customXml" ds:itemID="{DD6ECD1A-0C55-4B76-8690-6AF0836B13A2}">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B05B9EB8-B0FB-4AFF-9A38-96836C37BEE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11</Pages>
  <Words>37365</Words>
  <Characters>212986</Characters>
  <Application>Microsoft Office Word</Application>
  <DocSecurity>0</DocSecurity>
  <Lines>1774</Lines>
  <Paragraphs>49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49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Éric Harvey</cp:lastModifiedBy>
  <cp:revision>4</cp:revision>
  <dcterms:created xsi:type="dcterms:W3CDTF">2023-08-21T16:57:00Z</dcterms:created>
  <dcterms:modified xsi:type="dcterms:W3CDTF">2023-10-30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HsIQHzs"/&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aa74cbd741e4c224832cfddcd4f123363cb241f6d7acdd228ff4f11996df9d49</vt:lpwstr>
  </property>
  <property fmtid="{D5CDD505-2E9C-101B-9397-08002B2CF9AE}" pid="5" name="ContentTypeId">
    <vt:lpwstr>0x010100CF466725DEB80348ABC973061B8F0EC7</vt:lpwstr>
  </property>
</Properties>
</file>